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9A583B" w14:textId="5587AAAC" w:rsidR="00F657CA" w:rsidRDefault="00F657CA" w:rsidP="00F657CA">
      <w:pPr>
        <w:spacing w:line="360" w:lineRule="auto"/>
        <w:jc w:val="center"/>
        <w:rPr>
          <w:rFonts w:cs="Times New Roman"/>
          <w:b/>
          <w:szCs w:val="24"/>
        </w:rPr>
      </w:pPr>
      <w:r w:rsidRPr="000C2C39">
        <w:rPr>
          <w:rFonts w:cs="Times New Roman"/>
          <w:b/>
          <w:szCs w:val="24"/>
        </w:rPr>
        <w:t xml:space="preserve">LAPORAN PRAKTIKUM </w:t>
      </w:r>
      <w:r w:rsidR="00C55FF7">
        <w:rPr>
          <w:rFonts w:cs="Times New Roman"/>
          <w:b/>
          <w:szCs w:val="24"/>
        </w:rPr>
        <w:t>2</w:t>
      </w:r>
    </w:p>
    <w:p w14:paraId="18377C9E" w14:textId="0A9788F9" w:rsidR="00F657CA" w:rsidRDefault="005059F6" w:rsidP="00F657CA">
      <w:pPr>
        <w:spacing w:line="360" w:lineRule="auto"/>
        <w:jc w:val="center"/>
        <w:rPr>
          <w:rFonts w:cs="Times New Roman"/>
          <w:b/>
          <w:szCs w:val="24"/>
          <w:lang w:val="en-US"/>
        </w:rPr>
      </w:pPr>
      <w:r>
        <w:rPr>
          <w:rFonts w:cs="Times New Roman"/>
          <w:b/>
          <w:szCs w:val="24"/>
        </w:rPr>
        <w:t>PENGOLAHAN CITRA DIGITAL</w:t>
      </w:r>
    </w:p>
    <w:p w14:paraId="3EA8CA15" w14:textId="5E2F0A8D" w:rsidR="00054D29" w:rsidRPr="00054D29" w:rsidRDefault="00C55FF7" w:rsidP="00F657CA">
      <w:pPr>
        <w:spacing w:line="360" w:lineRule="auto"/>
        <w:jc w:val="center"/>
        <w:rPr>
          <w:rFonts w:cs="Times New Roman"/>
          <w:b/>
          <w:szCs w:val="24"/>
        </w:rPr>
      </w:pPr>
      <w:r>
        <w:rPr>
          <w:rFonts w:cs="Times New Roman"/>
          <w:b/>
          <w:szCs w:val="24"/>
        </w:rPr>
        <w:t>MANIPULASI GAMBAR/CITRA DIGITAL</w:t>
      </w:r>
    </w:p>
    <w:p w14:paraId="23B4812F" w14:textId="7B955B62" w:rsidR="00F657CA" w:rsidRPr="000C2C39" w:rsidRDefault="00F657CA" w:rsidP="00F657CA">
      <w:pPr>
        <w:spacing w:line="360" w:lineRule="auto"/>
        <w:rPr>
          <w:rFonts w:cs="Times New Roman"/>
          <w:szCs w:val="24"/>
        </w:rPr>
      </w:pPr>
    </w:p>
    <w:p w14:paraId="382B42ED" w14:textId="77777777" w:rsidR="00686A4A" w:rsidRDefault="00686A4A" w:rsidP="00B439C3">
      <w:pPr>
        <w:spacing w:line="360" w:lineRule="auto"/>
        <w:rPr>
          <w:rFonts w:cs="Times New Roman"/>
          <w:szCs w:val="24"/>
        </w:rPr>
      </w:pPr>
    </w:p>
    <w:p w14:paraId="6FDA1406" w14:textId="5D9AFCD1" w:rsidR="00686A4A" w:rsidRDefault="00206939" w:rsidP="005046AA">
      <w:pPr>
        <w:spacing w:line="360" w:lineRule="auto"/>
        <w:jc w:val="center"/>
        <w:rPr>
          <w:rFonts w:cs="Times New Roman"/>
          <w:szCs w:val="24"/>
        </w:rPr>
      </w:pPr>
      <w:r>
        <w:rPr>
          <w:rFonts w:cs="Times New Roman"/>
          <w:noProof/>
          <w:szCs w:val="24"/>
          <w:lang w:eastAsia="id-ID"/>
        </w:rPr>
        <w:drawing>
          <wp:inline distT="0" distB="0" distL="0" distR="0" wp14:anchorId="69916951" wp14:editId="5DA738B7">
            <wp:extent cx="1786270" cy="1996132"/>
            <wp:effectExtent l="0" t="0" r="444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89759" cy="2000031"/>
                    </a:xfrm>
                    <a:prstGeom prst="rect">
                      <a:avLst/>
                    </a:prstGeom>
                    <a:noFill/>
                    <a:ln>
                      <a:noFill/>
                    </a:ln>
                  </pic:spPr>
                </pic:pic>
              </a:graphicData>
            </a:graphic>
          </wp:inline>
        </w:drawing>
      </w:r>
    </w:p>
    <w:p w14:paraId="1C3F140E" w14:textId="77777777" w:rsidR="00686A4A" w:rsidRDefault="00686A4A" w:rsidP="00B439C3">
      <w:pPr>
        <w:spacing w:line="360" w:lineRule="auto"/>
        <w:rPr>
          <w:rFonts w:cs="Times New Roman"/>
          <w:szCs w:val="24"/>
        </w:rPr>
      </w:pPr>
    </w:p>
    <w:p w14:paraId="3AF129E3" w14:textId="77777777" w:rsidR="00686A4A" w:rsidRPr="000C2C39" w:rsidRDefault="00686A4A" w:rsidP="00B439C3">
      <w:pPr>
        <w:spacing w:line="360" w:lineRule="auto"/>
        <w:rPr>
          <w:rFonts w:cs="Times New Roman"/>
          <w:szCs w:val="24"/>
        </w:rPr>
      </w:pPr>
    </w:p>
    <w:p w14:paraId="5ABCACFB" w14:textId="7874A895" w:rsidR="00F657CA" w:rsidRPr="000C2C39" w:rsidRDefault="00F657CA" w:rsidP="00F657CA">
      <w:pPr>
        <w:spacing w:line="360" w:lineRule="auto"/>
        <w:jc w:val="center"/>
        <w:rPr>
          <w:rFonts w:cs="Times New Roman"/>
          <w:szCs w:val="24"/>
        </w:rPr>
      </w:pPr>
      <w:r w:rsidRPr="000C2C39">
        <w:rPr>
          <w:rFonts w:cs="Times New Roman"/>
          <w:szCs w:val="24"/>
        </w:rPr>
        <w:t>Oleh</w:t>
      </w:r>
    </w:p>
    <w:p w14:paraId="1344F2F3" w14:textId="77777777" w:rsidR="00F657CA" w:rsidRPr="000C2C39" w:rsidRDefault="00F657CA" w:rsidP="00F657CA">
      <w:pPr>
        <w:spacing w:line="360" w:lineRule="auto"/>
        <w:jc w:val="center"/>
        <w:rPr>
          <w:rFonts w:cs="Times New Roman"/>
          <w:szCs w:val="24"/>
        </w:rPr>
      </w:pPr>
    </w:p>
    <w:tbl>
      <w:tblPr>
        <w:tblStyle w:val="TableGrid"/>
        <w:tblpPr w:leftFromText="180" w:rightFromText="180" w:vertAnchor="text" w:horzAnchor="page" w:tblpX="3300" w:tblpY="3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3"/>
        <w:gridCol w:w="459"/>
        <w:gridCol w:w="3557"/>
      </w:tblGrid>
      <w:tr w:rsidR="00F657CA" w:rsidRPr="000C2C39" w14:paraId="0685493B" w14:textId="77777777" w:rsidTr="00E430FD">
        <w:trPr>
          <w:trHeight w:val="425"/>
        </w:trPr>
        <w:tc>
          <w:tcPr>
            <w:tcW w:w="2613" w:type="dxa"/>
          </w:tcPr>
          <w:p w14:paraId="57291EFB" w14:textId="77777777" w:rsidR="00F657CA" w:rsidRPr="000C2C39" w:rsidRDefault="00F657CA" w:rsidP="00AD0E9B">
            <w:pPr>
              <w:spacing w:line="360" w:lineRule="auto"/>
              <w:rPr>
                <w:rFonts w:cs="Times New Roman"/>
                <w:bCs/>
                <w:szCs w:val="24"/>
                <w:lang w:val="en-US"/>
              </w:rPr>
            </w:pPr>
            <w:proofErr w:type="spellStart"/>
            <w:r w:rsidRPr="000C2C39">
              <w:rPr>
                <w:rFonts w:cs="Times New Roman"/>
                <w:bCs/>
                <w:szCs w:val="24"/>
                <w:lang w:val="en-US"/>
              </w:rPr>
              <w:t>Nama</w:t>
            </w:r>
            <w:proofErr w:type="spellEnd"/>
          </w:p>
        </w:tc>
        <w:tc>
          <w:tcPr>
            <w:tcW w:w="459" w:type="dxa"/>
          </w:tcPr>
          <w:p w14:paraId="5F9660B1" w14:textId="77777777" w:rsidR="00F657CA" w:rsidRPr="000C2C39" w:rsidRDefault="00F657CA" w:rsidP="00AD0E9B">
            <w:pPr>
              <w:spacing w:line="360" w:lineRule="auto"/>
              <w:rPr>
                <w:rFonts w:cs="Times New Roman"/>
                <w:bCs/>
                <w:szCs w:val="24"/>
                <w:lang w:val="en-US"/>
              </w:rPr>
            </w:pPr>
            <w:r w:rsidRPr="000C2C39">
              <w:rPr>
                <w:rFonts w:cs="Times New Roman"/>
                <w:bCs/>
                <w:szCs w:val="24"/>
                <w:lang w:val="en-US"/>
              </w:rPr>
              <w:t>:</w:t>
            </w:r>
          </w:p>
        </w:tc>
        <w:tc>
          <w:tcPr>
            <w:tcW w:w="3557" w:type="dxa"/>
          </w:tcPr>
          <w:p w14:paraId="27085A84" w14:textId="77777777" w:rsidR="00F657CA" w:rsidRPr="00E430FD" w:rsidRDefault="00ED3F22" w:rsidP="00AD0E9B">
            <w:pPr>
              <w:spacing w:line="360" w:lineRule="auto"/>
              <w:rPr>
                <w:rFonts w:cs="Times New Roman"/>
                <w:bCs/>
                <w:szCs w:val="24"/>
              </w:rPr>
            </w:pPr>
            <w:r>
              <w:rPr>
                <w:rFonts w:cs="Times New Roman"/>
                <w:bCs/>
                <w:szCs w:val="24"/>
              </w:rPr>
              <w:t>Rizqillah</w:t>
            </w:r>
          </w:p>
        </w:tc>
      </w:tr>
      <w:tr w:rsidR="00E430FD" w:rsidRPr="000C2C39" w14:paraId="582DC566" w14:textId="77777777" w:rsidTr="00E430FD">
        <w:trPr>
          <w:trHeight w:val="425"/>
        </w:trPr>
        <w:tc>
          <w:tcPr>
            <w:tcW w:w="2613" w:type="dxa"/>
          </w:tcPr>
          <w:p w14:paraId="425716A7" w14:textId="77777777" w:rsidR="00E430FD" w:rsidRPr="00E430FD" w:rsidRDefault="00E430FD" w:rsidP="00AD0E9B">
            <w:pPr>
              <w:spacing w:line="360" w:lineRule="auto"/>
              <w:rPr>
                <w:rFonts w:cs="Times New Roman"/>
                <w:bCs/>
                <w:szCs w:val="24"/>
              </w:rPr>
            </w:pPr>
            <w:r>
              <w:rPr>
                <w:rFonts w:cs="Times New Roman"/>
                <w:bCs/>
                <w:szCs w:val="24"/>
              </w:rPr>
              <w:t>NIM</w:t>
            </w:r>
          </w:p>
        </w:tc>
        <w:tc>
          <w:tcPr>
            <w:tcW w:w="459" w:type="dxa"/>
          </w:tcPr>
          <w:p w14:paraId="220CE3AE" w14:textId="77777777" w:rsidR="00E430FD" w:rsidRPr="00E430FD" w:rsidRDefault="00E430FD" w:rsidP="00AD0E9B">
            <w:pPr>
              <w:spacing w:line="360" w:lineRule="auto"/>
              <w:rPr>
                <w:rFonts w:cs="Times New Roman"/>
                <w:bCs/>
                <w:szCs w:val="24"/>
              </w:rPr>
            </w:pPr>
            <w:r>
              <w:rPr>
                <w:rFonts w:cs="Times New Roman"/>
                <w:bCs/>
                <w:szCs w:val="24"/>
              </w:rPr>
              <w:t>:</w:t>
            </w:r>
          </w:p>
        </w:tc>
        <w:tc>
          <w:tcPr>
            <w:tcW w:w="3557" w:type="dxa"/>
          </w:tcPr>
          <w:p w14:paraId="638749F9" w14:textId="77777777" w:rsidR="00E430FD" w:rsidRDefault="00ED3F22" w:rsidP="00AD0E9B">
            <w:pPr>
              <w:spacing w:line="360" w:lineRule="auto"/>
              <w:rPr>
                <w:rFonts w:cs="Times New Roman"/>
                <w:bCs/>
                <w:szCs w:val="24"/>
              </w:rPr>
            </w:pPr>
            <w:r>
              <w:rPr>
                <w:rFonts w:cs="Times New Roman"/>
                <w:bCs/>
                <w:szCs w:val="24"/>
              </w:rPr>
              <w:t>1957301020</w:t>
            </w:r>
          </w:p>
        </w:tc>
      </w:tr>
      <w:tr w:rsidR="00F657CA" w:rsidRPr="000C2C39" w14:paraId="52002D99" w14:textId="77777777" w:rsidTr="00AD0E9B">
        <w:tc>
          <w:tcPr>
            <w:tcW w:w="2613" w:type="dxa"/>
          </w:tcPr>
          <w:p w14:paraId="6EFAC221" w14:textId="77777777" w:rsidR="00F657CA" w:rsidRPr="000C2C39" w:rsidRDefault="00F657CA" w:rsidP="00AD0E9B">
            <w:pPr>
              <w:spacing w:line="360" w:lineRule="auto"/>
              <w:rPr>
                <w:rFonts w:cs="Times New Roman"/>
                <w:bCs/>
                <w:szCs w:val="24"/>
                <w:lang w:val="en-US"/>
              </w:rPr>
            </w:pPr>
            <w:proofErr w:type="spellStart"/>
            <w:r w:rsidRPr="000C2C39">
              <w:rPr>
                <w:rFonts w:cs="Times New Roman"/>
                <w:bCs/>
                <w:szCs w:val="24"/>
                <w:lang w:val="en-US"/>
              </w:rPr>
              <w:t>Kelas</w:t>
            </w:r>
            <w:proofErr w:type="spellEnd"/>
          </w:p>
        </w:tc>
        <w:tc>
          <w:tcPr>
            <w:tcW w:w="459" w:type="dxa"/>
          </w:tcPr>
          <w:p w14:paraId="24F6514B" w14:textId="77777777" w:rsidR="00F657CA" w:rsidRPr="000C2C39" w:rsidRDefault="00F657CA" w:rsidP="00AD0E9B">
            <w:pPr>
              <w:spacing w:line="360" w:lineRule="auto"/>
              <w:rPr>
                <w:rFonts w:cs="Times New Roman"/>
                <w:bCs/>
                <w:szCs w:val="24"/>
                <w:lang w:val="en-US"/>
              </w:rPr>
            </w:pPr>
            <w:r w:rsidRPr="000C2C39">
              <w:rPr>
                <w:rFonts w:cs="Times New Roman"/>
                <w:bCs/>
                <w:szCs w:val="24"/>
                <w:lang w:val="en-US"/>
              </w:rPr>
              <w:t>:</w:t>
            </w:r>
          </w:p>
        </w:tc>
        <w:tc>
          <w:tcPr>
            <w:tcW w:w="3557" w:type="dxa"/>
          </w:tcPr>
          <w:p w14:paraId="189973E7" w14:textId="304171A4" w:rsidR="00F657CA" w:rsidRPr="00ED3F22" w:rsidRDefault="00E7637C" w:rsidP="00AD0E9B">
            <w:pPr>
              <w:spacing w:line="360" w:lineRule="auto"/>
              <w:rPr>
                <w:rFonts w:cs="Times New Roman"/>
                <w:bCs/>
                <w:szCs w:val="24"/>
              </w:rPr>
            </w:pPr>
            <w:r>
              <w:rPr>
                <w:rFonts w:cs="Times New Roman"/>
                <w:bCs/>
                <w:szCs w:val="24"/>
              </w:rPr>
              <w:t>TI 3</w:t>
            </w:r>
            <w:r w:rsidR="00C1064E">
              <w:rPr>
                <w:rFonts w:cs="Times New Roman"/>
                <w:bCs/>
                <w:szCs w:val="24"/>
              </w:rPr>
              <w:t>C</w:t>
            </w:r>
          </w:p>
        </w:tc>
      </w:tr>
      <w:tr w:rsidR="00F657CA" w:rsidRPr="000C2C39" w14:paraId="2726F195" w14:textId="77777777" w:rsidTr="00AD0E9B">
        <w:tc>
          <w:tcPr>
            <w:tcW w:w="2613" w:type="dxa"/>
          </w:tcPr>
          <w:p w14:paraId="6BE227C3" w14:textId="77777777" w:rsidR="00F657CA" w:rsidRPr="000C2C39" w:rsidRDefault="00F657CA" w:rsidP="00AD0E9B">
            <w:pPr>
              <w:spacing w:line="360" w:lineRule="auto"/>
              <w:rPr>
                <w:rFonts w:cs="Times New Roman"/>
                <w:bCs/>
                <w:szCs w:val="24"/>
                <w:lang w:val="en-US"/>
              </w:rPr>
            </w:pPr>
            <w:proofErr w:type="spellStart"/>
            <w:r w:rsidRPr="000C2C39">
              <w:rPr>
                <w:rFonts w:cs="Times New Roman"/>
                <w:bCs/>
                <w:szCs w:val="24"/>
                <w:lang w:val="en-US"/>
              </w:rPr>
              <w:t>Dosen</w:t>
            </w:r>
            <w:proofErr w:type="spellEnd"/>
            <w:r w:rsidRPr="000C2C39">
              <w:rPr>
                <w:rFonts w:cs="Times New Roman"/>
                <w:bCs/>
                <w:szCs w:val="24"/>
                <w:lang w:val="en-US"/>
              </w:rPr>
              <w:t xml:space="preserve"> </w:t>
            </w:r>
            <w:proofErr w:type="spellStart"/>
            <w:r w:rsidRPr="000C2C39">
              <w:rPr>
                <w:rFonts w:cs="Times New Roman"/>
                <w:bCs/>
                <w:szCs w:val="24"/>
                <w:lang w:val="en-US"/>
              </w:rPr>
              <w:t>Pembimbing</w:t>
            </w:r>
            <w:proofErr w:type="spellEnd"/>
          </w:p>
        </w:tc>
        <w:tc>
          <w:tcPr>
            <w:tcW w:w="459" w:type="dxa"/>
          </w:tcPr>
          <w:p w14:paraId="5E1C543B" w14:textId="77777777" w:rsidR="00F657CA" w:rsidRPr="000C2C39" w:rsidRDefault="00F657CA" w:rsidP="00AD0E9B">
            <w:pPr>
              <w:spacing w:line="360" w:lineRule="auto"/>
              <w:rPr>
                <w:rFonts w:cs="Times New Roman"/>
                <w:bCs/>
                <w:szCs w:val="24"/>
                <w:lang w:val="en-US"/>
              </w:rPr>
            </w:pPr>
            <w:r w:rsidRPr="000C2C39">
              <w:rPr>
                <w:rFonts w:cs="Times New Roman"/>
                <w:bCs/>
                <w:szCs w:val="24"/>
                <w:lang w:val="en-US"/>
              </w:rPr>
              <w:t>:</w:t>
            </w:r>
          </w:p>
        </w:tc>
        <w:tc>
          <w:tcPr>
            <w:tcW w:w="3557" w:type="dxa"/>
          </w:tcPr>
          <w:p w14:paraId="7FD846F4" w14:textId="77777777" w:rsidR="00F657CA" w:rsidRPr="000C2C39" w:rsidRDefault="00C1064E" w:rsidP="00AD0E9B">
            <w:pPr>
              <w:spacing w:line="360" w:lineRule="auto"/>
              <w:rPr>
                <w:rFonts w:cs="Times New Roman"/>
                <w:bCs/>
                <w:szCs w:val="24"/>
              </w:rPr>
            </w:pPr>
            <w:r>
              <w:rPr>
                <w:rFonts w:eastAsia="Times New Roman" w:cs="Times New Roman"/>
                <w:szCs w:val="24"/>
              </w:rPr>
              <w:t>Musta’inul Abdi, SST., M.Kom.</w:t>
            </w:r>
          </w:p>
        </w:tc>
      </w:tr>
    </w:tbl>
    <w:p w14:paraId="1C0EAD2F" w14:textId="77777777" w:rsidR="00F657CA" w:rsidRPr="000C2C39" w:rsidRDefault="00F657CA" w:rsidP="00F657CA">
      <w:pPr>
        <w:spacing w:line="360" w:lineRule="auto"/>
        <w:jc w:val="center"/>
        <w:rPr>
          <w:rFonts w:cs="Times New Roman"/>
          <w:szCs w:val="24"/>
        </w:rPr>
      </w:pPr>
    </w:p>
    <w:p w14:paraId="7A16A58F" w14:textId="77777777" w:rsidR="00F657CA" w:rsidRPr="000C2C39" w:rsidRDefault="00F657CA" w:rsidP="00F657CA">
      <w:pPr>
        <w:spacing w:line="360" w:lineRule="auto"/>
        <w:rPr>
          <w:rFonts w:cs="Times New Roman"/>
          <w:szCs w:val="24"/>
        </w:rPr>
      </w:pPr>
    </w:p>
    <w:p w14:paraId="51DA55B6" w14:textId="77777777" w:rsidR="00F657CA" w:rsidRPr="000C2C39" w:rsidRDefault="00F657CA" w:rsidP="00F657CA">
      <w:pPr>
        <w:spacing w:line="360" w:lineRule="auto"/>
        <w:rPr>
          <w:rFonts w:cs="Times New Roman"/>
          <w:szCs w:val="24"/>
        </w:rPr>
      </w:pPr>
    </w:p>
    <w:p w14:paraId="4016FD36" w14:textId="77777777" w:rsidR="00F657CA" w:rsidRPr="000C2C39" w:rsidRDefault="00F657CA" w:rsidP="00F657CA">
      <w:pPr>
        <w:tabs>
          <w:tab w:val="left" w:pos="1843"/>
        </w:tabs>
        <w:spacing w:line="360" w:lineRule="auto"/>
        <w:rPr>
          <w:rFonts w:cs="Times New Roman"/>
          <w:szCs w:val="24"/>
        </w:rPr>
      </w:pPr>
      <w:r w:rsidRPr="000C2C39">
        <w:rPr>
          <w:rFonts w:cs="Times New Roman"/>
          <w:szCs w:val="24"/>
        </w:rPr>
        <w:tab/>
      </w:r>
    </w:p>
    <w:p w14:paraId="4CFCCF24" w14:textId="77777777" w:rsidR="00F657CA" w:rsidRPr="000C2C39" w:rsidRDefault="00F657CA" w:rsidP="00F657CA">
      <w:pPr>
        <w:spacing w:line="360" w:lineRule="auto"/>
        <w:rPr>
          <w:rFonts w:cs="Times New Roman"/>
          <w:szCs w:val="24"/>
        </w:rPr>
      </w:pPr>
    </w:p>
    <w:p w14:paraId="19A37FB5" w14:textId="77777777" w:rsidR="00F657CA" w:rsidRPr="000C2C39" w:rsidRDefault="00F657CA" w:rsidP="005D7D3D">
      <w:pPr>
        <w:tabs>
          <w:tab w:val="left" w:pos="3300"/>
        </w:tabs>
        <w:spacing w:line="360" w:lineRule="auto"/>
        <w:rPr>
          <w:rFonts w:cs="Times New Roman"/>
          <w:szCs w:val="24"/>
        </w:rPr>
      </w:pPr>
      <w:r w:rsidRPr="000C2C39">
        <w:rPr>
          <w:rFonts w:cs="Times New Roman"/>
          <w:szCs w:val="24"/>
        </w:rPr>
        <w:tab/>
      </w:r>
    </w:p>
    <w:p w14:paraId="3066FE40" w14:textId="77777777" w:rsidR="00F657CA" w:rsidRPr="000C2C39" w:rsidRDefault="00F657CA" w:rsidP="00F657CA">
      <w:pPr>
        <w:spacing w:line="360" w:lineRule="auto"/>
        <w:jc w:val="center"/>
        <w:rPr>
          <w:rFonts w:cs="Times New Roman"/>
          <w:szCs w:val="24"/>
        </w:rPr>
      </w:pPr>
    </w:p>
    <w:p w14:paraId="7A349944" w14:textId="2BDFAC26" w:rsidR="00B439C3" w:rsidRDefault="00B439C3" w:rsidP="00490C68">
      <w:pPr>
        <w:spacing w:line="360" w:lineRule="auto"/>
        <w:jc w:val="center"/>
        <w:rPr>
          <w:rFonts w:cs="Times New Roman"/>
          <w:szCs w:val="24"/>
        </w:rPr>
      </w:pPr>
    </w:p>
    <w:p w14:paraId="4EE8B280" w14:textId="77777777" w:rsidR="00490C68" w:rsidRPr="00490C68" w:rsidRDefault="00490C68" w:rsidP="00490C68">
      <w:pPr>
        <w:spacing w:line="360" w:lineRule="auto"/>
        <w:jc w:val="center"/>
        <w:rPr>
          <w:rFonts w:cs="Times New Roman"/>
          <w:szCs w:val="24"/>
        </w:rPr>
      </w:pPr>
    </w:p>
    <w:p w14:paraId="5014A873" w14:textId="77777777" w:rsidR="00B439C3" w:rsidRPr="000C2C39" w:rsidRDefault="00B439C3" w:rsidP="00F657CA">
      <w:pPr>
        <w:spacing w:line="360" w:lineRule="auto"/>
        <w:rPr>
          <w:rFonts w:cs="Times New Roman"/>
          <w:b/>
          <w:szCs w:val="24"/>
        </w:rPr>
      </w:pPr>
    </w:p>
    <w:p w14:paraId="438F1659" w14:textId="77777777" w:rsidR="00F657CA" w:rsidRPr="000C2C39" w:rsidRDefault="00F657CA" w:rsidP="00F657CA">
      <w:pPr>
        <w:spacing w:line="360" w:lineRule="auto"/>
        <w:jc w:val="center"/>
        <w:rPr>
          <w:rFonts w:cs="Times New Roman"/>
          <w:b/>
          <w:szCs w:val="24"/>
        </w:rPr>
      </w:pPr>
      <w:r w:rsidRPr="000C2C39">
        <w:rPr>
          <w:rFonts w:cs="Times New Roman"/>
          <w:b/>
          <w:szCs w:val="24"/>
        </w:rPr>
        <w:t>PROGRAM STUDI TEKNIK INFORMATIKA</w:t>
      </w:r>
    </w:p>
    <w:p w14:paraId="6359349D" w14:textId="77777777" w:rsidR="00F657CA" w:rsidRPr="000C2C39" w:rsidRDefault="00E762C6" w:rsidP="00F657CA">
      <w:pPr>
        <w:spacing w:line="360" w:lineRule="auto"/>
        <w:jc w:val="center"/>
        <w:rPr>
          <w:rFonts w:cs="Times New Roman"/>
          <w:b/>
          <w:szCs w:val="24"/>
        </w:rPr>
      </w:pPr>
      <w:r>
        <w:rPr>
          <w:rFonts w:cs="Times New Roman"/>
          <w:b/>
          <w:szCs w:val="24"/>
        </w:rPr>
        <w:t>JURUSAN TEKNOLOGI INFORMASI DAN KOMPUTER</w:t>
      </w:r>
    </w:p>
    <w:p w14:paraId="70445488" w14:textId="2DD04565" w:rsidR="00F657CA" w:rsidRPr="00F326BD" w:rsidRDefault="007F2270" w:rsidP="00F657CA">
      <w:pPr>
        <w:spacing w:line="360" w:lineRule="auto"/>
        <w:jc w:val="center"/>
        <w:rPr>
          <w:rFonts w:cs="Times New Roman"/>
          <w:b/>
          <w:szCs w:val="24"/>
          <w:lang w:val="en-US"/>
        </w:rPr>
        <w:sectPr w:rsidR="00F657CA" w:rsidRPr="00F326BD" w:rsidSect="00AD0E9B">
          <w:footerReference w:type="even" r:id="rId9"/>
          <w:footerReference w:type="first" r:id="rId10"/>
          <w:pgSz w:w="11906" w:h="16838" w:code="9"/>
          <w:pgMar w:top="1701" w:right="1701" w:bottom="1701" w:left="2268" w:header="709" w:footer="709" w:gutter="0"/>
          <w:cols w:space="708"/>
          <w:titlePg/>
          <w:docGrid w:linePitch="360"/>
        </w:sectPr>
      </w:pPr>
      <w:r>
        <w:rPr>
          <w:rFonts w:cs="Times New Roman"/>
          <w:b/>
          <w:szCs w:val="24"/>
        </w:rPr>
        <w:t>TAHUN 202</w:t>
      </w:r>
      <w:r w:rsidR="00F326BD">
        <w:rPr>
          <w:rFonts w:cs="Times New Roman"/>
          <w:b/>
          <w:szCs w:val="24"/>
          <w:lang w:val="en-US"/>
        </w:rPr>
        <w:t>1</w:t>
      </w:r>
    </w:p>
    <w:p w14:paraId="086BDC05" w14:textId="77777777" w:rsidR="004204CC" w:rsidRPr="00FE60FC" w:rsidRDefault="004204CC" w:rsidP="002B1491">
      <w:pPr>
        <w:pStyle w:val="Heading1"/>
        <w:numPr>
          <w:ilvl w:val="0"/>
          <w:numId w:val="0"/>
        </w:numPr>
      </w:pPr>
      <w:bookmarkStart w:id="0" w:name="_Toc412532527"/>
      <w:bookmarkStart w:id="1" w:name="_Toc414330169"/>
      <w:bookmarkStart w:id="2" w:name="_Toc414925547"/>
      <w:bookmarkStart w:id="3" w:name="_Toc416755812"/>
      <w:bookmarkStart w:id="4" w:name="_Toc417362218"/>
      <w:bookmarkStart w:id="5" w:name="_Toc57391946"/>
      <w:bookmarkStart w:id="6" w:name="_Toc83578973"/>
      <w:r w:rsidRPr="00FE60FC">
        <w:lastRenderedPageBreak/>
        <w:t>LEMBAR PENGESAHAN</w:t>
      </w:r>
      <w:bookmarkEnd w:id="0"/>
      <w:bookmarkEnd w:id="1"/>
      <w:bookmarkEnd w:id="2"/>
      <w:bookmarkEnd w:id="3"/>
      <w:bookmarkEnd w:id="4"/>
      <w:bookmarkEnd w:id="5"/>
      <w:bookmarkEnd w:id="6"/>
    </w:p>
    <w:p w14:paraId="2CE473F9" w14:textId="77777777" w:rsidR="00FE60FC" w:rsidRPr="000C2C39" w:rsidRDefault="00FE60FC" w:rsidP="004204CC">
      <w:pPr>
        <w:tabs>
          <w:tab w:val="left" w:pos="3300"/>
        </w:tabs>
        <w:spacing w:line="360" w:lineRule="auto"/>
        <w:jc w:val="center"/>
        <w:rPr>
          <w:rFonts w:cs="Times New Roman"/>
          <w:b/>
          <w:szCs w:val="24"/>
        </w:rPr>
      </w:pPr>
    </w:p>
    <w:p w14:paraId="5341EE39" w14:textId="77777777" w:rsidR="004204CC" w:rsidRPr="000C2C39" w:rsidRDefault="004204CC" w:rsidP="004204CC">
      <w:pPr>
        <w:tabs>
          <w:tab w:val="left" w:pos="3300"/>
        </w:tabs>
        <w:spacing w:line="360" w:lineRule="auto"/>
        <w:jc w:val="center"/>
        <w:rPr>
          <w:rFonts w:cs="Times New Roman"/>
          <w:szCs w:val="24"/>
        </w:rPr>
      </w:pPr>
    </w:p>
    <w:p w14:paraId="235CE796" w14:textId="2B8A8609" w:rsidR="004204CC" w:rsidRPr="00E62A5D" w:rsidRDefault="00EA141E" w:rsidP="00FE60FC">
      <w:pPr>
        <w:tabs>
          <w:tab w:val="left" w:pos="2552"/>
          <w:tab w:val="left" w:pos="2835"/>
          <w:tab w:val="left" w:pos="3300"/>
        </w:tabs>
        <w:spacing w:line="480" w:lineRule="auto"/>
        <w:rPr>
          <w:rFonts w:cs="Times New Roman"/>
          <w:szCs w:val="24"/>
          <w:lang w:val="en-US"/>
        </w:rPr>
      </w:pPr>
      <w:r>
        <w:rPr>
          <w:rFonts w:cs="Times New Roman"/>
          <w:szCs w:val="24"/>
        </w:rPr>
        <w:t>No. Praktikum</w:t>
      </w:r>
      <w:r>
        <w:rPr>
          <w:rFonts w:cs="Times New Roman"/>
          <w:szCs w:val="24"/>
        </w:rPr>
        <w:tab/>
        <w:t>:</w:t>
      </w:r>
      <w:r>
        <w:rPr>
          <w:rFonts w:cs="Times New Roman"/>
          <w:szCs w:val="24"/>
        </w:rPr>
        <w:tab/>
      </w:r>
      <w:r w:rsidR="004204CC" w:rsidRPr="000C2C39">
        <w:rPr>
          <w:rFonts w:cs="Times New Roman"/>
          <w:szCs w:val="24"/>
        </w:rPr>
        <w:t>0</w:t>
      </w:r>
      <w:r w:rsidR="006F587A">
        <w:rPr>
          <w:rFonts w:cs="Times New Roman"/>
          <w:szCs w:val="24"/>
        </w:rPr>
        <w:t>2</w:t>
      </w:r>
      <w:r w:rsidR="00EA5441">
        <w:rPr>
          <w:rFonts w:cs="Times New Roman"/>
          <w:szCs w:val="24"/>
        </w:rPr>
        <w:t>/</w:t>
      </w:r>
      <w:r w:rsidR="002B2EF8">
        <w:rPr>
          <w:rFonts w:cs="Times New Roman"/>
          <w:szCs w:val="24"/>
        </w:rPr>
        <w:t>P</w:t>
      </w:r>
      <w:r w:rsidR="00C7609A">
        <w:rPr>
          <w:rFonts w:cs="Times New Roman"/>
          <w:szCs w:val="24"/>
          <w:lang w:val="en-US"/>
        </w:rPr>
        <w:t>PCD</w:t>
      </w:r>
      <w:r w:rsidR="00C7609A">
        <w:rPr>
          <w:rFonts w:cs="Times New Roman"/>
          <w:szCs w:val="24"/>
        </w:rPr>
        <w:t>/3</w:t>
      </w:r>
      <w:r w:rsidR="002B2EF8">
        <w:rPr>
          <w:rFonts w:cs="Times New Roman"/>
          <w:szCs w:val="24"/>
        </w:rPr>
        <w:t>C/TI</w:t>
      </w:r>
      <w:r w:rsidR="00DD4F88">
        <w:rPr>
          <w:rFonts w:cs="Times New Roman"/>
          <w:szCs w:val="24"/>
        </w:rPr>
        <w:t>/202</w:t>
      </w:r>
      <w:r w:rsidR="00E62A5D">
        <w:rPr>
          <w:rFonts w:cs="Times New Roman"/>
          <w:szCs w:val="24"/>
          <w:lang w:val="en-US"/>
        </w:rPr>
        <w:t>1</w:t>
      </w:r>
    </w:p>
    <w:p w14:paraId="3E2D2807" w14:textId="486E52B1" w:rsidR="004204CC" w:rsidRPr="00762506" w:rsidRDefault="004204CC" w:rsidP="00B44772">
      <w:pPr>
        <w:tabs>
          <w:tab w:val="left" w:pos="2552"/>
          <w:tab w:val="left" w:pos="2835"/>
          <w:tab w:val="left" w:pos="3300"/>
        </w:tabs>
        <w:spacing w:line="480" w:lineRule="auto"/>
        <w:rPr>
          <w:rFonts w:cs="Times New Roman"/>
          <w:szCs w:val="24"/>
        </w:rPr>
      </w:pPr>
      <w:r w:rsidRPr="000C2C39">
        <w:rPr>
          <w:rFonts w:cs="Times New Roman"/>
          <w:szCs w:val="24"/>
        </w:rPr>
        <w:t>Judul</w:t>
      </w:r>
      <w:r w:rsidR="0080238D">
        <w:rPr>
          <w:rFonts w:cs="Times New Roman"/>
          <w:szCs w:val="24"/>
        </w:rPr>
        <w:tab/>
        <w:t xml:space="preserve">: </w:t>
      </w:r>
      <w:r w:rsidR="0080238D">
        <w:rPr>
          <w:rFonts w:cs="Times New Roman"/>
          <w:szCs w:val="24"/>
        </w:rPr>
        <w:tab/>
      </w:r>
      <w:r w:rsidR="006F587A">
        <w:rPr>
          <w:rFonts w:cs="Times New Roman"/>
          <w:szCs w:val="24"/>
        </w:rPr>
        <w:t>Manipulasi Gambar/Citra Digital</w:t>
      </w:r>
    </w:p>
    <w:p w14:paraId="656579C5" w14:textId="77777777" w:rsidR="004204CC" w:rsidRDefault="00EA141E" w:rsidP="00FE60FC">
      <w:pPr>
        <w:tabs>
          <w:tab w:val="left" w:pos="2552"/>
        </w:tabs>
        <w:spacing w:line="480" w:lineRule="auto"/>
        <w:rPr>
          <w:rFonts w:cs="Times New Roman"/>
          <w:szCs w:val="24"/>
        </w:rPr>
      </w:pPr>
      <w:r>
        <w:rPr>
          <w:rFonts w:cs="Times New Roman"/>
          <w:szCs w:val="24"/>
        </w:rPr>
        <w:t>Nama</w:t>
      </w:r>
      <w:r>
        <w:rPr>
          <w:rFonts w:cs="Times New Roman"/>
          <w:szCs w:val="24"/>
        </w:rPr>
        <w:tab/>
        <w:t xml:space="preserve">:    </w:t>
      </w:r>
      <w:r w:rsidR="00ED3F22">
        <w:rPr>
          <w:rFonts w:cs="Times New Roman"/>
          <w:szCs w:val="24"/>
        </w:rPr>
        <w:t>Rizqillah</w:t>
      </w:r>
    </w:p>
    <w:p w14:paraId="00FD639F" w14:textId="03E06CE3" w:rsidR="004204CC" w:rsidRPr="000C2C39" w:rsidRDefault="00EA141E" w:rsidP="003126D8">
      <w:pPr>
        <w:spacing w:line="480" w:lineRule="auto"/>
        <w:rPr>
          <w:rFonts w:cs="Times New Roman"/>
          <w:szCs w:val="24"/>
        </w:rPr>
      </w:pPr>
      <w:r>
        <w:rPr>
          <w:rFonts w:cs="Times New Roman"/>
          <w:szCs w:val="24"/>
        </w:rPr>
        <w:t>NIM</w:t>
      </w:r>
      <w:r w:rsidR="003126D8">
        <w:rPr>
          <w:rFonts w:cs="Times New Roman"/>
          <w:szCs w:val="24"/>
        </w:rPr>
        <w:t xml:space="preserve"> / Kelas</w:t>
      </w:r>
      <w:r>
        <w:rPr>
          <w:rFonts w:cs="Times New Roman"/>
          <w:szCs w:val="24"/>
        </w:rPr>
        <w:tab/>
        <w:t xml:space="preserve"> </w:t>
      </w:r>
      <w:r w:rsidR="003E3105">
        <w:rPr>
          <w:rFonts w:cs="Times New Roman"/>
          <w:szCs w:val="24"/>
        </w:rPr>
        <w:t xml:space="preserve">                  :   19</w:t>
      </w:r>
      <w:r w:rsidR="003126D8">
        <w:rPr>
          <w:rFonts w:cs="Times New Roman"/>
          <w:szCs w:val="24"/>
        </w:rPr>
        <w:t xml:space="preserve">57301020 / </w:t>
      </w:r>
      <w:r w:rsidR="00891383">
        <w:rPr>
          <w:rFonts w:cs="Times New Roman"/>
          <w:szCs w:val="24"/>
        </w:rPr>
        <w:t>TI 3</w:t>
      </w:r>
      <w:r w:rsidR="00817DB3">
        <w:rPr>
          <w:rFonts w:cs="Times New Roman"/>
          <w:szCs w:val="24"/>
        </w:rPr>
        <w:t>C</w:t>
      </w:r>
    </w:p>
    <w:p w14:paraId="13E37134" w14:textId="77777777" w:rsidR="004204CC" w:rsidRPr="000C2C39" w:rsidRDefault="00B23A6B" w:rsidP="00FE60FC">
      <w:pPr>
        <w:tabs>
          <w:tab w:val="left" w:pos="2552"/>
          <w:tab w:val="left" w:pos="2835"/>
          <w:tab w:val="left" w:pos="3300"/>
        </w:tabs>
        <w:spacing w:line="480" w:lineRule="auto"/>
        <w:rPr>
          <w:rFonts w:cs="Times New Roman"/>
          <w:szCs w:val="24"/>
        </w:rPr>
      </w:pPr>
      <w:r>
        <w:rPr>
          <w:rFonts w:cs="Times New Roman"/>
          <w:szCs w:val="24"/>
        </w:rPr>
        <w:t xml:space="preserve">Jurusan </w:t>
      </w:r>
      <w:r>
        <w:rPr>
          <w:rFonts w:cs="Times New Roman"/>
          <w:szCs w:val="24"/>
        </w:rPr>
        <w:tab/>
        <w:t>:</w:t>
      </w:r>
      <w:r>
        <w:rPr>
          <w:rFonts w:cs="Times New Roman"/>
          <w:szCs w:val="24"/>
        </w:rPr>
        <w:tab/>
        <w:t>Teknologi Informasi Dan Komputer</w:t>
      </w:r>
    </w:p>
    <w:p w14:paraId="177A9257" w14:textId="77777777" w:rsidR="004204CC" w:rsidRPr="000C2C39" w:rsidRDefault="00EA141E" w:rsidP="00FE60FC">
      <w:pPr>
        <w:tabs>
          <w:tab w:val="left" w:pos="2552"/>
          <w:tab w:val="left" w:pos="2835"/>
          <w:tab w:val="left" w:pos="3300"/>
        </w:tabs>
        <w:spacing w:line="480" w:lineRule="auto"/>
        <w:rPr>
          <w:rFonts w:cs="Times New Roman"/>
          <w:szCs w:val="24"/>
        </w:rPr>
      </w:pPr>
      <w:r>
        <w:rPr>
          <w:rFonts w:cs="Times New Roman"/>
          <w:szCs w:val="24"/>
        </w:rPr>
        <w:t>Prodi</w:t>
      </w:r>
      <w:r>
        <w:rPr>
          <w:rFonts w:cs="Times New Roman"/>
          <w:szCs w:val="24"/>
        </w:rPr>
        <w:tab/>
        <w:t xml:space="preserve">: </w:t>
      </w:r>
      <w:r>
        <w:rPr>
          <w:rFonts w:cs="Times New Roman"/>
          <w:szCs w:val="24"/>
        </w:rPr>
        <w:tab/>
        <w:t>Teknik I</w:t>
      </w:r>
      <w:r w:rsidR="004204CC" w:rsidRPr="000C2C39">
        <w:rPr>
          <w:rFonts w:cs="Times New Roman"/>
          <w:szCs w:val="24"/>
        </w:rPr>
        <w:t>nformatika</w:t>
      </w:r>
    </w:p>
    <w:p w14:paraId="544CC64B" w14:textId="4F77FC5F" w:rsidR="004204CC" w:rsidRPr="00556B91" w:rsidRDefault="004204CC" w:rsidP="00FE60FC">
      <w:pPr>
        <w:tabs>
          <w:tab w:val="left" w:pos="2552"/>
          <w:tab w:val="left" w:pos="2835"/>
          <w:tab w:val="left" w:pos="3300"/>
        </w:tabs>
        <w:spacing w:line="480" w:lineRule="auto"/>
        <w:rPr>
          <w:rFonts w:cs="Times New Roman"/>
          <w:szCs w:val="24"/>
          <w:lang w:val="en-US"/>
        </w:rPr>
      </w:pPr>
      <w:r>
        <w:rPr>
          <w:rFonts w:cs="Times New Roman"/>
          <w:szCs w:val="24"/>
        </w:rPr>
        <w:t xml:space="preserve">Tanggal praktikum </w:t>
      </w:r>
      <w:r>
        <w:rPr>
          <w:rFonts w:cs="Times New Roman"/>
          <w:szCs w:val="24"/>
        </w:rPr>
        <w:tab/>
        <w:t>:</w:t>
      </w:r>
      <w:r>
        <w:rPr>
          <w:rFonts w:cs="Times New Roman"/>
          <w:szCs w:val="24"/>
        </w:rPr>
        <w:tab/>
      </w:r>
      <w:r w:rsidR="006F587A">
        <w:rPr>
          <w:rFonts w:cs="Times New Roman"/>
          <w:szCs w:val="24"/>
        </w:rPr>
        <w:t>24</w:t>
      </w:r>
      <w:r w:rsidR="00C7609A">
        <w:rPr>
          <w:rFonts w:cs="Times New Roman"/>
          <w:szCs w:val="24"/>
        </w:rPr>
        <w:t xml:space="preserve"> September</w:t>
      </w:r>
      <w:r w:rsidR="001D27B0">
        <w:rPr>
          <w:rFonts w:cs="Times New Roman"/>
          <w:szCs w:val="24"/>
        </w:rPr>
        <w:t xml:space="preserve"> </w:t>
      </w:r>
      <w:r w:rsidR="00556B91">
        <w:rPr>
          <w:rFonts w:cs="Times New Roman"/>
          <w:szCs w:val="24"/>
          <w:lang w:val="en-US"/>
        </w:rPr>
        <w:t>2021</w:t>
      </w:r>
    </w:p>
    <w:p w14:paraId="206013A9" w14:textId="7770689F" w:rsidR="004204CC" w:rsidRPr="00A07F42" w:rsidRDefault="004204CC" w:rsidP="00FE60FC">
      <w:pPr>
        <w:tabs>
          <w:tab w:val="left" w:pos="2552"/>
          <w:tab w:val="left" w:pos="2835"/>
          <w:tab w:val="left" w:pos="3300"/>
        </w:tabs>
        <w:spacing w:line="480" w:lineRule="auto"/>
        <w:rPr>
          <w:rFonts w:cs="Times New Roman"/>
          <w:szCs w:val="24"/>
          <w:lang w:val="en-US"/>
        </w:rPr>
      </w:pPr>
      <w:r w:rsidRPr="000C2C39">
        <w:rPr>
          <w:rFonts w:cs="Times New Roman"/>
          <w:szCs w:val="24"/>
        </w:rPr>
        <w:t>Tanggal penyerahan</w:t>
      </w:r>
      <w:r w:rsidRPr="000C2C39">
        <w:rPr>
          <w:rFonts w:cs="Times New Roman"/>
          <w:szCs w:val="24"/>
        </w:rPr>
        <w:tab/>
        <w:t>:</w:t>
      </w:r>
      <w:r w:rsidRPr="000C2C39">
        <w:rPr>
          <w:rFonts w:cs="Times New Roman"/>
          <w:szCs w:val="24"/>
        </w:rPr>
        <w:tab/>
      </w:r>
      <w:r w:rsidR="006F587A">
        <w:rPr>
          <w:rFonts w:cs="Times New Roman"/>
          <w:szCs w:val="24"/>
        </w:rPr>
        <w:t>29</w:t>
      </w:r>
      <w:r w:rsidR="00C7609A">
        <w:rPr>
          <w:rFonts w:cs="Times New Roman"/>
          <w:szCs w:val="24"/>
        </w:rPr>
        <w:t xml:space="preserve"> September</w:t>
      </w:r>
      <w:r w:rsidR="00D017DF">
        <w:rPr>
          <w:rFonts w:cs="Times New Roman"/>
          <w:szCs w:val="24"/>
        </w:rPr>
        <w:t xml:space="preserve"> 2021</w:t>
      </w:r>
    </w:p>
    <w:p w14:paraId="20DF057A" w14:textId="77777777" w:rsidR="004204CC" w:rsidRPr="000C2C39" w:rsidRDefault="004204CC" w:rsidP="00FE60FC">
      <w:pPr>
        <w:tabs>
          <w:tab w:val="left" w:pos="2552"/>
          <w:tab w:val="left" w:pos="2835"/>
          <w:tab w:val="left" w:pos="3300"/>
        </w:tabs>
        <w:spacing w:line="480" w:lineRule="auto"/>
        <w:rPr>
          <w:rFonts w:cs="Times New Roman"/>
          <w:szCs w:val="24"/>
        </w:rPr>
      </w:pPr>
      <w:r w:rsidRPr="000C2C39">
        <w:rPr>
          <w:rFonts w:cs="Times New Roman"/>
          <w:szCs w:val="24"/>
        </w:rPr>
        <w:t>Nilai</w:t>
      </w:r>
      <w:r w:rsidRPr="000C2C39">
        <w:rPr>
          <w:rFonts w:cs="Times New Roman"/>
          <w:szCs w:val="24"/>
        </w:rPr>
        <w:tab/>
        <w:t>:</w:t>
      </w:r>
    </w:p>
    <w:p w14:paraId="26E1CCF3" w14:textId="77777777" w:rsidR="004204CC" w:rsidRPr="000C2C39" w:rsidRDefault="004204CC" w:rsidP="004204CC">
      <w:pPr>
        <w:spacing w:line="360" w:lineRule="auto"/>
        <w:rPr>
          <w:rFonts w:cs="Times New Roman"/>
          <w:szCs w:val="24"/>
        </w:rPr>
      </w:pPr>
    </w:p>
    <w:p w14:paraId="3F803F86" w14:textId="77777777" w:rsidR="004204CC" w:rsidRPr="000C2C39" w:rsidRDefault="004204CC" w:rsidP="004204CC">
      <w:pPr>
        <w:spacing w:line="360" w:lineRule="auto"/>
        <w:rPr>
          <w:rFonts w:cs="Times New Roman"/>
          <w:szCs w:val="24"/>
        </w:rPr>
      </w:pPr>
    </w:p>
    <w:p w14:paraId="3611C8D4" w14:textId="77777777" w:rsidR="004204CC" w:rsidRPr="000C2C39" w:rsidRDefault="004204CC" w:rsidP="004204CC">
      <w:pPr>
        <w:spacing w:line="360" w:lineRule="auto"/>
        <w:rPr>
          <w:rFonts w:cs="Times New Roman"/>
          <w:szCs w:val="24"/>
        </w:rPr>
      </w:pPr>
    </w:p>
    <w:tbl>
      <w:tblPr>
        <w:tblStyle w:val="TableGrid"/>
        <w:tblpPr w:leftFromText="180" w:rightFromText="180" w:vertAnchor="text" w:tblpY="40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3"/>
        <w:gridCol w:w="3650"/>
      </w:tblGrid>
      <w:tr w:rsidR="004204CC" w:rsidRPr="000C2C39" w14:paraId="3E40E3AD" w14:textId="77777777" w:rsidTr="00D32803">
        <w:trPr>
          <w:trHeight w:val="411"/>
        </w:trPr>
        <w:tc>
          <w:tcPr>
            <w:tcW w:w="4503" w:type="dxa"/>
          </w:tcPr>
          <w:p w14:paraId="63523BFD" w14:textId="77777777" w:rsidR="004204CC" w:rsidRPr="000C2C39" w:rsidRDefault="004204CC" w:rsidP="00EA141E">
            <w:pPr>
              <w:spacing w:line="360" w:lineRule="auto"/>
              <w:rPr>
                <w:rFonts w:cs="Times New Roman"/>
                <w:szCs w:val="24"/>
                <w:lang w:val="en-US"/>
              </w:rPr>
            </w:pPr>
          </w:p>
        </w:tc>
        <w:tc>
          <w:tcPr>
            <w:tcW w:w="3650" w:type="dxa"/>
          </w:tcPr>
          <w:p w14:paraId="64D443FB" w14:textId="14809D2D" w:rsidR="004204CC" w:rsidRPr="000C2C39" w:rsidRDefault="004204CC" w:rsidP="00EA141E">
            <w:pPr>
              <w:spacing w:line="360" w:lineRule="auto"/>
              <w:jc w:val="center"/>
              <w:rPr>
                <w:rFonts w:cs="Times New Roman"/>
                <w:szCs w:val="24"/>
              </w:rPr>
            </w:pPr>
            <w:proofErr w:type="spellStart"/>
            <w:r w:rsidRPr="000C2C39">
              <w:rPr>
                <w:rFonts w:cs="Times New Roman"/>
                <w:szCs w:val="24"/>
                <w:lang w:val="en-US"/>
              </w:rPr>
              <w:t>Buket</w:t>
            </w:r>
            <w:proofErr w:type="spellEnd"/>
            <w:r w:rsidRPr="000C2C39">
              <w:rPr>
                <w:rFonts w:cs="Times New Roman"/>
                <w:szCs w:val="24"/>
              </w:rPr>
              <w:t>r</w:t>
            </w:r>
            <w:proofErr w:type="spellStart"/>
            <w:r w:rsidRPr="000C2C39">
              <w:rPr>
                <w:rFonts w:cs="Times New Roman"/>
                <w:szCs w:val="24"/>
                <w:lang w:val="en-US"/>
              </w:rPr>
              <w:t>ata</w:t>
            </w:r>
            <w:proofErr w:type="spellEnd"/>
            <w:r w:rsidRPr="000C2C39">
              <w:rPr>
                <w:rFonts w:cs="Times New Roman"/>
                <w:szCs w:val="24"/>
              </w:rPr>
              <w:t xml:space="preserve">, </w:t>
            </w:r>
            <w:r w:rsidR="009C3AF3">
              <w:rPr>
                <w:rFonts w:cs="Times New Roman"/>
                <w:szCs w:val="24"/>
              </w:rPr>
              <w:t>29</w:t>
            </w:r>
            <w:r w:rsidR="00786BE2">
              <w:rPr>
                <w:rFonts w:cs="Times New Roman"/>
                <w:szCs w:val="24"/>
              </w:rPr>
              <w:t xml:space="preserve"> September</w:t>
            </w:r>
            <w:r w:rsidR="00567E93">
              <w:rPr>
                <w:rFonts w:cs="Times New Roman"/>
                <w:szCs w:val="24"/>
                <w:lang w:val="en-US"/>
              </w:rPr>
              <w:t xml:space="preserve"> 2021</w:t>
            </w:r>
          </w:p>
        </w:tc>
      </w:tr>
      <w:tr w:rsidR="004204CC" w:rsidRPr="000C2C39" w14:paraId="7E7E7C50" w14:textId="77777777" w:rsidTr="00D32803">
        <w:tc>
          <w:tcPr>
            <w:tcW w:w="4503" w:type="dxa"/>
          </w:tcPr>
          <w:p w14:paraId="5A6B487A" w14:textId="77777777" w:rsidR="004204CC" w:rsidRPr="000C2C39" w:rsidRDefault="004204CC" w:rsidP="00EA141E">
            <w:pPr>
              <w:spacing w:line="360" w:lineRule="auto"/>
              <w:rPr>
                <w:rFonts w:cs="Times New Roman"/>
                <w:szCs w:val="24"/>
                <w:lang w:val="en-US"/>
              </w:rPr>
            </w:pPr>
          </w:p>
        </w:tc>
        <w:tc>
          <w:tcPr>
            <w:tcW w:w="3650" w:type="dxa"/>
          </w:tcPr>
          <w:p w14:paraId="60C847FC" w14:textId="77777777" w:rsidR="004204CC" w:rsidRPr="00EA141E" w:rsidRDefault="004204CC" w:rsidP="00EA141E">
            <w:pPr>
              <w:spacing w:line="360" w:lineRule="auto"/>
              <w:jc w:val="center"/>
              <w:rPr>
                <w:rFonts w:cs="Times New Roman"/>
                <w:szCs w:val="24"/>
              </w:rPr>
            </w:pPr>
            <w:proofErr w:type="spellStart"/>
            <w:r w:rsidRPr="000C2C39">
              <w:rPr>
                <w:rFonts w:cs="Times New Roman"/>
                <w:szCs w:val="24"/>
                <w:lang w:val="en-US"/>
              </w:rPr>
              <w:t>Dosen</w:t>
            </w:r>
            <w:proofErr w:type="spellEnd"/>
            <w:r w:rsidRPr="000C2C39">
              <w:rPr>
                <w:rFonts w:cs="Times New Roman"/>
                <w:szCs w:val="24"/>
                <w:lang w:val="en-US"/>
              </w:rPr>
              <w:t xml:space="preserve"> </w:t>
            </w:r>
            <w:proofErr w:type="spellStart"/>
            <w:r w:rsidRPr="000C2C39">
              <w:rPr>
                <w:rFonts w:cs="Times New Roman"/>
                <w:szCs w:val="24"/>
                <w:lang w:val="en-US"/>
              </w:rPr>
              <w:t>Pembimbing</w:t>
            </w:r>
            <w:proofErr w:type="spellEnd"/>
            <w:r w:rsidR="00EA141E">
              <w:rPr>
                <w:rFonts w:cs="Times New Roman"/>
                <w:szCs w:val="24"/>
              </w:rPr>
              <w:t>,</w:t>
            </w:r>
          </w:p>
        </w:tc>
      </w:tr>
      <w:tr w:rsidR="004204CC" w:rsidRPr="000C2C39" w14:paraId="2A8724AD" w14:textId="77777777" w:rsidTr="00D32803">
        <w:trPr>
          <w:trHeight w:val="1304"/>
        </w:trPr>
        <w:tc>
          <w:tcPr>
            <w:tcW w:w="4503" w:type="dxa"/>
          </w:tcPr>
          <w:p w14:paraId="55740D3C" w14:textId="77777777" w:rsidR="004204CC" w:rsidRPr="000C2C39" w:rsidRDefault="004204CC" w:rsidP="00EA141E">
            <w:pPr>
              <w:spacing w:line="360" w:lineRule="auto"/>
              <w:rPr>
                <w:rFonts w:cs="Times New Roman"/>
                <w:szCs w:val="24"/>
                <w:lang w:val="en-US"/>
              </w:rPr>
            </w:pPr>
          </w:p>
          <w:p w14:paraId="602CA085" w14:textId="77777777" w:rsidR="004204CC" w:rsidRPr="000C2C39" w:rsidRDefault="004204CC" w:rsidP="00EA141E">
            <w:pPr>
              <w:spacing w:line="360" w:lineRule="auto"/>
              <w:rPr>
                <w:rFonts w:cs="Times New Roman"/>
                <w:szCs w:val="24"/>
                <w:lang w:val="en-US"/>
              </w:rPr>
            </w:pPr>
          </w:p>
        </w:tc>
        <w:tc>
          <w:tcPr>
            <w:tcW w:w="3650" w:type="dxa"/>
          </w:tcPr>
          <w:p w14:paraId="2B16F379" w14:textId="77777777" w:rsidR="004204CC" w:rsidRPr="000C2C39" w:rsidRDefault="004204CC" w:rsidP="00EA141E">
            <w:pPr>
              <w:spacing w:line="360" w:lineRule="auto"/>
              <w:jc w:val="center"/>
              <w:rPr>
                <w:rFonts w:cs="Times New Roman"/>
                <w:szCs w:val="24"/>
                <w:lang w:val="en-US"/>
              </w:rPr>
            </w:pPr>
          </w:p>
        </w:tc>
      </w:tr>
      <w:tr w:rsidR="004204CC" w:rsidRPr="000C2C39" w14:paraId="3B8FB8E9" w14:textId="77777777" w:rsidTr="00D32803">
        <w:tc>
          <w:tcPr>
            <w:tcW w:w="4503" w:type="dxa"/>
          </w:tcPr>
          <w:p w14:paraId="1D96D1C6" w14:textId="77777777" w:rsidR="004204CC" w:rsidRPr="000C2C39" w:rsidRDefault="004204CC" w:rsidP="009F75CB">
            <w:pPr>
              <w:spacing w:line="360" w:lineRule="auto"/>
              <w:jc w:val="center"/>
              <w:rPr>
                <w:rFonts w:cs="Times New Roman"/>
                <w:b/>
                <w:szCs w:val="24"/>
                <w:lang w:val="en-US"/>
              </w:rPr>
            </w:pPr>
          </w:p>
        </w:tc>
        <w:tc>
          <w:tcPr>
            <w:tcW w:w="3650" w:type="dxa"/>
          </w:tcPr>
          <w:p w14:paraId="3DFA5300" w14:textId="77777777" w:rsidR="003371D4" w:rsidRDefault="00D32803" w:rsidP="009F75CB">
            <w:pPr>
              <w:ind w:left="176"/>
              <w:jc w:val="center"/>
              <w:rPr>
                <w:rFonts w:eastAsia="Times New Roman" w:cs="Times New Roman"/>
                <w:szCs w:val="24"/>
              </w:rPr>
            </w:pPr>
            <w:r>
              <w:rPr>
                <w:rFonts w:eastAsia="Times New Roman" w:cs="Times New Roman"/>
                <w:szCs w:val="24"/>
              </w:rPr>
              <w:t>Musta’inul Abdi, SST., M.Kom.</w:t>
            </w:r>
          </w:p>
          <w:p w14:paraId="474EF813" w14:textId="6C798918" w:rsidR="00D32803" w:rsidRPr="009F75CB" w:rsidRDefault="00A34F1C" w:rsidP="00D32803">
            <w:pPr>
              <w:ind w:left="176"/>
              <w:rPr>
                <w:u w:val="single"/>
              </w:rPr>
            </w:pPr>
            <w:r>
              <w:t xml:space="preserve"> </w:t>
            </w:r>
            <w:r w:rsidR="00402353" w:rsidRPr="00D32803">
              <w:t xml:space="preserve">NIP. </w:t>
            </w:r>
            <w:r w:rsidR="00D32803">
              <w:rPr>
                <w:rFonts w:eastAsia="Times New Roman" w:cs="Times New Roman"/>
                <w:szCs w:val="24"/>
              </w:rPr>
              <w:t>19911030</w:t>
            </w:r>
            <w:r w:rsidR="00131DC0">
              <w:rPr>
                <w:rFonts w:eastAsia="Times New Roman" w:cs="Times New Roman"/>
                <w:szCs w:val="24"/>
                <w:lang w:val="en-US"/>
              </w:rPr>
              <w:t xml:space="preserve"> </w:t>
            </w:r>
            <w:r w:rsidR="00D32803">
              <w:rPr>
                <w:rFonts w:eastAsia="Times New Roman" w:cs="Times New Roman"/>
                <w:szCs w:val="24"/>
              </w:rPr>
              <w:t>20190310</w:t>
            </w:r>
            <w:r w:rsidR="00131DC0">
              <w:rPr>
                <w:rFonts w:eastAsia="Times New Roman" w:cs="Times New Roman"/>
                <w:szCs w:val="24"/>
                <w:lang w:val="en-US"/>
              </w:rPr>
              <w:t xml:space="preserve"> </w:t>
            </w:r>
            <w:r w:rsidR="00D32803">
              <w:rPr>
                <w:rFonts w:eastAsia="Times New Roman" w:cs="Times New Roman"/>
                <w:szCs w:val="24"/>
              </w:rPr>
              <w:t>1</w:t>
            </w:r>
            <w:r w:rsidR="00131DC0">
              <w:rPr>
                <w:rFonts w:eastAsia="Times New Roman" w:cs="Times New Roman"/>
                <w:szCs w:val="24"/>
                <w:lang w:val="en-US"/>
              </w:rPr>
              <w:t xml:space="preserve"> </w:t>
            </w:r>
            <w:r w:rsidR="00D32803">
              <w:rPr>
                <w:rFonts w:eastAsia="Times New Roman" w:cs="Times New Roman"/>
                <w:szCs w:val="24"/>
              </w:rPr>
              <w:t>5</w:t>
            </w:r>
          </w:p>
        </w:tc>
      </w:tr>
    </w:tbl>
    <w:p w14:paraId="13B58B7A" w14:textId="77777777" w:rsidR="004204CC" w:rsidRDefault="004204CC" w:rsidP="004204CC">
      <w:pPr>
        <w:pStyle w:val="BAB"/>
        <w:jc w:val="left"/>
      </w:pPr>
    </w:p>
    <w:p w14:paraId="36B49014" w14:textId="77777777" w:rsidR="004204CC" w:rsidRDefault="004204CC" w:rsidP="007F0E00">
      <w:pPr>
        <w:pStyle w:val="BAB"/>
      </w:pPr>
    </w:p>
    <w:p w14:paraId="4808110D" w14:textId="77777777" w:rsidR="004204CC" w:rsidRDefault="004204CC" w:rsidP="007F0E00">
      <w:pPr>
        <w:pStyle w:val="BAB"/>
      </w:pPr>
    </w:p>
    <w:p w14:paraId="78830BFE" w14:textId="77777777" w:rsidR="002F60F9" w:rsidRDefault="002F60F9" w:rsidP="007F0E00">
      <w:pPr>
        <w:pStyle w:val="BAB"/>
      </w:pPr>
    </w:p>
    <w:p w14:paraId="566FFB2B" w14:textId="77777777" w:rsidR="004204CC" w:rsidRDefault="004204CC" w:rsidP="007F0E00">
      <w:pPr>
        <w:pStyle w:val="BAB"/>
      </w:pPr>
    </w:p>
    <w:p w14:paraId="2103900B" w14:textId="77777777" w:rsidR="00A76052" w:rsidRDefault="00A76052" w:rsidP="00FE60FC">
      <w:pPr>
        <w:pStyle w:val="BAB"/>
        <w:jc w:val="left"/>
      </w:pPr>
    </w:p>
    <w:p w14:paraId="20B9AD4C" w14:textId="77777777" w:rsidR="004A00DC" w:rsidRPr="00AD0E9B" w:rsidRDefault="004A00DC" w:rsidP="00E97206">
      <w:pPr>
        <w:pStyle w:val="Heading1"/>
        <w:numPr>
          <w:ilvl w:val="0"/>
          <w:numId w:val="0"/>
        </w:numPr>
      </w:pPr>
      <w:bookmarkStart w:id="7" w:name="_Toc412532528"/>
      <w:bookmarkStart w:id="8" w:name="_Toc414330170"/>
      <w:bookmarkStart w:id="9" w:name="_Toc414925548"/>
      <w:bookmarkStart w:id="10" w:name="_Toc416755813"/>
      <w:bookmarkStart w:id="11" w:name="_Toc417362219"/>
      <w:bookmarkStart w:id="12" w:name="_Toc57391947"/>
      <w:bookmarkStart w:id="13" w:name="_Toc57392061"/>
      <w:bookmarkStart w:id="14" w:name="_Toc57392097"/>
      <w:bookmarkStart w:id="15" w:name="_Toc57392695"/>
      <w:bookmarkStart w:id="16" w:name="_Toc57392715"/>
      <w:bookmarkStart w:id="17" w:name="_Toc57392930"/>
      <w:bookmarkStart w:id="18" w:name="_Toc83578974"/>
      <w:r w:rsidRPr="00AD0E9B">
        <w:lastRenderedPageBreak/>
        <w:t>DAFTAR ISI</w:t>
      </w:r>
      <w:bookmarkEnd w:id="7"/>
      <w:bookmarkEnd w:id="8"/>
      <w:bookmarkEnd w:id="9"/>
      <w:bookmarkEnd w:id="10"/>
      <w:bookmarkEnd w:id="11"/>
      <w:bookmarkEnd w:id="12"/>
      <w:bookmarkEnd w:id="13"/>
      <w:bookmarkEnd w:id="14"/>
      <w:bookmarkEnd w:id="15"/>
      <w:bookmarkEnd w:id="16"/>
      <w:bookmarkEnd w:id="17"/>
      <w:bookmarkEnd w:id="18"/>
    </w:p>
    <w:p w14:paraId="0E39F209" w14:textId="77777777" w:rsidR="00B61ECC" w:rsidRDefault="002603B7" w:rsidP="002603B7">
      <w:pPr>
        <w:pStyle w:val="BAB"/>
        <w:tabs>
          <w:tab w:val="left" w:pos="1691"/>
        </w:tabs>
        <w:jc w:val="left"/>
      </w:pPr>
      <w:r>
        <w:tab/>
      </w:r>
    </w:p>
    <w:p w14:paraId="60070A4D" w14:textId="77777777" w:rsidR="002603B7" w:rsidRDefault="002603B7" w:rsidP="00AB7F36">
      <w:pPr>
        <w:pStyle w:val="BAB"/>
        <w:jc w:val="left"/>
      </w:pPr>
    </w:p>
    <w:p w14:paraId="331F8FC8" w14:textId="77777777" w:rsidR="00DD140D" w:rsidRDefault="00852A52">
      <w:pPr>
        <w:pStyle w:val="TOC1"/>
        <w:rPr>
          <w:rFonts w:asciiTheme="minorHAnsi" w:hAnsiTheme="minorHAnsi" w:cstheme="minorBidi"/>
          <w:bCs w:val="0"/>
          <w:noProof/>
          <w:sz w:val="22"/>
          <w:szCs w:val="22"/>
          <w:lang w:eastAsia="id-ID"/>
        </w:rPr>
      </w:pPr>
      <w:r>
        <w:fldChar w:fldCharType="begin"/>
      </w:r>
      <w:r>
        <w:instrText xml:space="preserve"> TOC \o "1-2" \h \z \t "Heading 3;3;Heading 4;4;Heading 5;4;Heading 6;4;Heading 7;4" </w:instrText>
      </w:r>
      <w:r>
        <w:fldChar w:fldCharType="separate"/>
      </w:r>
      <w:hyperlink w:anchor="_Toc83578973" w:history="1">
        <w:r w:rsidR="00DD140D" w:rsidRPr="00BD0DDB">
          <w:rPr>
            <w:rStyle w:val="Hyperlink"/>
            <w:noProof/>
          </w:rPr>
          <w:t>LEMBAR PENGESAHAN</w:t>
        </w:r>
        <w:r w:rsidR="00DD140D">
          <w:rPr>
            <w:noProof/>
            <w:webHidden/>
          </w:rPr>
          <w:tab/>
        </w:r>
        <w:r w:rsidR="00DD140D">
          <w:rPr>
            <w:noProof/>
            <w:webHidden/>
          </w:rPr>
          <w:fldChar w:fldCharType="begin"/>
        </w:r>
        <w:r w:rsidR="00DD140D">
          <w:rPr>
            <w:noProof/>
            <w:webHidden/>
          </w:rPr>
          <w:instrText xml:space="preserve"> PAGEREF _Toc83578973 \h </w:instrText>
        </w:r>
        <w:r w:rsidR="00DD140D">
          <w:rPr>
            <w:noProof/>
            <w:webHidden/>
          </w:rPr>
        </w:r>
        <w:r w:rsidR="00DD140D">
          <w:rPr>
            <w:noProof/>
            <w:webHidden/>
          </w:rPr>
          <w:fldChar w:fldCharType="separate"/>
        </w:r>
        <w:r w:rsidR="005F462F">
          <w:rPr>
            <w:noProof/>
            <w:webHidden/>
          </w:rPr>
          <w:t>i</w:t>
        </w:r>
        <w:r w:rsidR="00DD140D">
          <w:rPr>
            <w:noProof/>
            <w:webHidden/>
          </w:rPr>
          <w:fldChar w:fldCharType="end"/>
        </w:r>
      </w:hyperlink>
    </w:p>
    <w:p w14:paraId="5CDBC126" w14:textId="77777777" w:rsidR="00DD140D" w:rsidRDefault="00DD140D">
      <w:pPr>
        <w:pStyle w:val="TOC1"/>
        <w:rPr>
          <w:rFonts w:asciiTheme="minorHAnsi" w:hAnsiTheme="minorHAnsi" w:cstheme="minorBidi"/>
          <w:bCs w:val="0"/>
          <w:noProof/>
          <w:sz w:val="22"/>
          <w:szCs w:val="22"/>
          <w:lang w:eastAsia="id-ID"/>
        </w:rPr>
      </w:pPr>
      <w:hyperlink w:anchor="_Toc83578974" w:history="1">
        <w:r w:rsidRPr="00BD0DDB">
          <w:rPr>
            <w:rStyle w:val="Hyperlink"/>
            <w:noProof/>
          </w:rPr>
          <w:t>DAFTAR ISI</w:t>
        </w:r>
        <w:r>
          <w:rPr>
            <w:noProof/>
            <w:webHidden/>
          </w:rPr>
          <w:tab/>
        </w:r>
        <w:r>
          <w:rPr>
            <w:noProof/>
            <w:webHidden/>
          </w:rPr>
          <w:fldChar w:fldCharType="begin"/>
        </w:r>
        <w:r>
          <w:rPr>
            <w:noProof/>
            <w:webHidden/>
          </w:rPr>
          <w:instrText xml:space="preserve"> PAGEREF _Toc83578974 \h </w:instrText>
        </w:r>
        <w:r>
          <w:rPr>
            <w:noProof/>
            <w:webHidden/>
          </w:rPr>
        </w:r>
        <w:r>
          <w:rPr>
            <w:noProof/>
            <w:webHidden/>
          </w:rPr>
          <w:fldChar w:fldCharType="separate"/>
        </w:r>
        <w:r w:rsidR="005F462F">
          <w:rPr>
            <w:noProof/>
            <w:webHidden/>
          </w:rPr>
          <w:t>ii</w:t>
        </w:r>
        <w:r>
          <w:rPr>
            <w:noProof/>
            <w:webHidden/>
          </w:rPr>
          <w:fldChar w:fldCharType="end"/>
        </w:r>
      </w:hyperlink>
    </w:p>
    <w:p w14:paraId="758DB24E" w14:textId="77777777" w:rsidR="00DD140D" w:rsidRDefault="00DD140D">
      <w:pPr>
        <w:pStyle w:val="TOC1"/>
        <w:rPr>
          <w:rFonts w:asciiTheme="minorHAnsi" w:hAnsiTheme="minorHAnsi" w:cstheme="minorBidi"/>
          <w:bCs w:val="0"/>
          <w:noProof/>
          <w:sz w:val="22"/>
          <w:szCs w:val="22"/>
          <w:lang w:eastAsia="id-ID"/>
        </w:rPr>
      </w:pPr>
      <w:hyperlink w:anchor="_Toc83578975" w:history="1">
        <w:r w:rsidRPr="00BD0DDB">
          <w:rPr>
            <w:rStyle w:val="Hyperlink"/>
            <w:noProof/>
          </w:rPr>
          <w:t>DAFTAR GAMBAR</w:t>
        </w:r>
        <w:r>
          <w:rPr>
            <w:noProof/>
            <w:webHidden/>
          </w:rPr>
          <w:tab/>
        </w:r>
        <w:r>
          <w:rPr>
            <w:noProof/>
            <w:webHidden/>
          </w:rPr>
          <w:fldChar w:fldCharType="begin"/>
        </w:r>
        <w:r>
          <w:rPr>
            <w:noProof/>
            <w:webHidden/>
          </w:rPr>
          <w:instrText xml:space="preserve"> PAGEREF _Toc83578975 \h </w:instrText>
        </w:r>
        <w:r>
          <w:rPr>
            <w:noProof/>
            <w:webHidden/>
          </w:rPr>
        </w:r>
        <w:r>
          <w:rPr>
            <w:noProof/>
            <w:webHidden/>
          </w:rPr>
          <w:fldChar w:fldCharType="separate"/>
        </w:r>
        <w:r w:rsidR="005F462F">
          <w:rPr>
            <w:noProof/>
            <w:webHidden/>
          </w:rPr>
          <w:t>iii</w:t>
        </w:r>
        <w:r>
          <w:rPr>
            <w:noProof/>
            <w:webHidden/>
          </w:rPr>
          <w:fldChar w:fldCharType="end"/>
        </w:r>
      </w:hyperlink>
    </w:p>
    <w:p w14:paraId="57FE62EE" w14:textId="0CE7AA6A" w:rsidR="00DD140D" w:rsidRDefault="00DD140D">
      <w:pPr>
        <w:pStyle w:val="TOC1"/>
        <w:rPr>
          <w:rFonts w:asciiTheme="minorHAnsi" w:hAnsiTheme="minorHAnsi" w:cstheme="minorBidi"/>
          <w:bCs w:val="0"/>
          <w:noProof/>
          <w:sz w:val="22"/>
          <w:szCs w:val="22"/>
          <w:lang w:eastAsia="id-ID"/>
        </w:rPr>
      </w:pPr>
      <w:hyperlink w:anchor="_Toc83578976" w:history="1">
        <w:r w:rsidRPr="00BD0DDB">
          <w:rPr>
            <w:rStyle w:val="Hyperlink"/>
            <w:noProof/>
          </w:rPr>
          <w:t>BAB I</w:t>
        </w:r>
        <w:r w:rsidR="00012B8D">
          <w:rPr>
            <w:rStyle w:val="Hyperlink"/>
            <w:noProof/>
          </w:rPr>
          <w:t xml:space="preserve"> PENDAHULUAN</w:t>
        </w:r>
        <w:r>
          <w:rPr>
            <w:noProof/>
            <w:webHidden/>
          </w:rPr>
          <w:tab/>
        </w:r>
        <w:r>
          <w:rPr>
            <w:noProof/>
            <w:webHidden/>
          </w:rPr>
          <w:fldChar w:fldCharType="begin"/>
        </w:r>
        <w:r>
          <w:rPr>
            <w:noProof/>
            <w:webHidden/>
          </w:rPr>
          <w:instrText xml:space="preserve"> PAGEREF _Toc83578976 \h </w:instrText>
        </w:r>
        <w:r>
          <w:rPr>
            <w:noProof/>
            <w:webHidden/>
          </w:rPr>
        </w:r>
        <w:r>
          <w:rPr>
            <w:noProof/>
            <w:webHidden/>
          </w:rPr>
          <w:fldChar w:fldCharType="separate"/>
        </w:r>
        <w:r w:rsidR="005F462F">
          <w:rPr>
            <w:noProof/>
            <w:webHidden/>
          </w:rPr>
          <w:t>1</w:t>
        </w:r>
        <w:r>
          <w:rPr>
            <w:noProof/>
            <w:webHidden/>
          </w:rPr>
          <w:fldChar w:fldCharType="end"/>
        </w:r>
      </w:hyperlink>
    </w:p>
    <w:p w14:paraId="55262365" w14:textId="77777777" w:rsidR="00DD140D" w:rsidRDefault="00DD140D">
      <w:pPr>
        <w:pStyle w:val="TOC2"/>
        <w:rPr>
          <w:rFonts w:asciiTheme="minorHAnsi" w:eastAsiaTheme="minorEastAsia" w:hAnsiTheme="minorHAnsi" w:cstheme="minorBidi"/>
          <w:noProof/>
          <w:sz w:val="22"/>
          <w:szCs w:val="22"/>
          <w:lang w:eastAsia="id-ID"/>
        </w:rPr>
      </w:pPr>
      <w:hyperlink w:anchor="_Toc83578977" w:history="1">
        <w:r w:rsidRPr="00BD0DDB">
          <w:rPr>
            <w:rStyle w:val="Hyperlink"/>
            <w:noProof/>
            <w:lang w:val="en-US"/>
          </w:rPr>
          <w:t>1.1</w:t>
        </w:r>
        <w:r>
          <w:rPr>
            <w:rFonts w:asciiTheme="minorHAnsi" w:eastAsiaTheme="minorEastAsia" w:hAnsiTheme="minorHAnsi" w:cstheme="minorBidi"/>
            <w:noProof/>
            <w:sz w:val="22"/>
            <w:szCs w:val="22"/>
            <w:lang w:eastAsia="id-ID"/>
          </w:rPr>
          <w:tab/>
        </w:r>
        <w:r w:rsidRPr="00BD0DDB">
          <w:rPr>
            <w:rStyle w:val="Hyperlink"/>
            <w:noProof/>
            <w:lang w:val="en-US"/>
          </w:rPr>
          <w:t>Tujuan</w:t>
        </w:r>
        <w:r>
          <w:rPr>
            <w:noProof/>
            <w:webHidden/>
          </w:rPr>
          <w:tab/>
        </w:r>
        <w:r>
          <w:rPr>
            <w:noProof/>
            <w:webHidden/>
          </w:rPr>
          <w:fldChar w:fldCharType="begin"/>
        </w:r>
        <w:r>
          <w:rPr>
            <w:noProof/>
            <w:webHidden/>
          </w:rPr>
          <w:instrText xml:space="preserve"> PAGEREF _Toc83578977 \h </w:instrText>
        </w:r>
        <w:r>
          <w:rPr>
            <w:noProof/>
            <w:webHidden/>
          </w:rPr>
        </w:r>
        <w:r>
          <w:rPr>
            <w:noProof/>
            <w:webHidden/>
          </w:rPr>
          <w:fldChar w:fldCharType="separate"/>
        </w:r>
        <w:r w:rsidR="005F462F">
          <w:rPr>
            <w:noProof/>
            <w:webHidden/>
          </w:rPr>
          <w:t>1</w:t>
        </w:r>
        <w:r>
          <w:rPr>
            <w:noProof/>
            <w:webHidden/>
          </w:rPr>
          <w:fldChar w:fldCharType="end"/>
        </w:r>
      </w:hyperlink>
    </w:p>
    <w:p w14:paraId="3328B8DA" w14:textId="77777777" w:rsidR="00DD140D" w:rsidRDefault="00DD140D">
      <w:pPr>
        <w:pStyle w:val="TOC2"/>
        <w:rPr>
          <w:rFonts w:asciiTheme="minorHAnsi" w:eastAsiaTheme="minorEastAsia" w:hAnsiTheme="minorHAnsi" w:cstheme="minorBidi"/>
          <w:noProof/>
          <w:sz w:val="22"/>
          <w:szCs w:val="22"/>
          <w:lang w:eastAsia="id-ID"/>
        </w:rPr>
      </w:pPr>
      <w:hyperlink w:anchor="_Toc83578978" w:history="1">
        <w:r w:rsidRPr="00BD0DDB">
          <w:rPr>
            <w:rStyle w:val="Hyperlink"/>
            <w:noProof/>
          </w:rPr>
          <w:t>1.2</w:t>
        </w:r>
        <w:r>
          <w:rPr>
            <w:rFonts w:asciiTheme="minorHAnsi" w:eastAsiaTheme="minorEastAsia" w:hAnsiTheme="minorHAnsi" w:cstheme="minorBidi"/>
            <w:noProof/>
            <w:sz w:val="22"/>
            <w:szCs w:val="22"/>
            <w:lang w:eastAsia="id-ID"/>
          </w:rPr>
          <w:tab/>
        </w:r>
        <w:r w:rsidRPr="00BD0DDB">
          <w:rPr>
            <w:rStyle w:val="Hyperlink"/>
            <w:noProof/>
          </w:rPr>
          <w:t>Dasar Teori</w:t>
        </w:r>
        <w:r>
          <w:rPr>
            <w:noProof/>
            <w:webHidden/>
          </w:rPr>
          <w:tab/>
        </w:r>
        <w:r>
          <w:rPr>
            <w:noProof/>
            <w:webHidden/>
          </w:rPr>
          <w:fldChar w:fldCharType="begin"/>
        </w:r>
        <w:r>
          <w:rPr>
            <w:noProof/>
            <w:webHidden/>
          </w:rPr>
          <w:instrText xml:space="preserve"> PAGEREF _Toc83578978 \h </w:instrText>
        </w:r>
        <w:r>
          <w:rPr>
            <w:noProof/>
            <w:webHidden/>
          </w:rPr>
        </w:r>
        <w:r>
          <w:rPr>
            <w:noProof/>
            <w:webHidden/>
          </w:rPr>
          <w:fldChar w:fldCharType="separate"/>
        </w:r>
        <w:r w:rsidR="005F462F">
          <w:rPr>
            <w:noProof/>
            <w:webHidden/>
          </w:rPr>
          <w:t>1</w:t>
        </w:r>
        <w:r>
          <w:rPr>
            <w:noProof/>
            <w:webHidden/>
          </w:rPr>
          <w:fldChar w:fldCharType="end"/>
        </w:r>
      </w:hyperlink>
    </w:p>
    <w:p w14:paraId="3C4850E6" w14:textId="77777777" w:rsidR="00DD140D" w:rsidRDefault="00DD140D">
      <w:pPr>
        <w:pStyle w:val="TOC2"/>
        <w:rPr>
          <w:rFonts w:asciiTheme="minorHAnsi" w:eastAsiaTheme="minorEastAsia" w:hAnsiTheme="minorHAnsi" w:cstheme="minorBidi"/>
          <w:noProof/>
          <w:sz w:val="22"/>
          <w:szCs w:val="22"/>
          <w:lang w:eastAsia="id-ID"/>
        </w:rPr>
      </w:pPr>
      <w:hyperlink w:anchor="_Toc83578979" w:history="1">
        <w:r w:rsidRPr="00BD0DDB">
          <w:rPr>
            <w:rStyle w:val="Hyperlink"/>
            <w:noProof/>
          </w:rPr>
          <w:t>1.3</w:t>
        </w:r>
        <w:r>
          <w:rPr>
            <w:rFonts w:asciiTheme="minorHAnsi" w:eastAsiaTheme="minorEastAsia" w:hAnsiTheme="minorHAnsi" w:cstheme="minorBidi"/>
            <w:noProof/>
            <w:sz w:val="22"/>
            <w:szCs w:val="22"/>
            <w:lang w:eastAsia="id-ID"/>
          </w:rPr>
          <w:tab/>
        </w:r>
        <w:r w:rsidRPr="00BD0DDB">
          <w:rPr>
            <w:rStyle w:val="Hyperlink"/>
            <w:noProof/>
          </w:rPr>
          <w:t>Implementasi</w:t>
        </w:r>
        <w:r>
          <w:rPr>
            <w:noProof/>
            <w:webHidden/>
          </w:rPr>
          <w:tab/>
        </w:r>
        <w:r>
          <w:rPr>
            <w:noProof/>
            <w:webHidden/>
          </w:rPr>
          <w:fldChar w:fldCharType="begin"/>
        </w:r>
        <w:r>
          <w:rPr>
            <w:noProof/>
            <w:webHidden/>
          </w:rPr>
          <w:instrText xml:space="preserve"> PAGEREF _Toc83578979 \h </w:instrText>
        </w:r>
        <w:r>
          <w:rPr>
            <w:noProof/>
            <w:webHidden/>
          </w:rPr>
        </w:r>
        <w:r>
          <w:rPr>
            <w:noProof/>
            <w:webHidden/>
          </w:rPr>
          <w:fldChar w:fldCharType="separate"/>
        </w:r>
        <w:r w:rsidR="005F462F">
          <w:rPr>
            <w:noProof/>
            <w:webHidden/>
          </w:rPr>
          <w:t>7</w:t>
        </w:r>
        <w:r>
          <w:rPr>
            <w:noProof/>
            <w:webHidden/>
          </w:rPr>
          <w:fldChar w:fldCharType="end"/>
        </w:r>
      </w:hyperlink>
    </w:p>
    <w:p w14:paraId="3D5448E5" w14:textId="2E81518B" w:rsidR="00DD140D" w:rsidRDefault="00DD140D">
      <w:pPr>
        <w:pStyle w:val="TOC1"/>
        <w:rPr>
          <w:rFonts w:asciiTheme="minorHAnsi" w:hAnsiTheme="minorHAnsi" w:cstheme="minorBidi"/>
          <w:bCs w:val="0"/>
          <w:noProof/>
          <w:sz w:val="22"/>
          <w:szCs w:val="22"/>
          <w:lang w:eastAsia="id-ID"/>
        </w:rPr>
      </w:pPr>
      <w:hyperlink w:anchor="_Toc83578980" w:history="1">
        <w:r w:rsidRPr="00BD0DDB">
          <w:rPr>
            <w:rStyle w:val="Hyperlink"/>
            <w:noProof/>
          </w:rPr>
          <w:t>BAB II</w:t>
        </w:r>
        <w:r w:rsidR="00012B8D">
          <w:rPr>
            <w:rStyle w:val="Hyperlink"/>
            <w:noProof/>
          </w:rPr>
          <w:t xml:space="preserve"> PEMBAHASAN</w:t>
        </w:r>
        <w:r>
          <w:rPr>
            <w:noProof/>
            <w:webHidden/>
          </w:rPr>
          <w:tab/>
        </w:r>
        <w:r>
          <w:rPr>
            <w:noProof/>
            <w:webHidden/>
          </w:rPr>
          <w:fldChar w:fldCharType="begin"/>
        </w:r>
        <w:r>
          <w:rPr>
            <w:noProof/>
            <w:webHidden/>
          </w:rPr>
          <w:instrText xml:space="preserve"> PAGEREF _Toc83578980 \h </w:instrText>
        </w:r>
        <w:r>
          <w:rPr>
            <w:noProof/>
            <w:webHidden/>
          </w:rPr>
        </w:r>
        <w:r>
          <w:rPr>
            <w:noProof/>
            <w:webHidden/>
          </w:rPr>
          <w:fldChar w:fldCharType="separate"/>
        </w:r>
        <w:r w:rsidR="005F462F">
          <w:rPr>
            <w:noProof/>
            <w:webHidden/>
          </w:rPr>
          <w:t>11</w:t>
        </w:r>
        <w:r>
          <w:rPr>
            <w:noProof/>
            <w:webHidden/>
          </w:rPr>
          <w:fldChar w:fldCharType="end"/>
        </w:r>
      </w:hyperlink>
    </w:p>
    <w:p w14:paraId="657D3BA7" w14:textId="77777777" w:rsidR="00DD140D" w:rsidRDefault="00DD140D">
      <w:pPr>
        <w:pStyle w:val="TOC2"/>
        <w:rPr>
          <w:rFonts w:asciiTheme="minorHAnsi" w:eastAsiaTheme="minorEastAsia" w:hAnsiTheme="minorHAnsi" w:cstheme="minorBidi"/>
          <w:noProof/>
          <w:sz w:val="22"/>
          <w:szCs w:val="22"/>
          <w:lang w:eastAsia="id-ID"/>
        </w:rPr>
      </w:pPr>
      <w:hyperlink w:anchor="_Toc83578981" w:history="1">
        <w:r w:rsidRPr="00BD0DDB">
          <w:rPr>
            <w:rStyle w:val="Hyperlink"/>
            <w:noProof/>
          </w:rPr>
          <w:t>2.1</w:t>
        </w:r>
        <w:r>
          <w:rPr>
            <w:rFonts w:asciiTheme="minorHAnsi" w:eastAsiaTheme="minorEastAsia" w:hAnsiTheme="minorHAnsi" w:cstheme="minorBidi"/>
            <w:noProof/>
            <w:sz w:val="22"/>
            <w:szCs w:val="22"/>
            <w:lang w:eastAsia="id-ID"/>
          </w:rPr>
          <w:tab/>
        </w:r>
        <w:r w:rsidRPr="00BD0DDB">
          <w:rPr>
            <w:rStyle w:val="Hyperlink"/>
            <w:noProof/>
          </w:rPr>
          <w:t>Latihan</w:t>
        </w:r>
        <w:r>
          <w:rPr>
            <w:noProof/>
            <w:webHidden/>
          </w:rPr>
          <w:tab/>
        </w:r>
        <w:r>
          <w:rPr>
            <w:noProof/>
            <w:webHidden/>
          </w:rPr>
          <w:fldChar w:fldCharType="begin"/>
        </w:r>
        <w:r>
          <w:rPr>
            <w:noProof/>
            <w:webHidden/>
          </w:rPr>
          <w:instrText xml:space="preserve"> PAGEREF _Toc83578981 \h </w:instrText>
        </w:r>
        <w:r>
          <w:rPr>
            <w:noProof/>
            <w:webHidden/>
          </w:rPr>
        </w:r>
        <w:r>
          <w:rPr>
            <w:noProof/>
            <w:webHidden/>
          </w:rPr>
          <w:fldChar w:fldCharType="separate"/>
        </w:r>
        <w:r w:rsidR="005F462F">
          <w:rPr>
            <w:noProof/>
            <w:webHidden/>
          </w:rPr>
          <w:t>11</w:t>
        </w:r>
        <w:r>
          <w:rPr>
            <w:noProof/>
            <w:webHidden/>
          </w:rPr>
          <w:fldChar w:fldCharType="end"/>
        </w:r>
      </w:hyperlink>
    </w:p>
    <w:p w14:paraId="106653EE" w14:textId="3221FB58" w:rsidR="00DD140D" w:rsidRDefault="00DD140D">
      <w:pPr>
        <w:pStyle w:val="TOC1"/>
        <w:rPr>
          <w:rFonts w:asciiTheme="minorHAnsi" w:hAnsiTheme="minorHAnsi" w:cstheme="minorBidi"/>
          <w:bCs w:val="0"/>
          <w:noProof/>
          <w:sz w:val="22"/>
          <w:szCs w:val="22"/>
          <w:lang w:eastAsia="id-ID"/>
        </w:rPr>
      </w:pPr>
      <w:hyperlink w:anchor="_Toc83578982" w:history="1">
        <w:r w:rsidRPr="00BD0DDB">
          <w:rPr>
            <w:rStyle w:val="Hyperlink"/>
            <w:noProof/>
            <w:lang w:val="en-US"/>
          </w:rPr>
          <w:t xml:space="preserve">BAB </w:t>
        </w:r>
        <w:r w:rsidRPr="00BD0DDB">
          <w:rPr>
            <w:rStyle w:val="Hyperlink"/>
            <w:noProof/>
          </w:rPr>
          <w:t>III</w:t>
        </w:r>
        <w:r w:rsidR="00012B8D">
          <w:rPr>
            <w:rStyle w:val="Hyperlink"/>
            <w:noProof/>
          </w:rPr>
          <w:t xml:space="preserve"> PENUTUP</w:t>
        </w:r>
        <w:r>
          <w:rPr>
            <w:noProof/>
            <w:webHidden/>
          </w:rPr>
          <w:tab/>
        </w:r>
        <w:r>
          <w:rPr>
            <w:noProof/>
            <w:webHidden/>
          </w:rPr>
          <w:fldChar w:fldCharType="begin"/>
        </w:r>
        <w:r>
          <w:rPr>
            <w:noProof/>
            <w:webHidden/>
          </w:rPr>
          <w:instrText xml:space="preserve"> PAGEREF _Toc83578982 \h </w:instrText>
        </w:r>
        <w:r>
          <w:rPr>
            <w:noProof/>
            <w:webHidden/>
          </w:rPr>
        </w:r>
        <w:r>
          <w:rPr>
            <w:noProof/>
            <w:webHidden/>
          </w:rPr>
          <w:fldChar w:fldCharType="separate"/>
        </w:r>
        <w:r w:rsidR="005F462F">
          <w:rPr>
            <w:noProof/>
            <w:webHidden/>
          </w:rPr>
          <w:t>22</w:t>
        </w:r>
        <w:r>
          <w:rPr>
            <w:noProof/>
            <w:webHidden/>
          </w:rPr>
          <w:fldChar w:fldCharType="end"/>
        </w:r>
      </w:hyperlink>
    </w:p>
    <w:p w14:paraId="40AE9845" w14:textId="77777777" w:rsidR="00DD140D" w:rsidRDefault="00DD140D">
      <w:pPr>
        <w:pStyle w:val="TOC2"/>
        <w:rPr>
          <w:rFonts w:asciiTheme="minorHAnsi" w:eastAsiaTheme="minorEastAsia" w:hAnsiTheme="minorHAnsi" w:cstheme="minorBidi"/>
          <w:noProof/>
          <w:sz w:val="22"/>
          <w:szCs w:val="22"/>
          <w:lang w:eastAsia="id-ID"/>
        </w:rPr>
      </w:pPr>
      <w:hyperlink w:anchor="_Toc83578983" w:history="1">
        <w:r w:rsidRPr="00BD0DDB">
          <w:rPr>
            <w:rStyle w:val="Hyperlink"/>
            <w:noProof/>
          </w:rPr>
          <w:t>3.1</w:t>
        </w:r>
        <w:r>
          <w:rPr>
            <w:rFonts w:asciiTheme="minorHAnsi" w:eastAsiaTheme="minorEastAsia" w:hAnsiTheme="minorHAnsi" w:cstheme="minorBidi"/>
            <w:noProof/>
            <w:sz w:val="22"/>
            <w:szCs w:val="22"/>
            <w:lang w:eastAsia="id-ID"/>
          </w:rPr>
          <w:tab/>
        </w:r>
        <w:r w:rsidRPr="00BD0DDB">
          <w:rPr>
            <w:rStyle w:val="Hyperlink"/>
            <w:noProof/>
          </w:rPr>
          <w:t>Kesimpulan</w:t>
        </w:r>
        <w:r>
          <w:rPr>
            <w:noProof/>
            <w:webHidden/>
          </w:rPr>
          <w:tab/>
        </w:r>
        <w:r>
          <w:rPr>
            <w:noProof/>
            <w:webHidden/>
          </w:rPr>
          <w:fldChar w:fldCharType="begin"/>
        </w:r>
        <w:r>
          <w:rPr>
            <w:noProof/>
            <w:webHidden/>
          </w:rPr>
          <w:instrText xml:space="preserve"> PAGEREF _Toc83578983 \h </w:instrText>
        </w:r>
        <w:r>
          <w:rPr>
            <w:noProof/>
            <w:webHidden/>
          </w:rPr>
        </w:r>
        <w:r>
          <w:rPr>
            <w:noProof/>
            <w:webHidden/>
          </w:rPr>
          <w:fldChar w:fldCharType="separate"/>
        </w:r>
        <w:r w:rsidR="005F462F">
          <w:rPr>
            <w:noProof/>
            <w:webHidden/>
          </w:rPr>
          <w:t>22</w:t>
        </w:r>
        <w:r>
          <w:rPr>
            <w:noProof/>
            <w:webHidden/>
          </w:rPr>
          <w:fldChar w:fldCharType="end"/>
        </w:r>
      </w:hyperlink>
    </w:p>
    <w:p w14:paraId="05145B7F" w14:textId="77777777" w:rsidR="00DD140D" w:rsidRDefault="00DD140D">
      <w:pPr>
        <w:pStyle w:val="TOC1"/>
        <w:rPr>
          <w:rFonts w:asciiTheme="minorHAnsi" w:hAnsiTheme="minorHAnsi" w:cstheme="minorBidi"/>
          <w:bCs w:val="0"/>
          <w:noProof/>
          <w:sz w:val="22"/>
          <w:szCs w:val="22"/>
          <w:lang w:eastAsia="id-ID"/>
        </w:rPr>
      </w:pPr>
      <w:hyperlink w:anchor="_Toc83578984" w:history="1">
        <w:r w:rsidRPr="00BD0DDB">
          <w:rPr>
            <w:rStyle w:val="Hyperlink"/>
            <w:noProof/>
            <w:lang w:val="en-US"/>
          </w:rPr>
          <w:t>DAFTAR PUSTAKA</w:t>
        </w:r>
        <w:r>
          <w:rPr>
            <w:noProof/>
            <w:webHidden/>
          </w:rPr>
          <w:tab/>
        </w:r>
        <w:r>
          <w:rPr>
            <w:noProof/>
            <w:webHidden/>
          </w:rPr>
          <w:fldChar w:fldCharType="begin"/>
        </w:r>
        <w:r>
          <w:rPr>
            <w:noProof/>
            <w:webHidden/>
          </w:rPr>
          <w:instrText xml:space="preserve"> PAGEREF _Toc83578984 \h </w:instrText>
        </w:r>
        <w:r>
          <w:rPr>
            <w:noProof/>
            <w:webHidden/>
          </w:rPr>
        </w:r>
        <w:r>
          <w:rPr>
            <w:noProof/>
            <w:webHidden/>
          </w:rPr>
          <w:fldChar w:fldCharType="separate"/>
        </w:r>
        <w:r w:rsidR="005F462F">
          <w:rPr>
            <w:noProof/>
            <w:webHidden/>
          </w:rPr>
          <w:t>23</w:t>
        </w:r>
        <w:r>
          <w:rPr>
            <w:noProof/>
            <w:webHidden/>
          </w:rPr>
          <w:fldChar w:fldCharType="end"/>
        </w:r>
      </w:hyperlink>
    </w:p>
    <w:p w14:paraId="2BAB05D4" w14:textId="78E74B8D" w:rsidR="002A2A27" w:rsidRDefault="00852A52" w:rsidP="0053485A">
      <w:r>
        <w:fldChar w:fldCharType="end"/>
      </w:r>
    </w:p>
    <w:p w14:paraId="6C3064C1" w14:textId="77777777" w:rsidR="0053485A" w:rsidRDefault="0053485A" w:rsidP="0053485A"/>
    <w:p w14:paraId="17962FD6" w14:textId="77777777" w:rsidR="0053485A" w:rsidRDefault="0053485A" w:rsidP="0053485A"/>
    <w:p w14:paraId="77B5D19F" w14:textId="77777777" w:rsidR="0053485A" w:rsidRDefault="0053485A" w:rsidP="0053485A"/>
    <w:p w14:paraId="1537B966" w14:textId="77777777" w:rsidR="0053485A" w:rsidRDefault="0053485A" w:rsidP="0053485A"/>
    <w:p w14:paraId="15D0429E" w14:textId="77777777" w:rsidR="0053485A" w:rsidRDefault="0053485A" w:rsidP="0053485A"/>
    <w:p w14:paraId="71986297" w14:textId="77777777" w:rsidR="0053485A" w:rsidRDefault="0053485A" w:rsidP="0053485A"/>
    <w:p w14:paraId="7E0B27B9" w14:textId="77777777" w:rsidR="0053485A" w:rsidRDefault="0053485A" w:rsidP="0053485A"/>
    <w:p w14:paraId="0CFFE191" w14:textId="77777777" w:rsidR="0053485A" w:rsidRDefault="0053485A" w:rsidP="0053485A"/>
    <w:p w14:paraId="4F7D26CE" w14:textId="77777777" w:rsidR="0053485A" w:rsidRDefault="0053485A" w:rsidP="0053485A"/>
    <w:p w14:paraId="0F469058" w14:textId="77777777" w:rsidR="0053485A" w:rsidRDefault="0053485A" w:rsidP="0053485A"/>
    <w:p w14:paraId="211C3BD7" w14:textId="77777777" w:rsidR="0053485A" w:rsidRDefault="0053485A" w:rsidP="0053485A"/>
    <w:p w14:paraId="53305F9A" w14:textId="77777777" w:rsidR="0053485A" w:rsidRDefault="0053485A" w:rsidP="0053485A"/>
    <w:p w14:paraId="01D06F24" w14:textId="77777777" w:rsidR="0053485A" w:rsidRDefault="0053485A" w:rsidP="0053485A"/>
    <w:p w14:paraId="3444638A" w14:textId="77777777" w:rsidR="0053485A" w:rsidRDefault="0053485A" w:rsidP="0053485A"/>
    <w:p w14:paraId="3EAB6619" w14:textId="77777777" w:rsidR="0053485A" w:rsidRDefault="0053485A" w:rsidP="0053485A"/>
    <w:p w14:paraId="5078AA11" w14:textId="77777777" w:rsidR="0053485A" w:rsidRDefault="0053485A" w:rsidP="0053485A"/>
    <w:p w14:paraId="402137FA" w14:textId="77777777" w:rsidR="0053485A" w:rsidRDefault="0053485A" w:rsidP="0053485A"/>
    <w:p w14:paraId="556D3794" w14:textId="77777777" w:rsidR="0053485A" w:rsidRDefault="0053485A" w:rsidP="0053485A"/>
    <w:p w14:paraId="59FA06B9" w14:textId="77777777" w:rsidR="0053485A" w:rsidRDefault="0053485A" w:rsidP="0053485A"/>
    <w:p w14:paraId="38D2C78F" w14:textId="77777777" w:rsidR="0053485A" w:rsidRDefault="0053485A" w:rsidP="0053485A"/>
    <w:p w14:paraId="366217C2" w14:textId="1F5F7227" w:rsidR="004812C2" w:rsidRPr="00AD0E9B" w:rsidRDefault="004812C2" w:rsidP="004812C2">
      <w:pPr>
        <w:pStyle w:val="Heading1"/>
        <w:numPr>
          <w:ilvl w:val="0"/>
          <w:numId w:val="0"/>
        </w:numPr>
      </w:pPr>
      <w:r w:rsidRPr="004812C2">
        <w:lastRenderedPageBreak/>
        <w:t xml:space="preserve"> </w:t>
      </w:r>
      <w:bookmarkStart w:id="19" w:name="_Toc83578975"/>
      <w:r w:rsidRPr="00AD0E9B">
        <w:t>DAFTA</w:t>
      </w:r>
      <w:bookmarkStart w:id="20" w:name="_GoBack"/>
      <w:bookmarkEnd w:id="20"/>
      <w:r w:rsidRPr="00AD0E9B">
        <w:t>R</w:t>
      </w:r>
      <w:r>
        <w:t xml:space="preserve"> GAMBAR</w:t>
      </w:r>
      <w:bookmarkEnd w:id="19"/>
    </w:p>
    <w:p w14:paraId="3142656B" w14:textId="6C364225" w:rsidR="0008276B" w:rsidRDefault="0008276B" w:rsidP="004812C2">
      <w:pPr>
        <w:pStyle w:val="BAB"/>
        <w:jc w:val="left"/>
      </w:pPr>
    </w:p>
    <w:p w14:paraId="516D9320" w14:textId="77777777" w:rsidR="0053485A" w:rsidRPr="00AD0E9B" w:rsidRDefault="0053485A" w:rsidP="004812C2">
      <w:pPr>
        <w:pStyle w:val="BAB"/>
        <w:jc w:val="left"/>
      </w:pPr>
    </w:p>
    <w:p w14:paraId="32FE60C6" w14:textId="77777777" w:rsidR="003F6D46" w:rsidRDefault="0008276B">
      <w:pPr>
        <w:pStyle w:val="TableofFigures"/>
        <w:tabs>
          <w:tab w:val="right" w:leader="dot" w:pos="7928"/>
        </w:tabs>
        <w:rPr>
          <w:rFonts w:asciiTheme="minorHAnsi" w:eastAsiaTheme="minorEastAsia" w:hAnsiTheme="minorHAnsi"/>
          <w:noProof/>
          <w:sz w:val="22"/>
          <w:lang w:eastAsia="id-ID"/>
        </w:rPr>
      </w:pPr>
      <w:r>
        <w:rPr>
          <w:b/>
        </w:rPr>
        <w:fldChar w:fldCharType="begin"/>
      </w:r>
      <w:r>
        <w:rPr>
          <w:b/>
        </w:rPr>
        <w:instrText xml:space="preserve"> TOC \h \z \c "Gambar" </w:instrText>
      </w:r>
      <w:r>
        <w:rPr>
          <w:b/>
        </w:rPr>
        <w:fldChar w:fldCharType="separate"/>
      </w:r>
      <w:hyperlink w:anchor="_Toc83579035" w:history="1">
        <w:r w:rsidR="003F6D46" w:rsidRPr="00F635E3">
          <w:rPr>
            <w:rStyle w:val="Hyperlink"/>
            <w:noProof/>
          </w:rPr>
          <w:t>Gambar 1 Pixel Warna</w:t>
        </w:r>
        <w:r w:rsidR="003F6D46">
          <w:rPr>
            <w:noProof/>
            <w:webHidden/>
          </w:rPr>
          <w:tab/>
        </w:r>
        <w:r w:rsidR="003F6D46">
          <w:rPr>
            <w:noProof/>
            <w:webHidden/>
          </w:rPr>
          <w:fldChar w:fldCharType="begin"/>
        </w:r>
        <w:r w:rsidR="003F6D46">
          <w:rPr>
            <w:noProof/>
            <w:webHidden/>
          </w:rPr>
          <w:instrText xml:space="preserve"> PAGEREF _Toc83579035 \h </w:instrText>
        </w:r>
        <w:r w:rsidR="003F6D46">
          <w:rPr>
            <w:noProof/>
            <w:webHidden/>
          </w:rPr>
        </w:r>
        <w:r w:rsidR="003F6D46">
          <w:rPr>
            <w:noProof/>
            <w:webHidden/>
          </w:rPr>
          <w:fldChar w:fldCharType="separate"/>
        </w:r>
        <w:r w:rsidR="005F462F">
          <w:rPr>
            <w:noProof/>
            <w:webHidden/>
          </w:rPr>
          <w:t>1</w:t>
        </w:r>
        <w:r w:rsidR="003F6D46">
          <w:rPr>
            <w:noProof/>
            <w:webHidden/>
          </w:rPr>
          <w:fldChar w:fldCharType="end"/>
        </w:r>
      </w:hyperlink>
    </w:p>
    <w:p w14:paraId="63D3585B"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36" w:history="1">
        <w:r w:rsidRPr="00F635E3">
          <w:rPr>
            <w:rStyle w:val="Hyperlink"/>
            <w:noProof/>
          </w:rPr>
          <w:t>Gambar 2 Kode Warna RGB</w:t>
        </w:r>
        <w:r>
          <w:rPr>
            <w:noProof/>
            <w:webHidden/>
          </w:rPr>
          <w:tab/>
        </w:r>
        <w:r>
          <w:rPr>
            <w:noProof/>
            <w:webHidden/>
          </w:rPr>
          <w:fldChar w:fldCharType="begin"/>
        </w:r>
        <w:r>
          <w:rPr>
            <w:noProof/>
            <w:webHidden/>
          </w:rPr>
          <w:instrText xml:space="preserve"> PAGEREF _Toc83579036 \h </w:instrText>
        </w:r>
        <w:r>
          <w:rPr>
            <w:noProof/>
            <w:webHidden/>
          </w:rPr>
        </w:r>
        <w:r>
          <w:rPr>
            <w:noProof/>
            <w:webHidden/>
          </w:rPr>
          <w:fldChar w:fldCharType="separate"/>
        </w:r>
        <w:r w:rsidR="005F462F">
          <w:rPr>
            <w:noProof/>
            <w:webHidden/>
          </w:rPr>
          <w:t>3</w:t>
        </w:r>
        <w:r>
          <w:rPr>
            <w:noProof/>
            <w:webHidden/>
          </w:rPr>
          <w:fldChar w:fldCharType="end"/>
        </w:r>
      </w:hyperlink>
    </w:p>
    <w:p w14:paraId="3DF17F63"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37" w:history="1">
        <w:r w:rsidRPr="00F635E3">
          <w:rPr>
            <w:rStyle w:val="Hyperlink"/>
            <w:noProof/>
          </w:rPr>
          <w:t>Gambar 3 Gambar dengan warna RGB</w:t>
        </w:r>
        <w:r>
          <w:rPr>
            <w:noProof/>
            <w:webHidden/>
          </w:rPr>
          <w:tab/>
        </w:r>
        <w:r>
          <w:rPr>
            <w:noProof/>
            <w:webHidden/>
          </w:rPr>
          <w:fldChar w:fldCharType="begin"/>
        </w:r>
        <w:r>
          <w:rPr>
            <w:noProof/>
            <w:webHidden/>
          </w:rPr>
          <w:instrText xml:space="preserve"> PAGEREF _Toc83579037 \h </w:instrText>
        </w:r>
        <w:r>
          <w:rPr>
            <w:noProof/>
            <w:webHidden/>
          </w:rPr>
        </w:r>
        <w:r>
          <w:rPr>
            <w:noProof/>
            <w:webHidden/>
          </w:rPr>
          <w:fldChar w:fldCharType="separate"/>
        </w:r>
        <w:r w:rsidR="005F462F">
          <w:rPr>
            <w:noProof/>
            <w:webHidden/>
          </w:rPr>
          <w:t>3</w:t>
        </w:r>
        <w:r>
          <w:rPr>
            <w:noProof/>
            <w:webHidden/>
          </w:rPr>
          <w:fldChar w:fldCharType="end"/>
        </w:r>
      </w:hyperlink>
    </w:p>
    <w:p w14:paraId="74B0DB1E"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38" w:history="1">
        <w:r w:rsidRPr="00F635E3">
          <w:rPr>
            <w:rStyle w:val="Hyperlink"/>
            <w:noProof/>
          </w:rPr>
          <w:t xml:space="preserve">Gambar 4 Rumus </w:t>
        </w:r>
        <w:r w:rsidRPr="00F635E3">
          <w:rPr>
            <w:rStyle w:val="Hyperlink"/>
            <w:i/>
            <w:noProof/>
          </w:rPr>
          <w:t>Grayscale</w:t>
        </w:r>
        <w:r>
          <w:rPr>
            <w:noProof/>
            <w:webHidden/>
          </w:rPr>
          <w:tab/>
        </w:r>
        <w:r>
          <w:rPr>
            <w:noProof/>
            <w:webHidden/>
          </w:rPr>
          <w:fldChar w:fldCharType="begin"/>
        </w:r>
        <w:r>
          <w:rPr>
            <w:noProof/>
            <w:webHidden/>
          </w:rPr>
          <w:instrText xml:space="preserve"> PAGEREF _Toc83579038 \h </w:instrText>
        </w:r>
        <w:r>
          <w:rPr>
            <w:noProof/>
            <w:webHidden/>
          </w:rPr>
        </w:r>
        <w:r>
          <w:rPr>
            <w:noProof/>
            <w:webHidden/>
          </w:rPr>
          <w:fldChar w:fldCharType="separate"/>
        </w:r>
        <w:r w:rsidR="005F462F">
          <w:rPr>
            <w:noProof/>
            <w:webHidden/>
          </w:rPr>
          <w:t>3</w:t>
        </w:r>
        <w:r>
          <w:rPr>
            <w:noProof/>
            <w:webHidden/>
          </w:rPr>
          <w:fldChar w:fldCharType="end"/>
        </w:r>
      </w:hyperlink>
    </w:p>
    <w:p w14:paraId="3FD30C27"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39" w:history="1">
        <w:r w:rsidRPr="00F635E3">
          <w:rPr>
            <w:rStyle w:val="Hyperlink"/>
            <w:noProof/>
          </w:rPr>
          <w:t xml:space="preserve">Gambar 5 Gambar dengan warna </w:t>
        </w:r>
        <w:r w:rsidRPr="00F635E3">
          <w:rPr>
            <w:rStyle w:val="Hyperlink"/>
            <w:i/>
            <w:noProof/>
          </w:rPr>
          <w:t>Grayscale</w:t>
        </w:r>
        <w:r>
          <w:rPr>
            <w:noProof/>
            <w:webHidden/>
          </w:rPr>
          <w:tab/>
        </w:r>
        <w:r>
          <w:rPr>
            <w:noProof/>
            <w:webHidden/>
          </w:rPr>
          <w:fldChar w:fldCharType="begin"/>
        </w:r>
        <w:r>
          <w:rPr>
            <w:noProof/>
            <w:webHidden/>
          </w:rPr>
          <w:instrText xml:space="preserve"> PAGEREF _Toc83579039 \h </w:instrText>
        </w:r>
        <w:r>
          <w:rPr>
            <w:noProof/>
            <w:webHidden/>
          </w:rPr>
        </w:r>
        <w:r>
          <w:rPr>
            <w:noProof/>
            <w:webHidden/>
          </w:rPr>
          <w:fldChar w:fldCharType="separate"/>
        </w:r>
        <w:r w:rsidR="005F462F">
          <w:rPr>
            <w:noProof/>
            <w:webHidden/>
          </w:rPr>
          <w:t>4</w:t>
        </w:r>
        <w:r>
          <w:rPr>
            <w:noProof/>
            <w:webHidden/>
          </w:rPr>
          <w:fldChar w:fldCharType="end"/>
        </w:r>
      </w:hyperlink>
    </w:p>
    <w:p w14:paraId="1E86108F"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0" w:history="1">
        <w:r w:rsidRPr="00F635E3">
          <w:rPr>
            <w:rStyle w:val="Hyperlink"/>
            <w:noProof/>
          </w:rPr>
          <w:t>Gambar 6 Rumus nilai x</w:t>
        </w:r>
        <w:r w:rsidRPr="00F635E3">
          <w:rPr>
            <w:rStyle w:val="Hyperlink"/>
            <w:noProof/>
            <w:vertAlign w:val="subscript"/>
          </w:rPr>
          <w:t>bw</w:t>
        </w:r>
        <w:r>
          <w:rPr>
            <w:noProof/>
            <w:webHidden/>
          </w:rPr>
          <w:tab/>
        </w:r>
        <w:r>
          <w:rPr>
            <w:noProof/>
            <w:webHidden/>
          </w:rPr>
          <w:fldChar w:fldCharType="begin"/>
        </w:r>
        <w:r>
          <w:rPr>
            <w:noProof/>
            <w:webHidden/>
          </w:rPr>
          <w:instrText xml:space="preserve"> PAGEREF _Toc83579040 \h </w:instrText>
        </w:r>
        <w:r>
          <w:rPr>
            <w:noProof/>
            <w:webHidden/>
          </w:rPr>
        </w:r>
        <w:r>
          <w:rPr>
            <w:noProof/>
            <w:webHidden/>
          </w:rPr>
          <w:fldChar w:fldCharType="separate"/>
        </w:r>
        <w:r w:rsidR="005F462F">
          <w:rPr>
            <w:noProof/>
            <w:webHidden/>
          </w:rPr>
          <w:t>5</w:t>
        </w:r>
        <w:r>
          <w:rPr>
            <w:noProof/>
            <w:webHidden/>
          </w:rPr>
          <w:fldChar w:fldCharType="end"/>
        </w:r>
      </w:hyperlink>
    </w:p>
    <w:p w14:paraId="1835F001"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1" w:history="1">
        <w:r w:rsidRPr="00F635E3">
          <w:rPr>
            <w:rStyle w:val="Hyperlink"/>
            <w:noProof/>
          </w:rPr>
          <w:t xml:space="preserve">Gambar 7 Gambar dengan warna </w:t>
        </w:r>
        <w:r w:rsidRPr="00F635E3">
          <w:rPr>
            <w:rStyle w:val="Hyperlink"/>
            <w:i/>
            <w:noProof/>
          </w:rPr>
          <w:t>Black</w:t>
        </w:r>
        <w:r w:rsidRPr="00F635E3">
          <w:rPr>
            <w:rStyle w:val="Hyperlink"/>
            <w:noProof/>
          </w:rPr>
          <w:t xml:space="preserve"> and </w:t>
        </w:r>
        <w:r w:rsidRPr="00F635E3">
          <w:rPr>
            <w:rStyle w:val="Hyperlink"/>
            <w:i/>
            <w:noProof/>
          </w:rPr>
          <w:t>White</w:t>
        </w:r>
        <w:r>
          <w:rPr>
            <w:noProof/>
            <w:webHidden/>
          </w:rPr>
          <w:tab/>
        </w:r>
        <w:r>
          <w:rPr>
            <w:noProof/>
            <w:webHidden/>
          </w:rPr>
          <w:fldChar w:fldCharType="begin"/>
        </w:r>
        <w:r>
          <w:rPr>
            <w:noProof/>
            <w:webHidden/>
          </w:rPr>
          <w:instrText xml:space="preserve"> PAGEREF _Toc83579041 \h </w:instrText>
        </w:r>
        <w:r>
          <w:rPr>
            <w:noProof/>
            <w:webHidden/>
          </w:rPr>
        </w:r>
        <w:r>
          <w:rPr>
            <w:noProof/>
            <w:webHidden/>
          </w:rPr>
          <w:fldChar w:fldCharType="separate"/>
        </w:r>
        <w:r w:rsidR="005F462F">
          <w:rPr>
            <w:noProof/>
            <w:webHidden/>
          </w:rPr>
          <w:t>5</w:t>
        </w:r>
        <w:r>
          <w:rPr>
            <w:noProof/>
            <w:webHidden/>
          </w:rPr>
          <w:fldChar w:fldCharType="end"/>
        </w:r>
      </w:hyperlink>
    </w:p>
    <w:p w14:paraId="684516B9"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2" w:history="1">
        <w:r w:rsidRPr="00F635E3">
          <w:rPr>
            <w:rStyle w:val="Hyperlink"/>
            <w:noProof/>
          </w:rPr>
          <w:t xml:space="preserve">Gambar 8 Gambar dengan </w:t>
        </w:r>
        <w:r w:rsidRPr="00F635E3">
          <w:rPr>
            <w:rStyle w:val="Hyperlink"/>
            <w:i/>
            <w:noProof/>
          </w:rPr>
          <w:t>Layer</w:t>
        </w:r>
        <w:r w:rsidRPr="00F635E3">
          <w:rPr>
            <w:rStyle w:val="Hyperlink"/>
            <w:noProof/>
          </w:rPr>
          <w:t xml:space="preserve"> </w:t>
        </w:r>
        <w:r w:rsidRPr="00F635E3">
          <w:rPr>
            <w:rStyle w:val="Hyperlink"/>
            <w:i/>
            <w:noProof/>
          </w:rPr>
          <w:t>Red</w:t>
        </w:r>
        <w:r w:rsidRPr="00F635E3">
          <w:rPr>
            <w:rStyle w:val="Hyperlink"/>
            <w:noProof/>
          </w:rPr>
          <w:t xml:space="preserve">, </w:t>
        </w:r>
        <w:r w:rsidRPr="00F635E3">
          <w:rPr>
            <w:rStyle w:val="Hyperlink"/>
            <w:i/>
            <w:noProof/>
          </w:rPr>
          <w:t>Green</w:t>
        </w:r>
        <w:r w:rsidRPr="00F635E3">
          <w:rPr>
            <w:rStyle w:val="Hyperlink"/>
            <w:noProof/>
          </w:rPr>
          <w:t xml:space="preserve"> dan </w:t>
        </w:r>
        <w:r w:rsidRPr="00F635E3">
          <w:rPr>
            <w:rStyle w:val="Hyperlink"/>
            <w:i/>
            <w:noProof/>
          </w:rPr>
          <w:t>Blue</w:t>
        </w:r>
        <w:r>
          <w:rPr>
            <w:noProof/>
            <w:webHidden/>
          </w:rPr>
          <w:tab/>
        </w:r>
        <w:r>
          <w:rPr>
            <w:noProof/>
            <w:webHidden/>
          </w:rPr>
          <w:fldChar w:fldCharType="begin"/>
        </w:r>
        <w:r>
          <w:rPr>
            <w:noProof/>
            <w:webHidden/>
          </w:rPr>
          <w:instrText xml:space="preserve"> PAGEREF _Toc83579042 \h </w:instrText>
        </w:r>
        <w:r>
          <w:rPr>
            <w:noProof/>
            <w:webHidden/>
          </w:rPr>
        </w:r>
        <w:r>
          <w:rPr>
            <w:noProof/>
            <w:webHidden/>
          </w:rPr>
          <w:fldChar w:fldCharType="separate"/>
        </w:r>
        <w:r w:rsidR="005F462F">
          <w:rPr>
            <w:noProof/>
            <w:webHidden/>
          </w:rPr>
          <w:t>5</w:t>
        </w:r>
        <w:r>
          <w:rPr>
            <w:noProof/>
            <w:webHidden/>
          </w:rPr>
          <w:fldChar w:fldCharType="end"/>
        </w:r>
      </w:hyperlink>
    </w:p>
    <w:p w14:paraId="3D85B889"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3" w:history="1">
        <w:r w:rsidRPr="00F635E3">
          <w:rPr>
            <w:rStyle w:val="Hyperlink"/>
            <w:noProof/>
          </w:rPr>
          <w:t>Gambar 9 Perhitungan Citra Asli ke Negatif</w:t>
        </w:r>
        <w:r>
          <w:rPr>
            <w:noProof/>
            <w:webHidden/>
          </w:rPr>
          <w:tab/>
        </w:r>
        <w:r>
          <w:rPr>
            <w:noProof/>
            <w:webHidden/>
          </w:rPr>
          <w:fldChar w:fldCharType="begin"/>
        </w:r>
        <w:r>
          <w:rPr>
            <w:noProof/>
            <w:webHidden/>
          </w:rPr>
          <w:instrText xml:space="preserve"> PAGEREF _Toc83579043 \h </w:instrText>
        </w:r>
        <w:r>
          <w:rPr>
            <w:noProof/>
            <w:webHidden/>
          </w:rPr>
        </w:r>
        <w:r>
          <w:rPr>
            <w:noProof/>
            <w:webHidden/>
          </w:rPr>
          <w:fldChar w:fldCharType="separate"/>
        </w:r>
        <w:r w:rsidR="005F462F">
          <w:rPr>
            <w:noProof/>
            <w:webHidden/>
          </w:rPr>
          <w:t>6</w:t>
        </w:r>
        <w:r>
          <w:rPr>
            <w:noProof/>
            <w:webHidden/>
          </w:rPr>
          <w:fldChar w:fldCharType="end"/>
        </w:r>
      </w:hyperlink>
    </w:p>
    <w:p w14:paraId="4E0526E0"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4" w:history="1">
        <w:r w:rsidRPr="00F635E3">
          <w:rPr>
            <w:rStyle w:val="Hyperlink"/>
            <w:noProof/>
          </w:rPr>
          <w:t xml:space="preserve">Gambar 10 Contoh Gambar </w:t>
        </w:r>
        <w:r w:rsidRPr="00F635E3">
          <w:rPr>
            <w:rStyle w:val="Hyperlink"/>
            <w:i/>
            <w:noProof/>
          </w:rPr>
          <w:t>Invers</w:t>
        </w:r>
        <w:r w:rsidRPr="00F635E3">
          <w:rPr>
            <w:rStyle w:val="Hyperlink"/>
            <w:noProof/>
          </w:rPr>
          <w:t xml:space="preserve"> atau </w:t>
        </w:r>
        <w:r w:rsidRPr="00F635E3">
          <w:rPr>
            <w:rStyle w:val="Hyperlink"/>
            <w:i/>
            <w:noProof/>
          </w:rPr>
          <w:t>Negative</w:t>
        </w:r>
        <w:r>
          <w:rPr>
            <w:noProof/>
            <w:webHidden/>
          </w:rPr>
          <w:tab/>
        </w:r>
        <w:r>
          <w:rPr>
            <w:noProof/>
            <w:webHidden/>
          </w:rPr>
          <w:fldChar w:fldCharType="begin"/>
        </w:r>
        <w:r>
          <w:rPr>
            <w:noProof/>
            <w:webHidden/>
          </w:rPr>
          <w:instrText xml:space="preserve"> PAGEREF _Toc83579044 \h </w:instrText>
        </w:r>
        <w:r>
          <w:rPr>
            <w:noProof/>
            <w:webHidden/>
          </w:rPr>
        </w:r>
        <w:r>
          <w:rPr>
            <w:noProof/>
            <w:webHidden/>
          </w:rPr>
          <w:fldChar w:fldCharType="separate"/>
        </w:r>
        <w:r w:rsidR="005F462F">
          <w:rPr>
            <w:noProof/>
            <w:webHidden/>
          </w:rPr>
          <w:t>6</w:t>
        </w:r>
        <w:r>
          <w:rPr>
            <w:noProof/>
            <w:webHidden/>
          </w:rPr>
          <w:fldChar w:fldCharType="end"/>
        </w:r>
      </w:hyperlink>
    </w:p>
    <w:p w14:paraId="36B147AD"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5" w:history="1">
        <w:r w:rsidRPr="00F635E3">
          <w:rPr>
            <w:rStyle w:val="Hyperlink"/>
            <w:noProof/>
          </w:rPr>
          <w:t>Gambar 11 Tampilan GUI</w:t>
        </w:r>
        <w:r>
          <w:rPr>
            <w:noProof/>
            <w:webHidden/>
          </w:rPr>
          <w:tab/>
        </w:r>
        <w:r>
          <w:rPr>
            <w:noProof/>
            <w:webHidden/>
          </w:rPr>
          <w:fldChar w:fldCharType="begin"/>
        </w:r>
        <w:r>
          <w:rPr>
            <w:noProof/>
            <w:webHidden/>
          </w:rPr>
          <w:instrText xml:space="preserve"> PAGEREF _Toc83579045 \h </w:instrText>
        </w:r>
        <w:r>
          <w:rPr>
            <w:noProof/>
            <w:webHidden/>
          </w:rPr>
        </w:r>
        <w:r>
          <w:rPr>
            <w:noProof/>
            <w:webHidden/>
          </w:rPr>
          <w:fldChar w:fldCharType="separate"/>
        </w:r>
        <w:r w:rsidR="005F462F">
          <w:rPr>
            <w:noProof/>
            <w:webHidden/>
          </w:rPr>
          <w:t>7</w:t>
        </w:r>
        <w:r>
          <w:rPr>
            <w:noProof/>
            <w:webHidden/>
          </w:rPr>
          <w:fldChar w:fldCharType="end"/>
        </w:r>
      </w:hyperlink>
    </w:p>
    <w:p w14:paraId="4A178BB1"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6" w:history="1">
        <w:r w:rsidRPr="00F635E3">
          <w:rPr>
            <w:rStyle w:val="Hyperlink"/>
            <w:noProof/>
          </w:rPr>
          <w:t xml:space="preserve">Gambar 12 </w:t>
        </w:r>
        <w:r w:rsidRPr="00F635E3">
          <w:rPr>
            <w:rStyle w:val="Hyperlink"/>
            <w:i/>
            <w:noProof/>
          </w:rPr>
          <w:t>Grayscale Button</w:t>
        </w:r>
        <w:r>
          <w:rPr>
            <w:noProof/>
            <w:webHidden/>
          </w:rPr>
          <w:tab/>
        </w:r>
        <w:r>
          <w:rPr>
            <w:noProof/>
            <w:webHidden/>
          </w:rPr>
          <w:fldChar w:fldCharType="begin"/>
        </w:r>
        <w:r>
          <w:rPr>
            <w:noProof/>
            <w:webHidden/>
          </w:rPr>
          <w:instrText xml:space="preserve"> PAGEREF _Toc83579046 \h </w:instrText>
        </w:r>
        <w:r>
          <w:rPr>
            <w:noProof/>
            <w:webHidden/>
          </w:rPr>
        </w:r>
        <w:r>
          <w:rPr>
            <w:noProof/>
            <w:webHidden/>
          </w:rPr>
          <w:fldChar w:fldCharType="separate"/>
        </w:r>
        <w:r w:rsidR="005F462F">
          <w:rPr>
            <w:noProof/>
            <w:webHidden/>
          </w:rPr>
          <w:t>7</w:t>
        </w:r>
        <w:r>
          <w:rPr>
            <w:noProof/>
            <w:webHidden/>
          </w:rPr>
          <w:fldChar w:fldCharType="end"/>
        </w:r>
      </w:hyperlink>
    </w:p>
    <w:p w14:paraId="0456E8F6"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7" w:history="1">
        <w:r w:rsidRPr="00F635E3">
          <w:rPr>
            <w:rStyle w:val="Hyperlink"/>
            <w:noProof/>
          </w:rPr>
          <w:t xml:space="preserve">Gambar 13 Hasil </w:t>
        </w:r>
        <w:r w:rsidRPr="00F635E3">
          <w:rPr>
            <w:rStyle w:val="Hyperlink"/>
            <w:i/>
            <w:noProof/>
          </w:rPr>
          <w:t>Grayscale</w:t>
        </w:r>
        <w:r>
          <w:rPr>
            <w:noProof/>
            <w:webHidden/>
          </w:rPr>
          <w:tab/>
        </w:r>
        <w:r>
          <w:rPr>
            <w:noProof/>
            <w:webHidden/>
          </w:rPr>
          <w:fldChar w:fldCharType="begin"/>
        </w:r>
        <w:r>
          <w:rPr>
            <w:noProof/>
            <w:webHidden/>
          </w:rPr>
          <w:instrText xml:space="preserve"> PAGEREF _Toc83579047 \h </w:instrText>
        </w:r>
        <w:r>
          <w:rPr>
            <w:noProof/>
            <w:webHidden/>
          </w:rPr>
        </w:r>
        <w:r>
          <w:rPr>
            <w:noProof/>
            <w:webHidden/>
          </w:rPr>
          <w:fldChar w:fldCharType="separate"/>
        </w:r>
        <w:r w:rsidR="005F462F">
          <w:rPr>
            <w:noProof/>
            <w:webHidden/>
          </w:rPr>
          <w:t>8</w:t>
        </w:r>
        <w:r>
          <w:rPr>
            <w:noProof/>
            <w:webHidden/>
          </w:rPr>
          <w:fldChar w:fldCharType="end"/>
        </w:r>
      </w:hyperlink>
    </w:p>
    <w:p w14:paraId="1533C8D0"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8" w:history="1">
        <w:r w:rsidRPr="00F635E3">
          <w:rPr>
            <w:rStyle w:val="Hyperlink"/>
            <w:noProof/>
          </w:rPr>
          <w:t xml:space="preserve">Gambar 14 </w:t>
        </w:r>
        <w:r w:rsidRPr="00F635E3">
          <w:rPr>
            <w:rStyle w:val="Hyperlink"/>
            <w:i/>
            <w:noProof/>
          </w:rPr>
          <w:t>Black and White Button</w:t>
        </w:r>
        <w:r>
          <w:rPr>
            <w:noProof/>
            <w:webHidden/>
          </w:rPr>
          <w:tab/>
        </w:r>
        <w:r>
          <w:rPr>
            <w:noProof/>
            <w:webHidden/>
          </w:rPr>
          <w:fldChar w:fldCharType="begin"/>
        </w:r>
        <w:r>
          <w:rPr>
            <w:noProof/>
            <w:webHidden/>
          </w:rPr>
          <w:instrText xml:space="preserve"> PAGEREF _Toc83579048 \h </w:instrText>
        </w:r>
        <w:r>
          <w:rPr>
            <w:noProof/>
            <w:webHidden/>
          </w:rPr>
        </w:r>
        <w:r>
          <w:rPr>
            <w:noProof/>
            <w:webHidden/>
          </w:rPr>
          <w:fldChar w:fldCharType="separate"/>
        </w:r>
        <w:r w:rsidR="005F462F">
          <w:rPr>
            <w:noProof/>
            <w:webHidden/>
          </w:rPr>
          <w:t>8</w:t>
        </w:r>
        <w:r>
          <w:rPr>
            <w:noProof/>
            <w:webHidden/>
          </w:rPr>
          <w:fldChar w:fldCharType="end"/>
        </w:r>
      </w:hyperlink>
    </w:p>
    <w:p w14:paraId="7EAB83D0"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49" w:history="1">
        <w:r w:rsidRPr="00F635E3">
          <w:rPr>
            <w:rStyle w:val="Hyperlink"/>
            <w:noProof/>
          </w:rPr>
          <w:t xml:space="preserve">Gambar 15 Hasil </w:t>
        </w:r>
        <w:r w:rsidRPr="00F635E3">
          <w:rPr>
            <w:rStyle w:val="Hyperlink"/>
            <w:i/>
            <w:noProof/>
          </w:rPr>
          <w:t>Black and White</w:t>
        </w:r>
        <w:r>
          <w:rPr>
            <w:noProof/>
            <w:webHidden/>
          </w:rPr>
          <w:tab/>
        </w:r>
        <w:r>
          <w:rPr>
            <w:noProof/>
            <w:webHidden/>
          </w:rPr>
          <w:fldChar w:fldCharType="begin"/>
        </w:r>
        <w:r>
          <w:rPr>
            <w:noProof/>
            <w:webHidden/>
          </w:rPr>
          <w:instrText xml:space="preserve"> PAGEREF _Toc83579049 \h </w:instrText>
        </w:r>
        <w:r>
          <w:rPr>
            <w:noProof/>
            <w:webHidden/>
          </w:rPr>
        </w:r>
        <w:r>
          <w:rPr>
            <w:noProof/>
            <w:webHidden/>
          </w:rPr>
          <w:fldChar w:fldCharType="separate"/>
        </w:r>
        <w:r w:rsidR="005F462F">
          <w:rPr>
            <w:noProof/>
            <w:webHidden/>
          </w:rPr>
          <w:t>8</w:t>
        </w:r>
        <w:r>
          <w:rPr>
            <w:noProof/>
            <w:webHidden/>
          </w:rPr>
          <w:fldChar w:fldCharType="end"/>
        </w:r>
      </w:hyperlink>
    </w:p>
    <w:p w14:paraId="14ECC1DE"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0" w:history="1">
        <w:r w:rsidRPr="00F635E3">
          <w:rPr>
            <w:rStyle w:val="Hyperlink"/>
            <w:noProof/>
          </w:rPr>
          <w:t>Gambar 16 Layer Red</w:t>
        </w:r>
        <w:r>
          <w:rPr>
            <w:noProof/>
            <w:webHidden/>
          </w:rPr>
          <w:tab/>
        </w:r>
        <w:r>
          <w:rPr>
            <w:noProof/>
            <w:webHidden/>
          </w:rPr>
          <w:fldChar w:fldCharType="begin"/>
        </w:r>
        <w:r>
          <w:rPr>
            <w:noProof/>
            <w:webHidden/>
          </w:rPr>
          <w:instrText xml:space="preserve"> PAGEREF _Toc83579050 \h </w:instrText>
        </w:r>
        <w:r>
          <w:rPr>
            <w:noProof/>
            <w:webHidden/>
          </w:rPr>
        </w:r>
        <w:r>
          <w:rPr>
            <w:noProof/>
            <w:webHidden/>
          </w:rPr>
          <w:fldChar w:fldCharType="separate"/>
        </w:r>
        <w:r w:rsidR="005F462F">
          <w:rPr>
            <w:noProof/>
            <w:webHidden/>
          </w:rPr>
          <w:t>9</w:t>
        </w:r>
        <w:r>
          <w:rPr>
            <w:noProof/>
            <w:webHidden/>
          </w:rPr>
          <w:fldChar w:fldCharType="end"/>
        </w:r>
      </w:hyperlink>
    </w:p>
    <w:p w14:paraId="59D62C80"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1" w:history="1">
        <w:r w:rsidRPr="00F635E3">
          <w:rPr>
            <w:rStyle w:val="Hyperlink"/>
            <w:noProof/>
          </w:rPr>
          <w:t>Gambar 17 Layer Green</w:t>
        </w:r>
        <w:r>
          <w:rPr>
            <w:noProof/>
            <w:webHidden/>
          </w:rPr>
          <w:tab/>
        </w:r>
        <w:r>
          <w:rPr>
            <w:noProof/>
            <w:webHidden/>
          </w:rPr>
          <w:fldChar w:fldCharType="begin"/>
        </w:r>
        <w:r>
          <w:rPr>
            <w:noProof/>
            <w:webHidden/>
          </w:rPr>
          <w:instrText xml:space="preserve"> PAGEREF _Toc83579051 \h </w:instrText>
        </w:r>
        <w:r>
          <w:rPr>
            <w:noProof/>
            <w:webHidden/>
          </w:rPr>
        </w:r>
        <w:r>
          <w:rPr>
            <w:noProof/>
            <w:webHidden/>
          </w:rPr>
          <w:fldChar w:fldCharType="separate"/>
        </w:r>
        <w:r w:rsidR="005F462F">
          <w:rPr>
            <w:noProof/>
            <w:webHidden/>
          </w:rPr>
          <w:t>9</w:t>
        </w:r>
        <w:r>
          <w:rPr>
            <w:noProof/>
            <w:webHidden/>
          </w:rPr>
          <w:fldChar w:fldCharType="end"/>
        </w:r>
      </w:hyperlink>
    </w:p>
    <w:p w14:paraId="087615F3"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2" w:history="1">
        <w:r w:rsidRPr="00F635E3">
          <w:rPr>
            <w:rStyle w:val="Hyperlink"/>
            <w:noProof/>
          </w:rPr>
          <w:t>Gambar 18 Layer Blue</w:t>
        </w:r>
        <w:r>
          <w:rPr>
            <w:noProof/>
            <w:webHidden/>
          </w:rPr>
          <w:tab/>
        </w:r>
        <w:r>
          <w:rPr>
            <w:noProof/>
            <w:webHidden/>
          </w:rPr>
          <w:fldChar w:fldCharType="begin"/>
        </w:r>
        <w:r>
          <w:rPr>
            <w:noProof/>
            <w:webHidden/>
          </w:rPr>
          <w:instrText xml:space="preserve"> PAGEREF _Toc83579052 \h </w:instrText>
        </w:r>
        <w:r>
          <w:rPr>
            <w:noProof/>
            <w:webHidden/>
          </w:rPr>
        </w:r>
        <w:r>
          <w:rPr>
            <w:noProof/>
            <w:webHidden/>
          </w:rPr>
          <w:fldChar w:fldCharType="separate"/>
        </w:r>
        <w:r w:rsidR="005F462F">
          <w:rPr>
            <w:noProof/>
            <w:webHidden/>
          </w:rPr>
          <w:t>10</w:t>
        </w:r>
        <w:r>
          <w:rPr>
            <w:noProof/>
            <w:webHidden/>
          </w:rPr>
          <w:fldChar w:fldCharType="end"/>
        </w:r>
      </w:hyperlink>
    </w:p>
    <w:p w14:paraId="3534D0E3"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3" w:history="1">
        <w:r w:rsidRPr="00F635E3">
          <w:rPr>
            <w:rStyle w:val="Hyperlink"/>
            <w:noProof/>
          </w:rPr>
          <w:t>Gambar 19 Layer Mix</w:t>
        </w:r>
        <w:r>
          <w:rPr>
            <w:noProof/>
            <w:webHidden/>
          </w:rPr>
          <w:tab/>
        </w:r>
        <w:r>
          <w:rPr>
            <w:noProof/>
            <w:webHidden/>
          </w:rPr>
          <w:fldChar w:fldCharType="begin"/>
        </w:r>
        <w:r>
          <w:rPr>
            <w:noProof/>
            <w:webHidden/>
          </w:rPr>
          <w:instrText xml:space="preserve"> PAGEREF _Toc83579053 \h </w:instrText>
        </w:r>
        <w:r>
          <w:rPr>
            <w:noProof/>
            <w:webHidden/>
          </w:rPr>
        </w:r>
        <w:r>
          <w:rPr>
            <w:noProof/>
            <w:webHidden/>
          </w:rPr>
          <w:fldChar w:fldCharType="separate"/>
        </w:r>
        <w:r w:rsidR="005F462F">
          <w:rPr>
            <w:noProof/>
            <w:webHidden/>
          </w:rPr>
          <w:t>10</w:t>
        </w:r>
        <w:r>
          <w:rPr>
            <w:noProof/>
            <w:webHidden/>
          </w:rPr>
          <w:fldChar w:fldCharType="end"/>
        </w:r>
      </w:hyperlink>
    </w:p>
    <w:p w14:paraId="463E647D"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4" w:history="1">
        <w:r w:rsidRPr="00F635E3">
          <w:rPr>
            <w:rStyle w:val="Hyperlink"/>
            <w:noProof/>
          </w:rPr>
          <w:t>Gambar 20 Invers/Negative</w:t>
        </w:r>
        <w:r>
          <w:rPr>
            <w:noProof/>
            <w:webHidden/>
          </w:rPr>
          <w:tab/>
        </w:r>
        <w:r>
          <w:rPr>
            <w:noProof/>
            <w:webHidden/>
          </w:rPr>
          <w:fldChar w:fldCharType="begin"/>
        </w:r>
        <w:r>
          <w:rPr>
            <w:noProof/>
            <w:webHidden/>
          </w:rPr>
          <w:instrText xml:space="preserve"> PAGEREF _Toc83579054 \h </w:instrText>
        </w:r>
        <w:r>
          <w:rPr>
            <w:noProof/>
            <w:webHidden/>
          </w:rPr>
        </w:r>
        <w:r>
          <w:rPr>
            <w:noProof/>
            <w:webHidden/>
          </w:rPr>
          <w:fldChar w:fldCharType="separate"/>
        </w:r>
        <w:r w:rsidR="005F462F">
          <w:rPr>
            <w:noProof/>
            <w:webHidden/>
          </w:rPr>
          <w:t>10</w:t>
        </w:r>
        <w:r>
          <w:rPr>
            <w:noProof/>
            <w:webHidden/>
          </w:rPr>
          <w:fldChar w:fldCharType="end"/>
        </w:r>
      </w:hyperlink>
    </w:p>
    <w:p w14:paraId="62A1E8F3"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5" w:history="1">
        <w:r w:rsidRPr="00F635E3">
          <w:rPr>
            <w:rStyle w:val="Hyperlink"/>
            <w:noProof/>
          </w:rPr>
          <w:t>Gambar 21 Output soal 1</w:t>
        </w:r>
        <w:r>
          <w:rPr>
            <w:noProof/>
            <w:webHidden/>
          </w:rPr>
          <w:tab/>
        </w:r>
        <w:r>
          <w:rPr>
            <w:noProof/>
            <w:webHidden/>
          </w:rPr>
          <w:fldChar w:fldCharType="begin"/>
        </w:r>
        <w:r>
          <w:rPr>
            <w:noProof/>
            <w:webHidden/>
          </w:rPr>
          <w:instrText xml:space="preserve"> PAGEREF _Toc83579055 \h </w:instrText>
        </w:r>
        <w:r>
          <w:rPr>
            <w:noProof/>
            <w:webHidden/>
          </w:rPr>
        </w:r>
        <w:r>
          <w:rPr>
            <w:noProof/>
            <w:webHidden/>
          </w:rPr>
          <w:fldChar w:fldCharType="separate"/>
        </w:r>
        <w:r w:rsidR="005F462F">
          <w:rPr>
            <w:noProof/>
            <w:webHidden/>
          </w:rPr>
          <w:t>11</w:t>
        </w:r>
        <w:r>
          <w:rPr>
            <w:noProof/>
            <w:webHidden/>
          </w:rPr>
          <w:fldChar w:fldCharType="end"/>
        </w:r>
      </w:hyperlink>
    </w:p>
    <w:p w14:paraId="78728E70"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6" w:history="1">
        <w:r w:rsidRPr="00F635E3">
          <w:rPr>
            <w:rStyle w:val="Hyperlink"/>
            <w:noProof/>
          </w:rPr>
          <w:t>Gambar 22 Output Threshold</w:t>
        </w:r>
        <w:r>
          <w:rPr>
            <w:noProof/>
            <w:webHidden/>
          </w:rPr>
          <w:tab/>
        </w:r>
        <w:r>
          <w:rPr>
            <w:noProof/>
            <w:webHidden/>
          </w:rPr>
          <w:fldChar w:fldCharType="begin"/>
        </w:r>
        <w:r>
          <w:rPr>
            <w:noProof/>
            <w:webHidden/>
          </w:rPr>
          <w:instrText xml:space="preserve"> PAGEREF _Toc83579056 \h </w:instrText>
        </w:r>
        <w:r>
          <w:rPr>
            <w:noProof/>
            <w:webHidden/>
          </w:rPr>
        </w:r>
        <w:r>
          <w:rPr>
            <w:noProof/>
            <w:webHidden/>
          </w:rPr>
          <w:fldChar w:fldCharType="separate"/>
        </w:r>
        <w:r w:rsidR="005F462F">
          <w:rPr>
            <w:noProof/>
            <w:webHidden/>
          </w:rPr>
          <w:t>12</w:t>
        </w:r>
        <w:r>
          <w:rPr>
            <w:noProof/>
            <w:webHidden/>
          </w:rPr>
          <w:fldChar w:fldCharType="end"/>
        </w:r>
      </w:hyperlink>
    </w:p>
    <w:p w14:paraId="5DCF488F"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7" w:history="1">
        <w:r w:rsidRPr="00F635E3">
          <w:rPr>
            <w:rStyle w:val="Hyperlink"/>
            <w:noProof/>
          </w:rPr>
          <w:t>Gambar 23 Output Threshold Otsu</w:t>
        </w:r>
        <w:r>
          <w:rPr>
            <w:noProof/>
            <w:webHidden/>
          </w:rPr>
          <w:tab/>
        </w:r>
        <w:r>
          <w:rPr>
            <w:noProof/>
            <w:webHidden/>
          </w:rPr>
          <w:fldChar w:fldCharType="begin"/>
        </w:r>
        <w:r>
          <w:rPr>
            <w:noProof/>
            <w:webHidden/>
          </w:rPr>
          <w:instrText xml:space="preserve"> PAGEREF _Toc83579057 \h </w:instrText>
        </w:r>
        <w:r>
          <w:rPr>
            <w:noProof/>
            <w:webHidden/>
          </w:rPr>
        </w:r>
        <w:r>
          <w:rPr>
            <w:noProof/>
            <w:webHidden/>
          </w:rPr>
          <w:fldChar w:fldCharType="separate"/>
        </w:r>
        <w:r w:rsidR="005F462F">
          <w:rPr>
            <w:noProof/>
            <w:webHidden/>
          </w:rPr>
          <w:t>13</w:t>
        </w:r>
        <w:r>
          <w:rPr>
            <w:noProof/>
            <w:webHidden/>
          </w:rPr>
          <w:fldChar w:fldCharType="end"/>
        </w:r>
      </w:hyperlink>
    </w:p>
    <w:p w14:paraId="741F891C"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8" w:history="1">
        <w:r w:rsidRPr="00F635E3">
          <w:rPr>
            <w:rStyle w:val="Hyperlink"/>
            <w:noProof/>
          </w:rPr>
          <w:t>Gambar 24 Output Cyan</w:t>
        </w:r>
        <w:r>
          <w:rPr>
            <w:noProof/>
            <w:webHidden/>
          </w:rPr>
          <w:tab/>
        </w:r>
        <w:r>
          <w:rPr>
            <w:noProof/>
            <w:webHidden/>
          </w:rPr>
          <w:fldChar w:fldCharType="begin"/>
        </w:r>
        <w:r>
          <w:rPr>
            <w:noProof/>
            <w:webHidden/>
          </w:rPr>
          <w:instrText xml:space="preserve"> PAGEREF _Toc83579058 \h </w:instrText>
        </w:r>
        <w:r>
          <w:rPr>
            <w:noProof/>
            <w:webHidden/>
          </w:rPr>
        </w:r>
        <w:r>
          <w:rPr>
            <w:noProof/>
            <w:webHidden/>
          </w:rPr>
          <w:fldChar w:fldCharType="separate"/>
        </w:r>
        <w:r w:rsidR="005F462F">
          <w:rPr>
            <w:noProof/>
            <w:webHidden/>
          </w:rPr>
          <w:t>14</w:t>
        </w:r>
        <w:r>
          <w:rPr>
            <w:noProof/>
            <w:webHidden/>
          </w:rPr>
          <w:fldChar w:fldCharType="end"/>
        </w:r>
      </w:hyperlink>
    </w:p>
    <w:p w14:paraId="78DBFE57"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59" w:history="1">
        <w:r w:rsidRPr="00F635E3">
          <w:rPr>
            <w:rStyle w:val="Hyperlink"/>
            <w:noProof/>
          </w:rPr>
          <w:t>Gambar 25 Output Sephia</w:t>
        </w:r>
        <w:r>
          <w:rPr>
            <w:noProof/>
            <w:webHidden/>
          </w:rPr>
          <w:tab/>
        </w:r>
        <w:r>
          <w:rPr>
            <w:noProof/>
            <w:webHidden/>
          </w:rPr>
          <w:fldChar w:fldCharType="begin"/>
        </w:r>
        <w:r>
          <w:rPr>
            <w:noProof/>
            <w:webHidden/>
          </w:rPr>
          <w:instrText xml:space="preserve"> PAGEREF _Toc83579059 \h </w:instrText>
        </w:r>
        <w:r>
          <w:rPr>
            <w:noProof/>
            <w:webHidden/>
          </w:rPr>
        </w:r>
        <w:r>
          <w:rPr>
            <w:noProof/>
            <w:webHidden/>
          </w:rPr>
          <w:fldChar w:fldCharType="separate"/>
        </w:r>
        <w:r w:rsidR="005F462F">
          <w:rPr>
            <w:noProof/>
            <w:webHidden/>
          </w:rPr>
          <w:t>14</w:t>
        </w:r>
        <w:r>
          <w:rPr>
            <w:noProof/>
            <w:webHidden/>
          </w:rPr>
          <w:fldChar w:fldCharType="end"/>
        </w:r>
      </w:hyperlink>
    </w:p>
    <w:p w14:paraId="2AB94385"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60" w:history="1">
        <w:r w:rsidRPr="00F635E3">
          <w:rPr>
            <w:rStyle w:val="Hyperlink"/>
            <w:noProof/>
          </w:rPr>
          <w:t>Gambar 26 Output Hot</w:t>
        </w:r>
        <w:r>
          <w:rPr>
            <w:noProof/>
            <w:webHidden/>
          </w:rPr>
          <w:tab/>
        </w:r>
        <w:r>
          <w:rPr>
            <w:noProof/>
            <w:webHidden/>
          </w:rPr>
          <w:fldChar w:fldCharType="begin"/>
        </w:r>
        <w:r>
          <w:rPr>
            <w:noProof/>
            <w:webHidden/>
          </w:rPr>
          <w:instrText xml:space="preserve"> PAGEREF _Toc83579060 \h </w:instrText>
        </w:r>
        <w:r>
          <w:rPr>
            <w:noProof/>
            <w:webHidden/>
          </w:rPr>
        </w:r>
        <w:r>
          <w:rPr>
            <w:noProof/>
            <w:webHidden/>
          </w:rPr>
          <w:fldChar w:fldCharType="separate"/>
        </w:r>
        <w:r w:rsidR="005F462F">
          <w:rPr>
            <w:noProof/>
            <w:webHidden/>
          </w:rPr>
          <w:t>15</w:t>
        </w:r>
        <w:r>
          <w:rPr>
            <w:noProof/>
            <w:webHidden/>
          </w:rPr>
          <w:fldChar w:fldCharType="end"/>
        </w:r>
      </w:hyperlink>
    </w:p>
    <w:p w14:paraId="20601F28"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61" w:history="1">
        <w:r w:rsidRPr="00F635E3">
          <w:rPr>
            <w:rStyle w:val="Hyperlink"/>
            <w:noProof/>
          </w:rPr>
          <w:t>Gambar 27 Output Cool</w:t>
        </w:r>
        <w:r>
          <w:rPr>
            <w:noProof/>
            <w:webHidden/>
          </w:rPr>
          <w:tab/>
        </w:r>
        <w:r>
          <w:rPr>
            <w:noProof/>
            <w:webHidden/>
          </w:rPr>
          <w:fldChar w:fldCharType="begin"/>
        </w:r>
        <w:r>
          <w:rPr>
            <w:noProof/>
            <w:webHidden/>
          </w:rPr>
          <w:instrText xml:space="preserve"> PAGEREF _Toc83579061 \h </w:instrText>
        </w:r>
        <w:r>
          <w:rPr>
            <w:noProof/>
            <w:webHidden/>
          </w:rPr>
        </w:r>
        <w:r>
          <w:rPr>
            <w:noProof/>
            <w:webHidden/>
          </w:rPr>
          <w:fldChar w:fldCharType="separate"/>
        </w:r>
        <w:r w:rsidR="005F462F">
          <w:rPr>
            <w:noProof/>
            <w:webHidden/>
          </w:rPr>
          <w:t>15</w:t>
        </w:r>
        <w:r>
          <w:rPr>
            <w:noProof/>
            <w:webHidden/>
          </w:rPr>
          <w:fldChar w:fldCharType="end"/>
        </w:r>
      </w:hyperlink>
    </w:p>
    <w:p w14:paraId="22981335"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62" w:history="1">
        <w:r w:rsidRPr="00F635E3">
          <w:rPr>
            <w:rStyle w:val="Hyperlink"/>
            <w:noProof/>
          </w:rPr>
          <w:t>Gambar 28 Output False</w:t>
        </w:r>
        <w:r>
          <w:rPr>
            <w:noProof/>
            <w:webHidden/>
          </w:rPr>
          <w:tab/>
        </w:r>
        <w:r>
          <w:rPr>
            <w:noProof/>
            <w:webHidden/>
          </w:rPr>
          <w:fldChar w:fldCharType="begin"/>
        </w:r>
        <w:r>
          <w:rPr>
            <w:noProof/>
            <w:webHidden/>
          </w:rPr>
          <w:instrText xml:space="preserve"> PAGEREF _Toc83579062 \h </w:instrText>
        </w:r>
        <w:r>
          <w:rPr>
            <w:noProof/>
            <w:webHidden/>
          </w:rPr>
        </w:r>
        <w:r>
          <w:rPr>
            <w:noProof/>
            <w:webHidden/>
          </w:rPr>
          <w:fldChar w:fldCharType="separate"/>
        </w:r>
        <w:r w:rsidR="005F462F">
          <w:rPr>
            <w:noProof/>
            <w:webHidden/>
          </w:rPr>
          <w:t>15</w:t>
        </w:r>
        <w:r>
          <w:rPr>
            <w:noProof/>
            <w:webHidden/>
          </w:rPr>
          <w:fldChar w:fldCharType="end"/>
        </w:r>
      </w:hyperlink>
    </w:p>
    <w:p w14:paraId="3F258B48"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63" w:history="1">
        <w:r w:rsidRPr="00F635E3">
          <w:rPr>
            <w:rStyle w:val="Hyperlink"/>
            <w:noProof/>
          </w:rPr>
          <w:t>Gambar 29 Cyan</w:t>
        </w:r>
        <w:r>
          <w:rPr>
            <w:noProof/>
            <w:webHidden/>
          </w:rPr>
          <w:tab/>
        </w:r>
        <w:r>
          <w:rPr>
            <w:noProof/>
            <w:webHidden/>
          </w:rPr>
          <w:fldChar w:fldCharType="begin"/>
        </w:r>
        <w:r>
          <w:rPr>
            <w:noProof/>
            <w:webHidden/>
          </w:rPr>
          <w:instrText xml:space="preserve"> PAGEREF _Toc83579063 \h </w:instrText>
        </w:r>
        <w:r>
          <w:rPr>
            <w:noProof/>
            <w:webHidden/>
          </w:rPr>
        </w:r>
        <w:r>
          <w:rPr>
            <w:noProof/>
            <w:webHidden/>
          </w:rPr>
          <w:fldChar w:fldCharType="separate"/>
        </w:r>
        <w:r w:rsidR="005F462F">
          <w:rPr>
            <w:noProof/>
            <w:webHidden/>
          </w:rPr>
          <w:t>18</w:t>
        </w:r>
        <w:r>
          <w:rPr>
            <w:noProof/>
            <w:webHidden/>
          </w:rPr>
          <w:fldChar w:fldCharType="end"/>
        </w:r>
      </w:hyperlink>
    </w:p>
    <w:p w14:paraId="1E5D1762"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64" w:history="1">
        <w:r w:rsidRPr="00F635E3">
          <w:rPr>
            <w:rStyle w:val="Hyperlink"/>
            <w:noProof/>
          </w:rPr>
          <w:t>Gambar 30 Magenta</w:t>
        </w:r>
        <w:r>
          <w:rPr>
            <w:noProof/>
            <w:webHidden/>
          </w:rPr>
          <w:tab/>
        </w:r>
        <w:r>
          <w:rPr>
            <w:noProof/>
            <w:webHidden/>
          </w:rPr>
          <w:fldChar w:fldCharType="begin"/>
        </w:r>
        <w:r>
          <w:rPr>
            <w:noProof/>
            <w:webHidden/>
          </w:rPr>
          <w:instrText xml:space="preserve"> PAGEREF _Toc83579064 \h </w:instrText>
        </w:r>
        <w:r>
          <w:rPr>
            <w:noProof/>
            <w:webHidden/>
          </w:rPr>
        </w:r>
        <w:r>
          <w:rPr>
            <w:noProof/>
            <w:webHidden/>
          </w:rPr>
          <w:fldChar w:fldCharType="separate"/>
        </w:r>
        <w:r w:rsidR="005F462F">
          <w:rPr>
            <w:noProof/>
            <w:webHidden/>
          </w:rPr>
          <w:t>18</w:t>
        </w:r>
        <w:r>
          <w:rPr>
            <w:noProof/>
            <w:webHidden/>
          </w:rPr>
          <w:fldChar w:fldCharType="end"/>
        </w:r>
      </w:hyperlink>
    </w:p>
    <w:p w14:paraId="7456D65A"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65" w:history="1">
        <w:r w:rsidRPr="00F635E3">
          <w:rPr>
            <w:rStyle w:val="Hyperlink"/>
            <w:noProof/>
          </w:rPr>
          <w:t>Gambar 31 Yellow</w:t>
        </w:r>
        <w:r>
          <w:rPr>
            <w:noProof/>
            <w:webHidden/>
          </w:rPr>
          <w:tab/>
        </w:r>
        <w:r>
          <w:rPr>
            <w:noProof/>
            <w:webHidden/>
          </w:rPr>
          <w:fldChar w:fldCharType="begin"/>
        </w:r>
        <w:r>
          <w:rPr>
            <w:noProof/>
            <w:webHidden/>
          </w:rPr>
          <w:instrText xml:space="preserve"> PAGEREF _Toc83579065 \h </w:instrText>
        </w:r>
        <w:r>
          <w:rPr>
            <w:noProof/>
            <w:webHidden/>
          </w:rPr>
        </w:r>
        <w:r>
          <w:rPr>
            <w:noProof/>
            <w:webHidden/>
          </w:rPr>
          <w:fldChar w:fldCharType="separate"/>
        </w:r>
        <w:r w:rsidR="005F462F">
          <w:rPr>
            <w:noProof/>
            <w:webHidden/>
          </w:rPr>
          <w:t>18</w:t>
        </w:r>
        <w:r>
          <w:rPr>
            <w:noProof/>
            <w:webHidden/>
          </w:rPr>
          <w:fldChar w:fldCharType="end"/>
        </w:r>
      </w:hyperlink>
    </w:p>
    <w:p w14:paraId="426A2D09"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66" w:history="1">
        <w:r w:rsidRPr="00F635E3">
          <w:rPr>
            <w:rStyle w:val="Hyperlink"/>
            <w:noProof/>
          </w:rPr>
          <w:t>Gambar 32 Black</w:t>
        </w:r>
        <w:r>
          <w:rPr>
            <w:noProof/>
            <w:webHidden/>
          </w:rPr>
          <w:tab/>
        </w:r>
        <w:r>
          <w:rPr>
            <w:noProof/>
            <w:webHidden/>
          </w:rPr>
          <w:fldChar w:fldCharType="begin"/>
        </w:r>
        <w:r>
          <w:rPr>
            <w:noProof/>
            <w:webHidden/>
          </w:rPr>
          <w:instrText xml:space="preserve"> PAGEREF _Toc83579066 \h </w:instrText>
        </w:r>
        <w:r>
          <w:rPr>
            <w:noProof/>
            <w:webHidden/>
          </w:rPr>
        </w:r>
        <w:r>
          <w:rPr>
            <w:noProof/>
            <w:webHidden/>
          </w:rPr>
          <w:fldChar w:fldCharType="separate"/>
        </w:r>
        <w:r w:rsidR="005F462F">
          <w:rPr>
            <w:noProof/>
            <w:webHidden/>
          </w:rPr>
          <w:t>19</w:t>
        </w:r>
        <w:r>
          <w:rPr>
            <w:noProof/>
            <w:webHidden/>
          </w:rPr>
          <w:fldChar w:fldCharType="end"/>
        </w:r>
      </w:hyperlink>
    </w:p>
    <w:p w14:paraId="7E4E934C"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67" w:history="1">
        <w:r w:rsidRPr="00F635E3">
          <w:rPr>
            <w:rStyle w:val="Hyperlink"/>
            <w:noProof/>
          </w:rPr>
          <w:t>Gambar 33 HSL (Hue Saturation Lightness)</w:t>
        </w:r>
        <w:r>
          <w:rPr>
            <w:noProof/>
            <w:webHidden/>
          </w:rPr>
          <w:tab/>
        </w:r>
        <w:r>
          <w:rPr>
            <w:noProof/>
            <w:webHidden/>
          </w:rPr>
          <w:fldChar w:fldCharType="begin"/>
        </w:r>
        <w:r>
          <w:rPr>
            <w:noProof/>
            <w:webHidden/>
          </w:rPr>
          <w:instrText xml:space="preserve"> PAGEREF _Toc83579067 \h </w:instrText>
        </w:r>
        <w:r>
          <w:rPr>
            <w:noProof/>
            <w:webHidden/>
          </w:rPr>
        </w:r>
        <w:r>
          <w:rPr>
            <w:noProof/>
            <w:webHidden/>
          </w:rPr>
          <w:fldChar w:fldCharType="separate"/>
        </w:r>
        <w:r w:rsidR="005F462F">
          <w:rPr>
            <w:noProof/>
            <w:webHidden/>
          </w:rPr>
          <w:t>19</w:t>
        </w:r>
        <w:r>
          <w:rPr>
            <w:noProof/>
            <w:webHidden/>
          </w:rPr>
          <w:fldChar w:fldCharType="end"/>
        </w:r>
      </w:hyperlink>
    </w:p>
    <w:p w14:paraId="2775D36E" w14:textId="77777777" w:rsidR="003F6D46" w:rsidRDefault="003F6D46">
      <w:pPr>
        <w:pStyle w:val="TableofFigures"/>
        <w:tabs>
          <w:tab w:val="right" w:leader="dot" w:pos="7928"/>
        </w:tabs>
        <w:rPr>
          <w:rFonts w:asciiTheme="minorHAnsi" w:eastAsiaTheme="minorEastAsia" w:hAnsiTheme="minorHAnsi"/>
          <w:noProof/>
          <w:sz w:val="22"/>
          <w:lang w:eastAsia="id-ID"/>
        </w:rPr>
      </w:pPr>
      <w:hyperlink w:anchor="_Toc83579068" w:history="1">
        <w:r w:rsidRPr="00F635E3">
          <w:rPr>
            <w:rStyle w:val="Hyperlink"/>
            <w:noProof/>
          </w:rPr>
          <w:t>Gambar 34 HSI (Hue Saturation Intesity)</w:t>
        </w:r>
        <w:r>
          <w:rPr>
            <w:noProof/>
            <w:webHidden/>
          </w:rPr>
          <w:tab/>
        </w:r>
        <w:r>
          <w:rPr>
            <w:noProof/>
            <w:webHidden/>
          </w:rPr>
          <w:fldChar w:fldCharType="begin"/>
        </w:r>
        <w:r>
          <w:rPr>
            <w:noProof/>
            <w:webHidden/>
          </w:rPr>
          <w:instrText xml:space="preserve"> PAGEREF _Toc83579068 \h </w:instrText>
        </w:r>
        <w:r>
          <w:rPr>
            <w:noProof/>
            <w:webHidden/>
          </w:rPr>
        </w:r>
        <w:r>
          <w:rPr>
            <w:noProof/>
            <w:webHidden/>
          </w:rPr>
          <w:fldChar w:fldCharType="separate"/>
        </w:r>
        <w:r w:rsidR="005F462F">
          <w:rPr>
            <w:noProof/>
            <w:webHidden/>
          </w:rPr>
          <w:t>19</w:t>
        </w:r>
        <w:r>
          <w:rPr>
            <w:noProof/>
            <w:webHidden/>
          </w:rPr>
          <w:fldChar w:fldCharType="end"/>
        </w:r>
      </w:hyperlink>
    </w:p>
    <w:p w14:paraId="2CAE651F" w14:textId="56A85892" w:rsidR="00110F73" w:rsidRDefault="0008276B" w:rsidP="00AB7F36">
      <w:pPr>
        <w:pStyle w:val="BAB"/>
        <w:jc w:val="left"/>
        <w:rPr>
          <w:b w:val="0"/>
        </w:rPr>
      </w:pPr>
      <w:r>
        <w:rPr>
          <w:b w:val="0"/>
        </w:rPr>
        <w:fldChar w:fldCharType="end"/>
      </w:r>
    </w:p>
    <w:p w14:paraId="255F282B" w14:textId="77777777" w:rsidR="00B61ECC" w:rsidRDefault="00B61ECC" w:rsidP="00AB7F36">
      <w:pPr>
        <w:pStyle w:val="BAB"/>
        <w:jc w:val="left"/>
        <w:rPr>
          <w:b w:val="0"/>
        </w:rPr>
      </w:pPr>
    </w:p>
    <w:p w14:paraId="6704D0CE" w14:textId="7CB98F29" w:rsidR="00B46439" w:rsidRDefault="00B46439" w:rsidP="007226B5">
      <w:pPr>
        <w:pStyle w:val="Heading1"/>
        <w:numPr>
          <w:ilvl w:val="0"/>
          <w:numId w:val="0"/>
        </w:numPr>
        <w:jc w:val="left"/>
        <w:sectPr w:rsidR="00B46439" w:rsidSect="006056B2">
          <w:footerReference w:type="default" r:id="rId11"/>
          <w:pgSz w:w="11907" w:h="16840" w:code="9"/>
          <w:pgMar w:top="2268" w:right="1701" w:bottom="1701" w:left="2268" w:header="720" w:footer="720" w:gutter="0"/>
          <w:pgNumType w:fmt="lowerRoman" w:start="1"/>
          <w:cols w:space="708"/>
          <w:docGrid w:linePitch="360"/>
        </w:sectPr>
      </w:pPr>
    </w:p>
    <w:p w14:paraId="755F7CB8" w14:textId="24A2E90A" w:rsidR="0083443E" w:rsidRPr="007A22D4" w:rsidRDefault="007A22D4" w:rsidP="008B23A7">
      <w:pPr>
        <w:pStyle w:val="Heading1"/>
        <w:numPr>
          <w:ilvl w:val="0"/>
          <w:numId w:val="0"/>
        </w:numPr>
        <w:spacing w:after="0" w:afterAutospacing="0"/>
      </w:pPr>
      <w:bookmarkStart w:id="21" w:name="_Toc83578976"/>
      <w:r>
        <w:lastRenderedPageBreak/>
        <w:t>BAB I</w:t>
      </w:r>
      <w:bookmarkEnd w:id="21"/>
    </w:p>
    <w:p w14:paraId="2CA8D56F" w14:textId="048EFACE" w:rsidR="0083443E" w:rsidRDefault="005D7C8A" w:rsidP="00F504F4">
      <w:pPr>
        <w:jc w:val="center"/>
        <w:rPr>
          <w:b/>
          <w:bCs/>
          <w:sz w:val="28"/>
          <w:szCs w:val="24"/>
          <w:lang w:val="en-US"/>
        </w:rPr>
      </w:pPr>
      <w:r w:rsidRPr="00134C71">
        <w:rPr>
          <w:b/>
          <w:bCs/>
          <w:sz w:val="28"/>
          <w:szCs w:val="24"/>
          <w:lang w:val="en-US"/>
        </w:rPr>
        <w:t>PENDAHULUAN</w:t>
      </w:r>
    </w:p>
    <w:p w14:paraId="7C385745" w14:textId="77777777" w:rsidR="00F504F4" w:rsidRPr="00F504F4" w:rsidRDefault="00F504F4" w:rsidP="00F504F4">
      <w:pPr>
        <w:jc w:val="center"/>
        <w:rPr>
          <w:b/>
          <w:bCs/>
          <w:sz w:val="28"/>
          <w:szCs w:val="24"/>
          <w:lang w:val="en-US"/>
        </w:rPr>
      </w:pPr>
    </w:p>
    <w:p w14:paraId="465DB14C" w14:textId="50AA6BB4" w:rsidR="00E1265A" w:rsidRDefault="00E1265A" w:rsidP="00584527">
      <w:pPr>
        <w:pStyle w:val="Heading2"/>
        <w:rPr>
          <w:lang w:val="en-US"/>
        </w:rPr>
      </w:pPr>
      <w:bookmarkStart w:id="22" w:name="_Toc83578977"/>
      <w:proofErr w:type="spellStart"/>
      <w:r>
        <w:rPr>
          <w:lang w:val="en-US"/>
        </w:rPr>
        <w:t>Tujuan</w:t>
      </w:r>
      <w:bookmarkEnd w:id="22"/>
      <w:proofErr w:type="spellEnd"/>
    </w:p>
    <w:p w14:paraId="400BD9AD" w14:textId="77777777" w:rsidR="00BC0C0A" w:rsidRDefault="00BC0C0A" w:rsidP="00BC0C0A">
      <w:pPr>
        <w:pStyle w:val="ListParagraph"/>
        <w:numPr>
          <w:ilvl w:val="0"/>
          <w:numId w:val="48"/>
        </w:numPr>
        <w:ind w:left="426"/>
        <w:jc w:val="both"/>
      </w:pPr>
      <w:r>
        <w:t xml:space="preserve">Mahasiswa mampu memahami konsep dasar representasi citra digital </w:t>
      </w:r>
    </w:p>
    <w:p w14:paraId="21AA9971" w14:textId="77777777" w:rsidR="00BC0C0A" w:rsidRDefault="00BC0C0A" w:rsidP="00BC0C0A">
      <w:pPr>
        <w:pStyle w:val="ListParagraph"/>
        <w:numPr>
          <w:ilvl w:val="0"/>
          <w:numId w:val="48"/>
        </w:numPr>
        <w:ind w:left="426"/>
        <w:jc w:val="both"/>
      </w:pPr>
      <w:r>
        <w:t>Mahasiswa mampu memanipulasi citra digital</w:t>
      </w:r>
    </w:p>
    <w:p w14:paraId="28CD447E" w14:textId="77777777" w:rsidR="00BC0C0A" w:rsidRDefault="00BC0C0A" w:rsidP="00BC0C0A">
      <w:pPr>
        <w:jc w:val="both"/>
      </w:pPr>
    </w:p>
    <w:p w14:paraId="65C95157" w14:textId="77777777" w:rsidR="00BC0C0A" w:rsidRDefault="00BC0C0A" w:rsidP="00BC0C0A">
      <w:pPr>
        <w:pStyle w:val="Heading2"/>
        <w:jc w:val="both"/>
      </w:pPr>
      <w:bookmarkStart w:id="23" w:name="_Toc83578978"/>
      <w:r>
        <w:t>Dasar Teori</w:t>
      </w:r>
      <w:bookmarkEnd w:id="23"/>
    </w:p>
    <w:p w14:paraId="77425FF4" w14:textId="77777777" w:rsidR="00BC0C0A" w:rsidRPr="00726F83" w:rsidRDefault="00BC0C0A" w:rsidP="00BC0C0A">
      <w:pPr>
        <w:spacing w:line="360" w:lineRule="auto"/>
        <w:rPr>
          <w:b/>
        </w:rPr>
      </w:pPr>
      <w:r w:rsidRPr="00C11FF7">
        <w:rPr>
          <w:b/>
        </w:rPr>
        <w:t xml:space="preserve">Citra sebagai matrik 2D </w:t>
      </w:r>
    </w:p>
    <w:p w14:paraId="4867FC51" w14:textId="77777777" w:rsidR="00BC0C0A" w:rsidRDefault="00BC0C0A" w:rsidP="00BC0C0A">
      <w:pPr>
        <w:pStyle w:val="ListParagraph"/>
        <w:spacing w:line="360" w:lineRule="auto"/>
        <w:ind w:left="0"/>
        <w:jc w:val="both"/>
      </w:pPr>
      <w:r>
        <w:t xml:space="preserve">Citra/gambar secara konsep dapat dinyatakan dalam bentuk 2D atau array 2D, dimana setiap </w:t>
      </w:r>
      <w:r w:rsidRPr="00EC1BE6">
        <w:rPr>
          <w:i/>
        </w:rPr>
        <w:t>pixel</w:t>
      </w:r>
      <w:r>
        <w:t xml:space="preserve">-nya pada posisi (x,y) dinyatakan dalam P(x,y). </w:t>
      </w:r>
      <w:r w:rsidRPr="00EC1BE6">
        <w:rPr>
          <w:i/>
        </w:rPr>
        <w:t>Pixel</w:t>
      </w:r>
      <w:r>
        <w:t xml:space="preserve"> adalah representasi dari titik terkecil citra digital atau gambar grafis dan dihitung per Inci(satuan matrik), </w:t>
      </w:r>
      <w:r w:rsidRPr="005E7E6B">
        <w:rPr>
          <w:i/>
        </w:rPr>
        <w:t>Pixel</w:t>
      </w:r>
      <w:r>
        <w:t xml:space="preserve"> merupakan singkatan akronim dari bahasa inggris </w:t>
      </w:r>
      <w:r>
        <w:rPr>
          <w:i/>
        </w:rPr>
        <w:t xml:space="preserve">Picture Element. </w:t>
      </w:r>
      <w:r>
        <w:t xml:space="preserve">Setiap </w:t>
      </w:r>
      <w:r w:rsidRPr="005E7E6B">
        <w:rPr>
          <w:i/>
        </w:rPr>
        <w:t>pixel</w:t>
      </w:r>
      <w:r>
        <w:t xml:space="preserve"> pada data gambar mempunyai nilai sesuai dengan format gambar yang digunakan:</w:t>
      </w:r>
    </w:p>
    <w:p w14:paraId="58477FD3" w14:textId="77777777" w:rsidR="00BC0C0A" w:rsidRDefault="00BC0C0A" w:rsidP="00BC0C0A">
      <w:pPr>
        <w:pStyle w:val="ListParagraph"/>
        <w:ind w:left="0"/>
      </w:pPr>
      <w:r w:rsidRPr="00E83028">
        <w:rPr>
          <w:noProof/>
          <w:lang w:eastAsia="id-ID"/>
        </w:rPr>
        <w:drawing>
          <wp:inline distT="0" distB="0" distL="0" distR="0" wp14:anchorId="38A1CEE1" wp14:editId="00C185EF">
            <wp:extent cx="5040630" cy="2352675"/>
            <wp:effectExtent l="0" t="0" r="762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44600" cy="2354528"/>
                    </a:xfrm>
                    <a:prstGeom prst="rect">
                      <a:avLst/>
                    </a:prstGeom>
                  </pic:spPr>
                </pic:pic>
              </a:graphicData>
            </a:graphic>
          </wp:inline>
        </w:drawing>
      </w:r>
    </w:p>
    <w:p w14:paraId="49FF97AB" w14:textId="77777777" w:rsidR="00BC0C0A" w:rsidRDefault="00BC0C0A" w:rsidP="00BC0C0A">
      <w:pPr>
        <w:pStyle w:val="Caption"/>
      </w:pPr>
      <w:bookmarkStart w:id="24" w:name="_Toc83579035"/>
      <w:r>
        <w:t xml:space="preserve">Gambar </w:t>
      </w:r>
      <w:r w:rsidR="00812FF3">
        <w:fldChar w:fldCharType="begin"/>
      </w:r>
      <w:r w:rsidR="00812FF3">
        <w:instrText xml:space="preserve"> SEQ Gambar \* ARABIC </w:instrText>
      </w:r>
      <w:r w:rsidR="00812FF3">
        <w:fldChar w:fldCharType="separate"/>
      </w:r>
      <w:r w:rsidR="005F462F">
        <w:rPr>
          <w:noProof/>
        </w:rPr>
        <w:t>1</w:t>
      </w:r>
      <w:r w:rsidR="00812FF3">
        <w:rPr>
          <w:noProof/>
        </w:rPr>
        <w:fldChar w:fldCharType="end"/>
      </w:r>
      <w:r>
        <w:t xml:space="preserve"> Pixel Warna</w:t>
      </w:r>
      <w:bookmarkEnd w:id="24"/>
    </w:p>
    <w:p w14:paraId="6D6A690A" w14:textId="77777777" w:rsidR="00BC0C0A" w:rsidRDefault="00BC0C0A" w:rsidP="00BC0C0A">
      <w:pPr>
        <w:rPr>
          <w:b/>
        </w:rPr>
      </w:pPr>
      <w:r>
        <w:rPr>
          <w:b/>
        </w:rPr>
        <w:t>Pixel Density</w:t>
      </w:r>
    </w:p>
    <w:p w14:paraId="264C9062" w14:textId="77777777" w:rsidR="00BC0C0A" w:rsidRDefault="00BC0C0A" w:rsidP="00BC0C0A">
      <w:pPr>
        <w:jc w:val="both"/>
      </w:pPr>
      <w:r w:rsidRPr="005E7E6B">
        <w:rPr>
          <w:i/>
        </w:rPr>
        <w:t>Pixel Density</w:t>
      </w:r>
      <w:r>
        <w:t xml:space="preserve"> adalah istilah untuk menunjukkan ketajaman serta kecerahan pada layar sebuah perangkat elektronik. </w:t>
      </w:r>
      <w:r w:rsidRPr="005E7E6B">
        <w:rPr>
          <w:i/>
        </w:rPr>
        <w:t>Pixel Density</w:t>
      </w:r>
      <w:r>
        <w:t xml:space="preserve"> atau Kepadatan Piksel biasanya dinyatakan dalam satuan </w:t>
      </w:r>
      <w:r w:rsidRPr="005E7E6B">
        <w:rPr>
          <w:i/>
        </w:rPr>
        <w:t>pixel per inch</w:t>
      </w:r>
      <w:r>
        <w:rPr>
          <w:i/>
        </w:rPr>
        <w:t xml:space="preserve"> </w:t>
      </w:r>
      <w:r>
        <w:t>(PPI) adalah indikasi penting yang memberitahu tentang seberapa jelas layar dari sebuah perangkat elekronik</w:t>
      </w:r>
      <w:sdt>
        <w:sdtPr>
          <w:id w:val="-1410300235"/>
          <w:citation/>
        </w:sdtPr>
        <w:sdtEndPr/>
        <w:sdtContent>
          <w:r>
            <w:fldChar w:fldCharType="begin"/>
          </w:r>
          <w:r>
            <w:instrText xml:space="preserve"> CITATION Jih18 \l 1057 </w:instrText>
          </w:r>
          <w:r>
            <w:fldChar w:fldCharType="separate"/>
          </w:r>
          <w:r w:rsidR="0032520D">
            <w:rPr>
              <w:noProof/>
            </w:rPr>
            <w:t xml:space="preserve"> (Akbar, 2018)</w:t>
          </w:r>
          <w:r>
            <w:fldChar w:fldCharType="end"/>
          </w:r>
        </w:sdtContent>
      </w:sdt>
      <w:r>
        <w:t xml:space="preserve">. Contohnya seperti </w:t>
      </w:r>
      <w:r w:rsidRPr="002B763B">
        <w:rPr>
          <w:i/>
        </w:rPr>
        <w:t>smartphone</w:t>
      </w:r>
      <w:r>
        <w:t xml:space="preserve">, komputer/laptop hingga televisi. Dengan kata lain </w:t>
      </w:r>
      <w:r w:rsidRPr="002B763B">
        <w:rPr>
          <w:i/>
        </w:rPr>
        <w:t>Pixel Density</w:t>
      </w:r>
      <w:r>
        <w:t xml:space="preserve"> adalah kerapatan jumlah </w:t>
      </w:r>
      <w:r w:rsidRPr="002B763B">
        <w:rPr>
          <w:i/>
        </w:rPr>
        <w:t>pixel</w:t>
      </w:r>
      <w:r>
        <w:t xml:space="preserve"> dalam satu inch.</w:t>
      </w:r>
    </w:p>
    <w:p w14:paraId="703962BF" w14:textId="77777777" w:rsidR="00217A7A" w:rsidRDefault="00217A7A" w:rsidP="00BC0C0A">
      <w:pPr>
        <w:jc w:val="both"/>
      </w:pPr>
    </w:p>
    <w:p w14:paraId="492A6539" w14:textId="77777777" w:rsidR="00217A7A" w:rsidRDefault="00217A7A" w:rsidP="00BC0C0A">
      <w:pPr>
        <w:jc w:val="both"/>
      </w:pPr>
    </w:p>
    <w:p w14:paraId="624BBADE" w14:textId="77777777" w:rsidR="00BC0C0A" w:rsidRDefault="00BC0C0A" w:rsidP="00BC0C0A">
      <w:pPr>
        <w:jc w:val="both"/>
        <w:rPr>
          <w:b/>
        </w:rPr>
      </w:pPr>
      <w:r>
        <w:rPr>
          <w:b/>
        </w:rPr>
        <w:lastRenderedPageBreak/>
        <w:t>PPI (Pixel per Inch)</w:t>
      </w:r>
    </w:p>
    <w:p w14:paraId="0E4CCA7E" w14:textId="3CACC4EA" w:rsidR="00BC0C0A" w:rsidRDefault="00BC0C0A" w:rsidP="00BC0C0A">
      <w:pPr>
        <w:jc w:val="both"/>
      </w:pPr>
      <w:r>
        <w:t xml:space="preserve">PPI atau </w:t>
      </w:r>
      <w:r w:rsidRPr="002B763B">
        <w:rPr>
          <w:i/>
        </w:rPr>
        <w:t>Pixel per Inch</w:t>
      </w:r>
      <w:r>
        <w:t xml:space="preserve"> adalah tolak ukur ketajaman resolusi layar melalui banyaknya jumlah </w:t>
      </w:r>
      <w:r w:rsidRPr="00865DA9">
        <w:rPr>
          <w:i/>
        </w:rPr>
        <w:t>pixel</w:t>
      </w:r>
      <w:r>
        <w:t xml:space="preserve"> yang menempati area gambar dalam 1 inch, satuan </w:t>
      </w:r>
      <w:r>
        <w:rPr>
          <w:i/>
        </w:rPr>
        <w:t>pixel per inch</w:t>
      </w:r>
      <w:r>
        <w:t xml:space="preserve"> digunakan hanya untuk layar perangkat digital. Ketentuan standar resolusi dalam ruang digital adalah 72, namun tingginya angka menunjukkan kualitas gambar. PPI </w:t>
      </w:r>
      <w:r w:rsidR="004C08C1">
        <w:t>merupakan satuan untuk digital/</w:t>
      </w:r>
      <w:r>
        <w:t>tidak di kerta</w:t>
      </w:r>
      <w:r w:rsidR="004C08C1">
        <w:t>s fisik melainkan layar monitor</w:t>
      </w:r>
      <w:sdt>
        <w:sdtPr>
          <w:id w:val="1379511348"/>
          <w:citation/>
        </w:sdtPr>
        <w:sdtEndPr/>
        <w:sdtContent>
          <w:r>
            <w:fldChar w:fldCharType="begin"/>
          </w:r>
          <w:r>
            <w:instrText xml:space="preserve">CITATION Pra \l 1057 </w:instrText>
          </w:r>
          <w:r>
            <w:fldChar w:fldCharType="separate"/>
          </w:r>
          <w:r w:rsidR="0032520D">
            <w:rPr>
              <w:noProof/>
            </w:rPr>
            <w:t xml:space="preserve"> (Pranata, t.thn.)</w:t>
          </w:r>
          <w:r>
            <w:fldChar w:fldCharType="end"/>
          </w:r>
        </w:sdtContent>
      </w:sdt>
      <w:r>
        <w:t xml:space="preserve">. </w:t>
      </w:r>
    </w:p>
    <w:p w14:paraId="3300F035" w14:textId="77777777" w:rsidR="00BC0C0A" w:rsidRDefault="00BC0C0A" w:rsidP="00BC0C0A">
      <w:pPr>
        <w:jc w:val="both"/>
      </w:pPr>
    </w:p>
    <w:p w14:paraId="460BF014" w14:textId="77777777" w:rsidR="00BC0C0A" w:rsidRDefault="00BC0C0A" w:rsidP="00BC0C0A">
      <w:pPr>
        <w:jc w:val="both"/>
        <w:rPr>
          <w:b/>
        </w:rPr>
      </w:pPr>
      <w:r>
        <w:rPr>
          <w:b/>
        </w:rPr>
        <w:t>LPI (Line per Inch)</w:t>
      </w:r>
    </w:p>
    <w:p w14:paraId="53060C67" w14:textId="77777777" w:rsidR="00BC0C0A" w:rsidRDefault="00BC0C0A" w:rsidP="00BC0C0A">
      <w:pPr>
        <w:jc w:val="both"/>
      </w:pPr>
      <w:r>
        <w:t xml:space="preserve">LPI merupakan singkatan </w:t>
      </w:r>
      <w:r w:rsidRPr="009548EB">
        <w:rPr>
          <w:i/>
        </w:rPr>
        <w:t>Lines Per Inch</w:t>
      </w:r>
      <w:r>
        <w:t xml:space="preserve"> yang artinya LPI adalah sebuah satuan yang berdasarkan banyaknya garis baris tiap inci-nya</w:t>
      </w:r>
      <w:sdt>
        <w:sdtPr>
          <w:id w:val="410968506"/>
          <w:citation/>
        </w:sdtPr>
        <w:sdtEndPr/>
        <w:sdtContent>
          <w:r>
            <w:fldChar w:fldCharType="begin"/>
          </w:r>
          <w:r>
            <w:instrText xml:space="preserve"> CITATION Yus21 \l 1057 </w:instrText>
          </w:r>
          <w:r>
            <w:fldChar w:fldCharType="separate"/>
          </w:r>
          <w:r w:rsidR="0032520D">
            <w:rPr>
              <w:noProof/>
            </w:rPr>
            <w:t xml:space="preserve"> (Ibnu, 2021)</w:t>
          </w:r>
          <w:r>
            <w:fldChar w:fldCharType="end"/>
          </w:r>
        </w:sdtContent>
      </w:sdt>
      <w:r>
        <w:t xml:space="preserve">. LPI adalah tolak ukur ketajaman resolusi mesin cetak </w:t>
      </w:r>
      <w:r w:rsidRPr="00365BD3">
        <w:rPr>
          <w:i/>
        </w:rPr>
        <w:t>offset</w:t>
      </w:r>
      <w:r>
        <w:t xml:space="preserve"> berdasar pada banyaknya jumlah </w:t>
      </w:r>
      <w:r w:rsidRPr="00E6461E">
        <w:rPr>
          <w:i/>
        </w:rPr>
        <w:t>line</w:t>
      </w:r>
      <w:r>
        <w:t xml:space="preserve">/garis yang menempati area gambar dalam 1 inch, umumnya satuan </w:t>
      </w:r>
      <w:r>
        <w:rPr>
          <w:i/>
        </w:rPr>
        <w:t>line per inch</w:t>
      </w:r>
      <w:r>
        <w:t xml:space="preserve"> biasa digunakan pada cetak koran dan lain-lain.</w:t>
      </w:r>
    </w:p>
    <w:p w14:paraId="2A169CCB" w14:textId="77777777" w:rsidR="00BC0C0A" w:rsidRDefault="00BC0C0A" w:rsidP="00BC0C0A">
      <w:pPr>
        <w:jc w:val="both"/>
      </w:pPr>
    </w:p>
    <w:p w14:paraId="4089D543" w14:textId="77777777" w:rsidR="00BC0C0A" w:rsidRDefault="00BC0C0A" w:rsidP="00BC0C0A">
      <w:pPr>
        <w:jc w:val="both"/>
        <w:rPr>
          <w:b/>
        </w:rPr>
      </w:pPr>
      <w:r>
        <w:rPr>
          <w:b/>
        </w:rPr>
        <w:t>DPI (Dot per Inch)</w:t>
      </w:r>
    </w:p>
    <w:p w14:paraId="02C74A0E" w14:textId="77777777" w:rsidR="00BC0C0A" w:rsidRDefault="00BC0C0A" w:rsidP="00BC0C0A">
      <w:pPr>
        <w:jc w:val="both"/>
      </w:pPr>
      <w:r>
        <w:t xml:space="preserve">DPI atau </w:t>
      </w:r>
      <w:r w:rsidRPr="008328A9">
        <w:rPr>
          <w:i/>
        </w:rPr>
        <w:t>Dot per Inch</w:t>
      </w:r>
      <w:r>
        <w:t xml:space="preserve"> adalah tolak ukur ketajaman resolusi ukuran cetak melalui banyaknya jumlah </w:t>
      </w:r>
      <w:r>
        <w:rPr>
          <w:i/>
        </w:rPr>
        <w:t xml:space="preserve">dot </w:t>
      </w:r>
      <w:r>
        <w:t>(titik lingkaran terkecil) yang menempati area gambar dalam 1 inch. Semakin besar satuan DPI maka semakin tajam hasil gambar cetak. DPI juga bisa disebut ukuran jumlah titik sepanjang garis satu inci atau 2,54 cm. DPI bukan untuk mengukur titik per inci persegi, namun hanya dalam satu garis. Misalnya, pada printer tertulis bisa mencetak 600 DPI. Artinya printer tersebut dapat mencetak gambar secara horizontal maupun vertikal. Printer 600 DPI dapat mencetak gambar yang memiliki 360.000 titik per inci persegi</w:t>
      </w:r>
      <w:sdt>
        <w:sdtPr>
          <w:id w:val="-896819581"/>
          <w:citation/>
        </w:sdtPr>
        <w:sdtEndPr/>
        <w:sdtContent>
          <w:r>
            <w:fldChar w:fldCharType="begin"/>
          </w:r>
          <w:r>
            <w:instrText xml:space="preserve"> CITATION Tek21 \l 1057 </w:instrText>
          </w:r>
          <w:r>
            <w:fldChar w:fldCharType="separate"/>
          </w:r>
          <w:r w:rsidR="0032520D">
            <w:rPr>
              <w:noProof/>
            </w:rPr>
            <w:t xml:space="preserve"> (Sains, 2021)</w:t>
          </w:r>
          <w:r>
            <w:fldChar w:fldCharType="end"/>
          </w:r>
        </w:sdtContent>
      </w:sdt>
      <w:r>
        <w:t>.</w:t>
      </w:r>
    </w:p>
    <w:p w14:paraId="32709EFA" w14:textId="77777777" w:rsidR="00BC0C0A" w:rsidRPr="0005289D" w:rsidRDefault="00BC0C0A" w:rsidP="00BC0C0A">
      <w:pPr>
        <w:jc w:val="both"/>
        <w:rPr>
          <w:sz w:val="16"/>
        </w:rPr>
      </w:pPr>
    </w:p>
    <w:p w14:paraId="258FB6E3" w14:textId="77777777" w:rsidR="00BC0C0A" w:rsidRDefault="00BC0C0A" w:rsidP="00BC0C0A">
      <w:pPr>
        <w:pStyle w:val="ListParagraph"/>
        <w:numPr>
          <w:ilvl w:val="0"/>
          <w:numId w:val="49"/>
        </w:numPr>
        <w:spacing w:line="360" w:lineRule="auto"/>
        <w:ind w:left="567"/>
        <w:jc w:val="both"/>
      </w:pPr>
      <w:r>
        <w:t>RGB(</w:t>
      </w:r>
      <w:r w:rsidRPr="009726BC">
        <w:rPr>
          <w:i/>
        </w:rPr>
        <w:t>Red</w:t>
      </w:r>
      <w:r>
        <w:rPr>
          <w:i/>
        </w:rPr>
        <w:t>,</w:t>
      </w:r>
      <w:r w:rsidRPr="009726BC">
        <w:rPr>
          <w:i/>
        </w:rPr>
        <w:t xml:space="preserve"> Green</w:t>
      </w:r>
      <w:r>
        <w:rPr>
          <w:i/>
        </w:rPr>
        <w:t>,</w:t>
      </w:r>
      <w:r w:rsidRPr="009726BC">
        <w:rPr>
          <w:i/>
        </w:rPr>
        <w:t xml:space="preserve"> Blue</w:t>
      </w:r>
      <w:r>
        <w:t>) adalah sebuah metode penggambaran warna. Warna yang digunakan untuk citra biasanya terdiri dari tiga warna, yaitu merah, hijau dan biru</w:t>
      </w:r>
      <w:sdt>
        <w:sdtPr>
          <w:id w:val="1824397187"/>
          <w:citation/>
        </w:sdtPr>
        <w:sdtEndPr/>
        <w:sdtContent>
          <w:r>
            <w:fldChar w:fldCharType="begin"/>
          </w:r>
          <w:r>
            <w:instrText xml:space="preserve">CITATION Kha21 \l 1057 </w:instrText>
          </w:r>
          <w:r>
            <w:fldChar w:fldCharType="separate"/>
          </w:r>
          <w:r w:rsidR="0032520D">
            <w:rPr>
              <w:noProof/>
            </w:rPr>
            <w:t xml:space="preserve"> (Hidayati, 2021)</w:t>
          </w:r>
          <w:r>
            <w:fldChar w:fldCharType="end"/>
          </w:r>
        </w:sdtContent>
      </w:sdt>
      <w:r>
        <w:t xml:space="preserve">. Pada gambar berwarna, setiap titik mempunyai nilai 24bit RGB, dimana masing-masing komponen warna </w:t>
      </w:r>
      <w:r w:rsidRPr="007205FA">
        <w:rPr>
          <w:i/>
        </w:rPr>
        <w:t>Red</w:t>
      </w:r>
      <w:r>
        <w:t xml:space="preserve">, </w:t>
      </w:r>
      <w:r w:rsidRPr="007205FA">
        <w:rPr>
          <w:i/>
        </w:rPr>
        <w:t>Green</w:t>
      </w:r>
      <w:r>
        <w:t xml:space="preserve"> dan </w:t>
      </w:r>
      <w:r w:rsidRPr="007205FA">
        <w:rPr>
          <w:i/>
        </w:rPr>
        <w:t>Blue</w:t>
      </w:r>
      <w:r>
        <w:t xml:space="preserve"> mempunyai nilai 8bit, atau dengan kata lain setiap komponen warna memiliki nilai 0 s/d 255. Secara default warna R = 255,0,0 G = 0,255,0 B = 0,0,255. Berikut beberapa kombinasi dari ketiga warna tersebut dan gambar yang RGB atau berwarna</w:t>
      </w:r>
    </w:p>
    <w:p w14:paraId="1567F9AF" w14:textId="77777777" w:rsidR="00BC0C0A" w:rsidRDefault="00BC0C0A" w:rsidP="00BC0C0A">
      <w:pPr>
        <w:jc w:val="center"/>
      </w:pPr>
      <w:r w:rsidRPr="00A24C45">
        <w:rPr>
          <w:noProof/>
          <w:lang w:eastAsia="id-ID"/>
        </w:rPr>
        <w:lastRenderedPageBreak/>
        <w:drawing>
          <wp:inline distT="0" distB="0" distL="0" distR="0" wp14:anchorId="00CBC06D" wp14:editId="23A1D2AB">
            <wp:extent cx="4018767" cy="14859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58190" cy="1500476"/>
                    </a:xfrm>
                    <a:prstGeom prst="rect">
                      <a:avLst/>
                    </a:prstGeom>
                  </pic:spPr>
                </pic:pic>
              </a:graphicData>
            </a:graphic>
          </wp:inline>
        </w:drawing>
      </w:r>
    </w:p>
    <w:p w14:paraId="50E27289" w14:textId="77777777" w:rsidR="00BC0C0A" w:rsidRDefault="00BC0C0A" w:rsidP="00BC0C0A">
      <w:pPr>
        <w:pStyle w:val="Caption"/>
      </w:pPr>
      <w:bookmarkStart w:id="25" w:name="_Toc83579036"/>
      <w:r>
        <w:t xml:space="preserve">Gambar </w:t>
      </w:r>
      <w:r w:rsidR="00812FF3">
        <w:fldChar w:fldCharType="begin"/>
      </w:r>
      <w:r w:rsidR="00812FF3">
        <w:instrText xml:space="preserve"> SEQ Gambar \* ARABIC </w:instrText>
      </w:r>
      <w:r w:rsidR="00812FF3">
        <w:fldChar w:fldCharType="separate"/>
      </w:r>
      <w:r w:rsidR="005F462F">
        <w:rPr>
          <w:noProof/>
        </w:rPr>
        <w:t>2</w:t>
      </w:r>
      <w:r w:rsidR="00812FF3">
        <w:rPr>
          <w:noProof/>
        </w:rPr>
        <w:fldChar w:fldCharType="end"/>
      </w:r>
      <w:r>
        <w:t xml:space="preserve"> Kode Warna RGB</w:t>
      </w:r>
      <w:bookmarkEnd w:id="25"/>
    </w:p>
    <w:p w14:paraId="1A50C1F2" w14:textId="77777777" w:rsidR="00BC0C0A" w:rsidRDefault="00BC0C0A" w:rsidP="00BC0C0A">
      <w:pPr>
        <w:jc w:val="center"/>
      </w:pPr>
      <w:r w:rsidRPr="0051088A">
        <w:rPr>
          <w:noProof/>
          <w:lang w:eastAsia="id-ID"/>
        </w:rPr>
        <w:drawing>
          <wp:inline distT="0" distB="0" distL="0" distR="0" wp14:anchorId="121B9F06" wp14:editId="48B0714C">
            <wp:extent cx="2809875" cy="168430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17290" cy="1688751"/>
                    </a:xfrm>
                    <a:prstGeom prst="rect">
                      <a:avLst/>
                    </a:prstGeom>
                  </pic:spPr>
                </pic:pic>
              </a:graphicData>
            </a:graphic>
          </wp:inline>
        </w:drawing>
      </w:r>
    </w:p>
    <w:p w14:paraId="272D2207" w14:textId="77777777" w:rsidR="00BC0C0A" w:rsidRPr="0051088A" w:rsidRDefault="00BC0C0A" w:rsidP="00BC0C0A">
      <w:pPr>
        <w:pStyle w:val="Caption"/>
      </w:pPr>
      <w:bookmarkStart w:id="26" w:name="_Toc83579037"/>
      <w:r>
        <w:t xml:space="preserve">Gambar </w:t>
      </w:r>
      <w:r w:rsidR="00812FF3">
        <w:fldChar w:fldCharType="begin"/>
      </w:r>
      <w:r w:rsidR="00812FF3">
        <w:instrText xml:space="preserve"> SEQ Gambar \* ARABI</w:instrText>
      </w:r>
      <w:r w:rsidR="00812FF3">
        <w:instrText xml:space="preserve">C </w:instrText>
      </w:r>
      <w:r w:rsidR="00812FF3">
        <w:fldChar w:fldCharType="separate"/>
      </w:r>
      <w:r w:rsidR="005F462F">
        <w:rPr>
          <w:noProof/>
        </w:rPr>
        <w:t>3</w:t>
      </w:r>
      <w:r w:rsidR="00812FF3">
        <w:rPr>
          <w:noProof/>
        </w:rPr>
        <w:fldChar w:fldCharType="end"/>
      </w:r>
      <w:r>
        <w:t xml:space="preserve"> Gambar dengan warna RGB</w:t>
      </w:r>
      <w:bookmarkEnd w:id="26"/>
    </w:p>
    <w:p w14:paraId="097F3A77" w14:textId="77777777" w:rsidR="00BC0C0A" w:rsidRDefault="00BC0C0A" w:rsidP="00BC0C0A">
      <w:pPr>
        <w:pStyle w:val="ListParagraph"/>
        <w:numPr>
          <w:ilvl w:val="0"/>
          <w:numId w:val="49"/>
        </w:numPr>
        <w:spacing w:line="360" w:lineRule="auto"/>
        <w:ind w:left="567"/>
        <w:jc w:val="both"/>
      </w:pPr>
      <w:r w:rsidRPr="009C2E40">
        <w:rPr>
          <w:i/>
        </w:rPr>
        <w:t>Grayscale</w:t>
      </w:r>
      <w:r>
        <w:t xml:space="preserve"> adalah berbagai nuansa warna monokromatik dari hitam menjadi puti. Oleh karena itu, gambar </w:t>
      </w:r>
      <w:r w:rsidRPr="009C2E40">
        <w:rPr>
          <w:i/>
        </w:rPr>
        <w:t>grayscale</w:t>
      </w:r>
      <w:r>
        <w:t xml:space="preserve"> hanya memiliki warna abu-abu dan tidak berwarna</w:t>
      </w:r>
      <w:sdt>
        <w:sdtPr>
          <w:id w:val="97374811"/>
          <w:citation/>
        </w:sdtPr>
        <w:sdtEndPr/>
        <w:sdtContent>
          <w:r>
            <w:fldChar w:fldCharType="begin"/>
          </w:r>
          <w:r>
            <w:instrText xml:space="preserve"> CITATION Jej19 \l 1057 </w:instrText>
          </w:r>
          <w:r>
            <w:fldChar w:fldCharType="separate"/>
          </w:r>
          <w:r w:rsidR="0032520D">
            <w:rPr>
              <w:noProof/>
            </w:rPr>
            <w:t xml:space="preserve"> (Jejaring, 2019)</w:t>
          </w:r>
          <w:r>
            <w:fldChar w:fldCharType="end"/>
          </w:r>
        </w:sdtContent>
      </w:sdt>
      <w:r>
        <w:t xml:space="preserve">. Adapun menurut website glosarium.org, </w:t>
      </w:r>
      <w:r w:rsidRPr="009C2E40">
        <w:rPr>
          <w:i/>
        </w:rPr>
        <w:t>grayscale</w:t>
      </w:r>
      <w:r>
        <w:t xml:space="preserve"> adala suatu istilah untuk menyebutkan satu citra yang memiliki warna abu-abu, hitam dan putih</w:t>
      </w:r>
      <w:sdt>
        <w:sdtPr>
          <w:id w:val="1197657017"/>
          <w:citation/>
        </w:sdtPr>
        <w:sdtEndPr/>
        <w:sdtContent>
          <w:r>
            <w:fldChar w:fldCharType="begin"/>
          </w:r>
          <w:r>
            <w:instrText xml:space="preserve"> CITATION Pan19 \l 1057 </w:instrText>
          </w:r>
          <w:r>
            <w:fldChar w:fldCharType="separate"/>
          </w:r>
          <w:r w:rsidR="0032520D">
            <w:rPr>
              <w:noProof/>
            </w:rPr>
            <w:t xml:space="preserve"> (Pann, 2019)</w:t>
          </w:r>
          <w:r>
            <w:fldChar w:fldCharType="end"/>
          </w:r>
        </w:sdtContent>
      </w:sdt>
      <w:r>
        <w:t xml:space="preserve">. Pada gambar </w:t>
      </w:r>
      <w:r w:rsidRPr="009C2E40">
        <w:rPr>
          <w:i/>
        </w:rPr>
        <w:t>grayscale</w:t>
      </w:r>
      <w:r>
        <w:t xml:space="preserve"> atau derajat keabuan, setiap titik mempunyai nilai 8bit, atau 0 s/d 255. Citra RGB dapat dikonversi menjadi citra </w:t>
      </w:r>
      <w:r w:rsidRPr="009C2E40">
        <w:rPr>
          <w:i/>
        </w:rPr>
        <w:t>grayscale</w:t>
      </w:r>
      <w:r>
        <w:t xml:space="preserve"> sehingga dihasilkan hanya satu kanal warna. Persamaan yang umumnya digunakan untuk mengkonversi citra RGB </w:t>
      </w:r>
      <w:r w:rsidRPr="007205FA">
        <w:rPr>
          <w:i/>
        </w:rPr>
        <w:t>truecolor</w:t>
      </w:r>
      <w:r>
        <w:t xml:space="preserve"> 24-bit menjadi citra </w:t>
      </w:r>
      <w:r w:rsidRPr="009C2E40">
        <w:rPr>
          <w:i/>
        </w:rPr>
        <w:t>grayscale</w:t>
      </w:r>
      <w:r>
        <w:t xml:space="preserve"> 8-bit adalah :</w:t>
      </w:r>
    </w:p>
    <w:p w14:paraId="70F2AB7D" w14:textId="77777777" w:rsidR="00BC0C0A" w:rsidRPr="00245401" w:rsidRDefault="00BC0C0A" w:rsidP="00BC0C0A">
      <w:pPr>
        <w:pStyle w:val="ListParagraph"/>
        <w:spacing w:line="360" w:lineRule="auto"/>
        <w:ind w:left="567"/>
        <w:jc w:val="both"/>
        <w:rPr>
          <w:rFonts w:ascii="Consolas" w:hAnsi="Consolas"/>
          <w:i/>
        </w:rPr>
      </w:pPr>
      <w:r w:rsidRPr="00245401">
        <w:rPr>
          <w:rFonts w:ascii="Consolas" w:hAnsi="Consolas"/>
          <w:i/>
        </w:rPr>
        <w:t xml:space="preserve">Grayscale = 0.2989*R + 0.5870*G + 0.1140*B </w:t>
      </w:r>
    </w:p>
    <w:p w14:paraId="28A9C675" w14:textId="77777777" w:rsidR="00BC0C0A" w:rsidRPr="00E9140F" w:rsidRDefault="00BC0C0A" w:rsidP="00BC0C0A">
      <w:pPr>
        <w:pStyle w:val="ListParagraph"/>
        <w:spacing w:line="360" w:lineRule="auto"/>
        <w:ind w:left="567"/>
        <w:jc w:val="both"/>
        <w:rPr>
          <w:sz w:val="16"/>
        </w:rPr>
      </w:pPr>
    </w:p>
    <w:p w14:paraId="142F4DA6" w14:textId="77777777" w:rsidR="00BC0C0A" w:rsidRDefault="00BC0C0A" w:rsidP="00BC0C0A">
      <w:pPr>
        <w:pStyle w:val="ListParagraph"/>
        <w:spacing w:line="360" w:lineRule="auto"/>
        <w:ind w:left="567"/>
        <w:jc w:val="both"/>
      </w:pPr>
      <w:r>
        <w:t xml:space="preserve">Setiap </w:t>
      </w:r>
      <w:r w:rsidRPr="00C6746E">
        <w:rPr>
          <w:i/>
        </w:rPr>
        <w:t>pixel</w:t>
      </w:r>
      <w:r>
        <w:t xml:space="preserve"> mempunyai nilai </w:t>
      </w:r>
      <w:r w:rsidRPr="005B4FA1">
        <w:rPr>
          <w:i/>
        </w:rPr>
        <w:t>red</w:t>
      </w:r>
      <w:r>
        <w:t xml:space="preserve">(r), </w:t>
      </w:r>
      <w:r w:rsidRPr="005B4FA1">
        <w:rPr>
          <w:i/>
        </w:rPr>
        <w:t>green</w:t>
      </w:r>
      <w:r>
        <w:t xml:space="preserve">(g) dan </w:t>
      </w:r>
      <w:r w:rsidRPr="005B4FA1">
        <w:rPr>
          <w:i/>
        </w:rPr>
        <w:t>blue</w:t>
      </w:r>
      <w:r>
        <w:t xml:space="preserve">(b) dengan nilai masing-masing 0-255. Setiap </w:t>
      </w:r>
      <w:r w:rsidRPr="005B4FA1">
        <w:rPr>
          <w:i/>
        </w:rPr>
        <w:t>pixel</w:t>
      </w:r>
      <w:r>
        <w:t xml:space="preserve"> mempunyai nilai derajat keabuan x dengan nilai 0- 255</w:t>
      </w:r>
    </w:p>
    <w:p w14:paraId="75C2964B" w14:textId="77777777" w:rsidR="00BC0C0A" w:rsidRDefault="00BC0C0A" w:rsidP="00BC0C0A">
      <w:pPr>
        <w:spacing w:line="360" w:lineRule="auto"/>
        <w:jc w:val="center"/>
      </w:pPr>
      <w:r w:rsidRPr="009F24E4">
        <w:rPr>
          <w:noProof/>
          <w:lang w:eastAsia="id-ID"/>
        </w:rPr>
        <w:drawing>
          <wp:inline distT="0" distB="0" distL="0" distR="0" wp14:anchorId="33F75713" wp14:editId="32D4499F">
            <wp:extent cx="2476500" cy="47649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61338" cy="492814"/>
                    </a:xfrm>
                    <a:prstGeom prst="rect">
                      <a:avLst/>
                    </a:prstGeom>
                  </pic:spPr>
                </pic:pic>
              </a:graphicData>
            </a:graphic>
          </wp:inline>
        </w:drawing>
      </w:r>
    </w:p>
    <w:p w14:paraId="450CB5E7" w14:textId="77777777" w:rsidR="00BC0C0A" w:rsidRDefault="00BC0C0A" w:rsidP="00BC0C0A">
      <w:pPr>
        <w:pStyle w:val="Caption"/>
      </w:pPr>
      <w:bookmarkStart w:id="27" w:name="_Toc83579038"/>
      <w:r>
        <w:t xml:space="preserve">Gambar </w:t>
      </w:r>
      <w:r w:rsidR="00812FF3">
        <w:fldChar w:fldCharType="begin"/>
      </w:r>
      <w:r w:rsidR="00812FF3">
        <w:instrText xml:space="preserve"> SEQ Gambar \* ARABIC </w:instrText>
      </w:r>
      <w:r w:rsidR="00812FF3">
        <w:fldChar w:fldCharType="separate"/>
      </w:r>
      <w:r w:rsidR="005F462F">
        <w:rPr>
          <w:noProof/>
        </w:rPr>
        <w:t>4</w:t>
      </w:r>
      <w:r w:rsidR="00812FF3">
        <w:rPr>
          <w:noProof/>
        </w:rPr>
        <w:fldChar w:fldCharType="end"/>
      </w:r>
      <w:r>
        <w:t xml:space="preserve"> Rumus </w:t>
      </w:r>
      <w:r w:rsidRPr="009C2E40">
        <w:rPr>
          <w:i/>
        </w:rPr>
        <w:t>Grayscale</w:t>
      </w:r>
      <w:bookmarkEnd w:id="27"/>
    </w:p>
    <w:p w14:paraId="13AB4619" w14:textId="77777777" w:rsidR="00BC0C0A" w:rsidRDefault="00BC0C0A" w:rsidP="00BC0C0A">
      <w:pPr>
        <w:spacing w:line="360" w:lineRule="auto"/>
        <w:jc w:val="center"/>
      </w:pPr>
      <w:r w:rsidRPr="009F24E4">
        <w:rPr>
          <w:noProof/>
          <w:lang w:eastAsia="id-ID"/>
        </w:rPr>
        <w:lastRenderedPageBreak/>
        <w:drawing>
          <wp:inline distT="0" distB="0" distL="0" distR="0" wp14:anchorId="15192AD0" wp14:editId="018C1D12">
            <wp:extent cx="3267075" cy="2165163"/>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94406" cy="2183276"/>
                    </a:xfrm>
                    <a:prstGeom prst="rect">
                      <a:avLst/>
                    </a:prstGeom>
                  </pic:spPr>
                </pic:pic>
              </a:graphicData>
            </a:graphic>
          </wp:inline>
        </w:drawing>
      </w:r>
    </w:p>
    <w:p w14:paraId="2CACE521" w14:textId="77777777" w:rsidR="00BC0C0A" w:rsidRDefault="00BC0C0A" w:rsidP="00BC0C0A">
      <w:pPr>
        <w:pStyle w:val="Caption"/>
      </w:pPr>
      <w:bookmarkStart w:id="28" w:name="_Toc83579039"/>
      <w:r>
        <w:t xml:space="preserve">Gambar </w:t>
      </w:r>
      <w:r w:rsidR="00812FF3">
        <w:fldChar w:fldCharType="begin"/>
      </w:r>
      <w:r w:rsidR="00812FF3">
        <w:instrText xml:space="preserve"> SEQ Gambar \* ARABIC </w:instrText>
      </w:r>
      <w:r w:rsidR="00812FF3">
        <w:fldChar w:fldCharType="separate"/>
      </w:r>
      <w:r w:rsidR="005F462F">
        <w:rPr>
          <w:noProof/>
        </w:rPr>
        <w:t>5</w:t>
      </w:r>
      <w:r w:rsidR="00812FF3">
        <w:rPr>
          <w:noProof/>
        </w:rPr>
        <w:fldChar w:fldCharType="end"/>
      </w:r>
      <w:r>
        <w:t xml:space="preserve"> Gambar dengan warna </w:t>
      </w:r>
      <w:r w:rsidRPr="009C2E40">
        <w:rPr>
          <w:i/>
        </w:rPr>
        <w:t>Grayscale</w:t>
      </w:r>
      <w:bookmarkEnd w:id="28"/>
    </w:p>
    <w:p w14:paraId="7FDEF7BB" w14:textId="77777777" w:rsidR="00BC0C0A" w:rsidRDefault="00BC0C0A" w:rsidP="00BC0C0A">
      <w:pPr>
        <w:pStyle w:val="ListParagraph"/>
        <w:numPr>
          <w:ilvl w:val="0"/>
          <w:numId w:val="49"/>
        </w:numPr>
        <w:spacing w:line="360" w:lineRule="auto"/>
        <w:ind w:left="567"/>
        <w:jc w:val="both"/>
      </w:pPr>
      <w:r w:rsidRPr="001349D4">
        <w:rPr>
          <w:i/>
        </w:rPr>
        <w:t>Threshold</w:t>
      </w:r>
      <w:r>
        <w:t>/</w:t>
      </w:r>
      <w:r w:rsidRPr="001349D4">
        <w:rPr>
          <w:i/>
        </w:rPr>
        <w:t>Black</w:t>
      </w:r>
      <w:r>
        <w:t xml:space="preserve"> and </w:t>
      </w:r>
      <w:r w:rsidRPr="001349D4">
        <w:rPr>
          <w:i/>
        </w:rPr>
        <w:t>White</w:t>
      </w:r>
      <w:r>
        <w:t xml:space="preserve">. </w:t>
      </w:r>
      <w:r w:rsidRPr="001349D4">
        <w:rPr>
          <w:i/>
        </w:rPr>
        <w:t>Thresholding</w:t>
      </w:r>
      <w:r>
        <w:t xml:space="preserve"> citra adala suatu metode yang digunakan untuk memisahkan antara objek dan </w:t>
      </w:r>
      <w:r w:rsidRPr="001349D4">
        <w:rPr>
          <w:i/>
        </w:rPr>
        <w:t>background</w:t>
      </w:r>
      <w:r>
        <w:t xml:space="preserve">-nya. </w:t>
      </w:r>
      <w:r w:rsidRPr="001349D4">
        <w:rPr>
          <w:i/>
        </w:rPr>
        <w:t>Thresholding</w:t>
      </w:r>
      <w:r>
        <w:t xml:space="preserve"> merupakah teknik yang sederhana dan efektif untuk segmentasi citra </w:t>
      </w:r>
      <w:r>
        <w:fldChar w:fldCharType="begin" w:fldLock="1"/>
      </w:r>
      <w:r>
        <w:instrText>ADDIN CSL_CITATION {"citationItems":[{"id":"ITEM-1","itemData":{"abstract":"Salah satu metode yang sering digunakan dalam pengolahan citra digital atau image processing adalah thresholding citra. Thresholding citra adalah suatu metode yang digunakan untuk memisahkan antara obyek dan backgroundnya. Thresholding adalah teknik yang sederhana tapi efektif untuk segmentasi citra. Proses Thresholding sering disebut dengan proses binerisasi. Dalam proses thresholding terhadap sebuah citra, hasil yang diperoleh tidak selalu memuaskan dan sesuai dengan keinginan. Hal ini dikarenakan faktor penghambat seperti pencahayaan yang tidak merata atau citra yang kabur yang menyebabkan histogram tidak bisa dipartisi dengan baik. Banyak metode thresholding citra yang sudah di kembangkan. Salah satu metode yang akan akan di implementasikan dalam tugas akhir ini adalah metode thresholding citra dengan menggunakan algoritma hybrid optimal estimation. Algoritma ini adalah gabungan dari PSO(particle swam optimization) yang digunakan untuk globak search, dengan EM(expectation maximization) yang digunakan untuk mengupdate particle terbaik. Dalam algoritma ini estimasi parameter dimasukan ke proses EM yang diperoleh dari pencarian global melalui PSO untuk mendapatkan titik awal yang cocok untuk EM dan sesuai dengan GMM. Dalam tugas akhir ini juga akan dilakukan pembandingan antara metode yang dipakai dalam tugas akhir ini dengan metode thresholding citra yang lain","author":[{"dropping-particle":"","family":"Fauzi","given":"M Hafidh","non-dropping-particle":"","parse-names":false,"suffix":""},{"dropping-particle":"","family":"Ir","given":"Prof","non-dropping-particle":"","parse-names":false,"suffix":""},{"dropping-particle":"","family":"Tjandrasa","given":"Handayani","non-dropping-particle":"","parse-names":false,"suffix":""},{"dropping-particle":"","family":"Sc","given":"M","non-dropping-particle":"","parse-names":false,"suffix":""},{"dropping-particle":"","family":"Ph","given":"D","non-dropping-particle":"","parse-names":false,"suffix":""},{"dropping-particle":"","family":"Informatika","given":"Jurusan Teknik","non-dropping-particle":"","parse-names":false,"suffix":""},{"dropping-particle":"","family":"Informasi","given":"Fakultas Teknologi","non-dropping-particle":"","parse-names":false,"suffix":""},{"dropping-particle":"","family":"Teknologi","given":"Institut","non-dropping-particle":"","parse-names":false,"suffix":""},{"dropping-particle":"","family":"Nopember","given":"Sepuluh","non-dropping-particle":"","parse-names":false,"suffix":""}],"container-title":"Teknologi Informasi","id":"ITEM-1","issued":{"date-parts":[["2010"]]},"title":"Implementasi Thresholding Citra Menggunakan Algoritma Hybrid Optimal Estimation","type":"article-journal"},"uris":["http://www.mendeley.com/documents/?uuid=8d542d3a-554e-4025-989e-5749947b91a7"]}],"mendeley":{"formattedCitation":"(Fauzi et al., 2010)","plainTextFormattedCitation":"(Fauzi et al., 2010)"},"properties":{"noteIndex":0},"schema":"https://github.com/citation-style-language/schema/raw/master/csl-citation.json"}</w:instrText>
      </w:r>
      <w:r>
        <w:fldChar w:fldCharType="separate"/>
      </w:r>
      <w:r w:rsidRPr="009F4691">
        <w:rPr>
          <w:noProof/>
        </w:rPr>
        <w:t>(Fauzi et al., 2010)</w:t>
      </w:r>
      <w:r>
        <w:fldChar w:fldCharType="end"/>
      </w:r>
      <w:r>
        <w:t xml:space="preserve">. Adapun menurut website pemrogramanmatlab.com, </w:t>
      </w:r>
      <w:r w:rsidRPr="00423BBD">
        <w:rPr>
          <w:i/>
        </w:rPr>
        <w:t>Thresholding</w:t>
      </w:r>
      <w:r>
        <w:t xml:space="preserve"> adala salah satu metode segmentasi citra di mana prosesnya didasarkan pada perbedaan derajat keabuan citra</w:t>
      </w:r>
      <w:sdt>
        <w:sdtPr>
          <w:id w:val="2039314953"/>
          <w:citation/>
        </w:sdtPr>
        <w:sdtEndPr/>
        <w:sdtContent>
          <w:r>
            <w:fldChar w:fldCharType="begin"/>
          </w:r>
          <w:r>
            <w:instrText xml:space="preserve">CITATION Adi16 \l 1057 </w:instrText>
          </w:r>
          <w:r>
            <w:fldChar w:fldCharType="separate"/>
          </w:r>
          <w:r w:rsidR="0032520D">
            <w:rPr>
              <w:noProof/>
            </w:rPr>
            <w:t xml:space="preserve"> (Adi Pamungkas, Thresholding | Pemrograman Matlab, 2016)</w:t>
          </w:r>
          <w:r>
            <w:fldChar w:fldCharType="end"/>
          </w:r>
        </w:sdtContent>
      </w:sdt>
      <w:r>
        <w:t xml:space="preserve">.  Pada gambar hitam putih (BW), setiap titik mempunyai nilai 0 atau 1. Jenis citra yang ketiga adalah citra biner. Citra biner adalah citra yang pikselnya memiliki kedalaman bit sebesar 1bit sehingga hanya memiliki dua nilai intensitas warna yaitu 0(hitam) dan 1(putih). Citra </w:t>
      </w:r>
      <w:r w:rsidRPr="009C2E40">
        <w:rPr>
          <w:i/>
        </w:rPr>
        <w:t>grayscale</w:t>
      </w:r>
      <w:r>
        <w:t xml:space="preserve"> dapat dikonversi menjadi citra biner melalui proses </w:t>
      </w:r>
      <w:r w:rsidRPr="00863D9A">
        <w:rPr>
          <w:i/>
        </w:rPr>
        <w:t>thresholding</w:t>
      </w:r>
      <w:r>
        <w:t xml:space="preserve">. Dalam proses </w:t>
      </w:r>
      <w:r w:rsidRPr="00863D9A">
        <w:rPr>
          <w:i/>
        </w:rPr>
        <w:t>thresholding</w:t>
      </w:r>
      <w:r>
        <w:t xml:space="preserve">, dibutuhkan suatu nilai </w:t>
      </w:r>
      <w:r w:rsidRPr="00863D9A">
        <w:rPr>
          <w:i/>
        </w:rPr>
        <w:t>threshold</w:t>
      </w:r>
      <w:r>
        <w:t xml:space="preserve"> sebagai nilai pembatas konversi. Nilai intensitas piksel yang lebih besar atau sama dengan nilai </w:t>
      </w:r>
      <w:r w:rsidRPr="00863D9A">
        <w:rPr>
          <w:i/>
        </w:rPr>
        <w:t>threshold</w:t>
      </w:r>
      <w:r>
        <w:t xml:space="preserve"> akan dikonversi menjadi 1. Sedangkan nilai intensitas piksel yang kurang dari nilai </w:t>
      </w:r>
      <w:r w:rsidRPr="005F7C10">
        <w:rPr>
          <w:i/>
        </w:rPr>
        <w:t>threshold</w:t>
      </w:r>
      <w:r>
        <w:t xml:space="preserve"> akan dikonversi menjadi 0. Misalnya nilai </w:t>
      </w:r>
      <w:r w:rsidRPr="005F7C10">
        <w:rPr>
          <w:i/>
        </w:rPr>
        <w:t>threshold</w:t>
      </w:r>
      <w:r>
        <w:t xml:space="preserve"> yang digunakan adalah 128, maka piksel yang mempunyai intensitas kurang dari 128 akan diubah menjadi 0(hitam) dan yang lebih dari atau sama dengan 128 akan diubah menjadi 1(putih) </w:t>
      </w:r>
    </w:p>
    <w:p w14:paraId="27D2AB7C" w14:textId="77777777" w:rsidR="00BC0C0A" w:rsidRPr="00A82C43" w:rsidRDefault="00BC0C0A" w:rsidP="00BC0C0A">
      <w:pPr>
        <w:pStyle w:val="ListParagraph"/>
        <w:spacing w:line="360" w:lineRule="auto"/>
        <w:ind w:left="786"/>
        <w:jc w:val="both"/>
        <w:rPr>
          <w:sz w:val="16"/>
        </w:rPr>
      </w:pPr>
    </w:p>
    <w:p w14:paraId="580972E9" w14:textId="77777777" w:rsidR="00BC0C0A" w:rsidRDefault="00BC0C0A" w:rsidP="00BC0C0A">
      <w:pPr>
        <w:pStyle w:val="ListParagraph"/>
        <w:spacing w:line="360" w:lineRule="auto"/>
        <w:ind w:left="567"/>
        <w:jc w:val="both"/>
      </w:pPr>
      <w:r>
        <w:t xml:space="preserve">Setiap </w:t>
      </w:r>
      <w:r w:rsidRPr="00262820">
        <w:rPr>
          <w:i/>
        </w:rPr>
        <w:t>pixel</w:t>
      </w:r>
      <w:r>
        <w:t xml:space="preserve"> mempunyai nilai derajat keabuan x dengan nilai 0-255. Setiap pixel mempunyai nilai warna x</w:t>
      </w:r>
      <w:r w:rsidRPr="009F6CA1">
        <w:rPr>
          <w:vertAlign w:val="subscript"/>
        </w:rPr>
        <w:t>bw</w:t>
      </w:r>
      <w:r>
        <w:t xml:space="preserve"> dengan nilai 0 dan 1</w:t>
      </w:r>
    </w:p>
    <w:p w14:paraId="7D8A3DB1" w14:textId="77777777" w:rsidR="00BC0C0A" w:rsidRDefault="00BC0C0A" w:rsidP="00BC0C0A">
      <w:pPr>
        <w:spacing w:line="360" w:lineRule="auto"/>
        <w:jc w:val="center"/>
      </w:pPr>
      <w:r w:rsidRPr="009F6CA1">
        <w:rPr>
          <w:noProof/>
          <w:lang w:eastAsia="id-ID"/>
        </w:rPr>
        <w:lastRenderedPageBreak/>
        <w:drawing>
          <wp:inline distT="0" distB="0" distL="0" distR="0" wp14:anchorId="7743F528" wp14:editId="0520F386">
            <wp:extent cx="3448050" cy="606475"/>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12596" cy="617828"/>
                    </a:xfrm>
                    <a:prstGeom prst="rect">
                      <a:avLst/>
                    </a:prstGeom>
                  </pic:spPr>
                </pic:pic>
              </a:graphicData>
            </a:graphic>
          </wp:inline>
        </w:drawing>
      </w:r>
    </w:p>
    <w:p w14:paraId="3B6DA277" w14:textId="77777777" w:rsidR="00BC0C0A" w:rsidRDefault="00BC0C0A" w:rsidP="00BC0C0A">
      <w:pPr>
        <w:pStyle w:val="Caption"/>
        <w:rPr>
          <w:vertAlign w:val="subscript"/>
        </w:rPr>
      </w:pPr>
      <w:bookmarkStart w:id="29" w:name="_Toc83579040"/>
      <w:r>
        <w:t xml:space="preserve">Gambar </w:t>
      </w:r>
      <w:r w:rsidR="00812FF3">
        <w:fldChar w:fldCharType="begin"/>
      </w:r>
      <w:r w:rsidR="00812FF3">
        <w:instrText xml:space="preserve"> SEQ Gambar \* ARABIC </w:instrText>
      </w:r>
      <w:r w:rsidR="00812FF3">
        <w:fldChar w:fldCharType="separate"/>
      </w:r>
      <w:r w:rsidR="005F462F">
        <w:rPr>
          <w:noProof/>
        </w:rPr>
        <w:t>6</w:t>
      </w:r>
      <w:r w:rsidR="00812FF3">
        <w:rPr>
          <w:noProof/>
        </w:rPr>
        <w:fldChar w:fldCharType="end"/>
      </w:r>
      <w:r>
        <w:t xml:space="preserve"> Rumus nilai x</w:t>
      </w:r>
      <w:r>
        <w:rPr>
          <w:vertAlign w:val="subscript"/>
        </w:rPr>
        <w:t>bw</w:t>
      </w:r>
      <w:bookmarkEnd w:id="29"/>
    </w:p>
    <w:p w14:paraId="77FE901C" w14:textId="77777777" w:rsidR="00BC0C0A" w:rsidRDefault="00BC0C0A" w:rsidP="00BC0C0A">
      <w:pPr>
        <w:jc w:val="center"/>
      </w:pPr>
      <w:r w:rsidRPr="00037C83">
        <w:rPr>
          <w:noProof/>
          <w:lang w:eastAsia="id-ID"/>
        </w:rPr>
        <w:drawing>
          <wp:inline distT="0" distB="0" distL="0" distR="0" wp14:anchorId="5C2B2196" wp14:editId="7DB46363">
            <wp:extent cx="3514725" cy="2411368"/>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19779" cy="2414835"/>
                    </a:xfrm>
                    <a:prstGeom prst="rect">
                      <a:avLst/>
                    </a:prstGeom>
                  </pic:spPr>
                </pic:pic>
              </a:graphicData>
            </a:graphic>
          </wp:inline>
        </w:drawing>
      </w:r>
    </w:p>
    <w:p w14:paraId="7BEB7D0D" w14:textId="77777777" w:rsidR="00BC0C0A" w:rsidRPr="00101F01" w:rsidRDefault="00BC0C0A" w:rsidP="00BC0C0A">
      <w:pPr>
        <w:pStyle w:val="Caption"/>
      </w:pPr>
      <w:bookmarkStart w:id="30" w:name="_Toc83579041"/>
      <w:r>
        <w:t xml:space="preserve">Gambar </w:t>
      </w:r>
      <w:r w:rsidR="00812FF3">
        <w:fldChar w:fldCharType="begin"/>
      </w:r>
      <w:r w:rsidR="00812FF3">
        <w:instrText xml:space="preserve"> SEQ Gambar \* ARABIC </w:instrText>
      </w:r>
      <w:r w:rsidR="00812FF3">
        <w:fldChar w:fldCharType="separate"/>
      </w:r>
      <w:r w:rsidR="005F462F">
        <w:rPr>
          <w:noProof/>
        </w:rPr>
        <w:t>7</w:t>
      </w:r>
      <w:r w:rsidR="00812FF3">
        <w:rPr>
          <w:noProof/>
        </w:rPr>
        <w:fldChar w:fldCharType="end"/>
      </w:r>
      <w:r>
        <w:t xml:space="preserve"> Gambar dengan warna </w:t>
      </w:r>
      <w:r w:rsidRPr="0093404B">
        <w:rPr>
          <w:i/>
        </w:rPr>
        <w:t>Black</w:t>
      </w:r>
      <w:r>
        <w:t xml:space="preserve"> and </w:t>
      </w:r>
      <w:r w:rsidRPr="0093404B">
        <w:rPr>
          <w:i/>
        </w:rPr>
        <w:t>White</w:t>
      </w:r>
      <w:bookmarkEnd w:id="30"/>
    </w:p>
    <w:p w14:paraId="142957BB" w14:textId="77777777" w:rsidR="00BC0C0A" w:rsidRDefault="00BC0C0A" w:rsidP="00BC0C0A">
      <w:pPr>
        <w:pStyle w:val="ListParagraph"/>
        <w:numPr>
          <w:ilvl w:val="0"/>
          <w:numId w:val="49"/>
        </w:numPr>
        <w:spacing w:line="360" w:lineRule="auto"/>
        <w:ind w:left="567"/>
        <w:jc w:val="both"/>
      </w:pPr>
      <w:r>
        <w:t>Berdasarkan jenis warnanya, citra digital dapat dibedakan menjadi tiga jenis yaitu citra RGB, Grayscale, dan Biner. Citra RGB(</w:t>
      </w:r>
      <w:r w:rsidRPr="0093404B">
        <w:rPr>
          <w:i/>
        </w:rPr>
        <w:t>Red</w:t>
      </w:r>
      <w:r>
        <w:t xml:space="preserve">, </w:t>
      </w:r>
      <w:r w:rsidRPr="0093404B">
        <w:rPr>
          <w:i/>
        </w:rPr>
        <w:t>Green</w:t>
      </w:r>
      <w:r>
        <w:t xml:space="preserve">, </w:t>
      </w:r>
      <w:r w:rsidRPr="0093404B">
        <w:rPr>
          <w:i/>
        </w:rPr>
        <w:t>Blue</w:t>
      </w:r>
      <w:r>
        <w:t xml:space="preserve">) adalah citra yang nilai intensitas </w:t>
      </w:r>
      <w:r w:rsidRPr="007774A2">
        <w:rPr>
          <w:i/>
        </w:rPr>
        <w:t>pixel</w:t>
      </w:r>
      <w:r>
        <w:t>-nya tersusun oleh tiga layer, yaitu merah, hijau dan biru</w:t>
      </w:r>
      <w:sdt>
        <w:sdtPr>
          <w:id w:val="-1415854668"/>
          <w:citation/>
        </w:sdtPr>
        <w:sdtEndPr/>
        <w:sdtContent>
          <w:r>
            <w:fldChar w:fldCharType="begin"/>
          </w:r>
          <w:r>
            <w:instrText xml:space="preserve">CITATION Adi15 \l 1057 </w:instrText>
          </w:r>
          <w:r>
            <w:fldChar w:fldCharType="separate"/>
          </w:r>
          <w:r w:rsidR="0032520D">
            <w:rPr>
              <w:noProof/>
            </w:rPr>
            <w:t xml:space="preserve"> (Adi Pamungkas, Pengolahan Citra Digital, 2015)</w:t>
          </w:r>
          <w:r>
            <w:fldChar w:fldCharType="end"/>
          </w:r>
        </w:sdtContent>
      </w:sdt>
      <w:r>
        <w:t xml:space="preserve">. </w:t>
      </w:r>
      <w:r w:rsidRPr="0093404B">
        <w:rPr>
          <w:i/>
        </w:rPr>
        <w:t>Layer Red</w:t>
      </w:r>
      <w:r>
        <w:t xml:space="preserve">, </w:t>
      </w:r>
      <w:r w:rsidRPr="0093404B">
        <w:rPr>
          <w:i/>
        </w:rPr>
        <w:t>Layer Green</w:t>
      </w:r>
      <w:r>
        <w:t xml:space="preserve">, </w:t>
      </w:r>
      <w:r w:rsidRPr="0093404B">
        <w:rPr>
          <w:i/>
        </w:rPr>
        <w:t>Layer Blue</w:t>
      </w:r>
      <w:r>
        <w:t xml:space="preserve"> adalah menampilkan gambar dengan dominasi warna Merah, Hijau, atau Biru saja. Pada akhirnya hasil yang ditampilkan hanya salah satu warna yang dominan tersebut. Namun, jika digabungkan, maka terjadi gambar RGB yang utuh seperti sediakala</w:t>
      </w:r>
    </w:p>
    <w:p w14:paraId="11176C17" w14:textId="77777777" w:rsidR="00BC0C0A" w:rsidRDefault="00BC0C0A" w:rsidP="00BC0C0A">
      <w:pPr>
        <w:spacing w:line="360" w:lineRule="auto"/>
        <w:jc w:val="center"/>
      </w:pPr>
      <w:r w:rsidRPr="00B069CC">
        <w:rPr>
          <w:noProof/>
          <w:lang w:eastAsia="id-ID"/>
        </w:rPr>
        <w:drawing>
          <wp:inline distT="0" distB="0" distL="0" distR="0" wp14:anchorId="0C55BC63" wp14:editId="5028D956">
            <wp:extent cx="4252635" cy="20955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72960" cy="2105515"/>
                    </a:xfrm>
                    <a:prstGeom prst="rect">
                      <a:avLst/>
                    </a:prstGeom>
                  </pic:spPr>
                </pic:pic>
              </a:graphicData>
            </a:graphic>
          </wp:inline>
        </w:drawing>
      </w:r>
    </w:p>
    <w:p w14:paraId="4A9A68F3" w14:textId="77777777" w:rsidR="00BC0C0A" w:rsidRDefault="00BC0C0A" w:rsidP="00BC0C0A">
      <w:pPr>
        <w:pStyle w:val="Caption"/>
      </w:pPr>
      <w:bookmarkStart w:id="31" w:name="_Toc83579042"/>
      <w:r>
        <w:t xml:space="preserve">Gambar </w:t>
      </w:r>
      <w:r w:rsidR="00812FF3">
        <w:fldChar w:fldCharType="begin"/>
      </w:r>
      <w:r w:rsidR="00812FF3">
        <w:instrText xml:space="preserve"> SEQ Gambar \* ARABIC </w:instrText>
      </w:r>
      <w:r w:rsidR="00812FF3">
        <w:fldChar w:fldCharType="separate"/>
      </w:r>
      <w:r w:rsidR="005F462F">
        <w:rPr>
          <w:noProof/>
        </w:rPr>
        <w:t>8</w:t>
      </w:r>
      <w:r w:rsidR="00812FF3">
        <w:rPr>
          <w:noProof/>
        </w:rPr>
        <w:fldChar w:fldCharType="end"/>
      </w:r>
      <w:r>
        <w:t xml:space="preserve"> Gambar dengan </w:t>
      </w:r>
      <w:r w:rsidRPr="00F13BC7">
        <w:rPr>
          <w:i/>
        </w:rPr>
        <w:t>Layer</w:t>
      </w:r>
      <w:r>
        <w:t xml:space="preserve"> </w:t>
      </w:r>
      <w:r w:rsidRPr="00F13BC7">
        <w:rPr>
          <w:i/>
        </w:rPr>
        <w:t>Red</w:t>
      </w:r>
      <w:r>
        <w:t xml:space="preserve">, </w:t>
      </w:r>
      <w:r w:rsidRPr="00F13BC7">
        <w:rPr>
          <w:i/>
        </w:rPr>
        <w:t>Green</w:t>
      </w:r>
      <w:r>
        <w:t xml:space="preserve"> dan </w:t>
      </w:r>
      <w:r w:rsidRPr="00F13BC7">
        <w:rPr>
          <w:i/>
        </w:rPr>
        <w:t>Blue</w:t>
      </w:r>
      <w:bookmarkEnd w:id="31"/>
    </w:p>
    <w:p w14:paraId="20B90DC4" w14:textId="77777777" w:rsidR="00BC0C0A" w:rsidRDefault="00BC0C0A" w:rsidP="00BC0C0A">
      <w:pPr>
        <w:pStyle w:val="ListParagraph"/>
        <w:numPr>
          <w:ilvl w:val="0"/>
          <w:numId w:val="49"/>
        </w:numPr>
        <w:spacing w:line="360" w:lineRule="auto"/>
        <w:ind w:left="567"/>
        <w:jc w:val="both"/>
      </w:pPr>
      <w:r w:rsidRPr="009C2E40">
        <w:rPr>
          <w:i/>
        </w:rPr>
        <w:lastRenderedPageBreak/>
        <w:t>Invers</w:t>
      </w:r>
      <w:r>
        <w:t xml:space="preserve"> adalah manipulasi gambar dengan menampilkan warna gambar berlawanan dengan gambar asli. Citra Negatif didapat dengan membalikkan nilai setiap </w:t>
      </w:r>
      <w:r w:rsidRPr="009C2E40">
        <w:rPr>
          <w:i/>
        </w:rPr>
        <w:t>pixel</w:t>
      </w:r>
      <w:r>
        <w:t xml:space="preserve"> atau sering disebut dengan operasi negasi (operasi </w:t>
      </w:r>
      <w:r w:rsidRPr="009C2E40">
        <w:rPr>
          <w:i/>
        </w:rPr>
        <w:t>invers</w:t>
      </w:r>
      <w:r>
        <w:t xml:space="preserve">). Proses ini cocok untuk memperbaiki detail level putih atau keabuan pada latar belakang yang gelap. Proses ini banyak digunakan pada citra medis seperti USG dan foto sinar X. Misalkan pada citra </w:t>
      </w:r>
      <w:r w:rsidRPr="009C2E40">
        <w:rPr>
          <w:i/>
        </w:rPr>
        <w:t>gray</w:t>
      </w:r>
      <w:r>
        <w:t xml:space="preserve"> 8-bit (256 derajat keabuan), citra negatif yang diperoleh dengan persamaan : fo(x,y) = 255 – fi(x,y)</w:t>
      </w:r>
      <w:sdt>
        <w:sdtPr>
          <w:id w:val="-1879313998"/>
          <w:citation/>
        </w:sdtPr>
        <w:sdtEndPr/>
        <w:sdtContent>
          <w:r>
            <w:fldChar w:fldCharType="begin"/>
          </w:r>
          <w:r>
            <w:instrText xml:space="preserve"> CITATION Den16 \l 1057 </w:instrText>
          </w:r>
          <w:r>
            <w:fldChar w:fldCharType="separate"/>
          </w:r>
          <w:r w:rsidR="0032520D">
            <w:rPr>
              <w:noProof/>
            </w:rPr>
            <w:t xml:space="preserve"> (Dyantama, 2016)</w:t>
          </w:r>
          <w:r>
            <w:fldChar w:fldCharType="end"/>
          </w:r>
        </w:sdtContent>
      </w:sdt>
      <w:r>
        <w:t xml:space="preserve">.  Menurut website pemrogramanmatlab.com, Citra Negatif adalah citra yang nilai </w:t>
      </w:r>
      <w:r w:rsidRPr="009C2E40">
        <w:rPr>
          <w:i/>
        </w:rPr>
        <w:t>pixel</w:t>
      </w:r>
      <w:r>
        <w:t>-nya berkebalikan dengan citra aslinya. Apabila citra asli disimbolkan dengan I, maka negatif dari citra tersebut adalah I’ = 255-I</w:t>
      </w:r>
      <w:sdt>
        <w:sdtPr>
          <w:id w:val="1184936280"/>
          <w:citation/>
        </w:sdtPr>
        <w:sdtEndPr/>
        <w:sdtContent>
          <w:r>
            <w:fldChar w:fldCharType="begin"/>
          </w:r>
          <w:r>
            <w:instrText xml:space="preserve"> CITATION Adi151 \l 1057 </w:instrText>
          </w:r>
          <w:r>
            <w:fldChar w:fldCharType="separate"/>
          </w:r>
          <w:r w:rsidR="0032520D">
            <w:rPr>
              <w:noProof/>
            </w:rPr>
            <w:t xml:space="preserve"> (Adi Pamungkas, Complement Image (Negative Image), 2015)</w:t>
          </w:r>
          <w:r>
            <w:fldChar w:fldCharType="end"/>
          </w:r>
        </w:sdtContent>
      </w:sdt>
      <w:r>
        <w:t>. Contoh perhitungan nilai pixel dari citra negatif ditunjukkan pada gambar berikut :</w:t>
      </w:r>
    </w:p>
    <w:p w14:paraId="7651E9B9" w14:textId="77777777" w:rsidR="00BC0C0A" w:rsidRDefault="00BC0C0A" w:rsidP="00BC0C0A">
      <w:pPr>
        <w:spacing w:line="360" w:lineRule="auto"/>
        <w:jc w:val="center"/>
      </w:pPr>
      <w:r w:rsidRPr="00C27DDB">
        <w:rPr>
          <w:noProof/>
          <w:lang w:eastAsia="id-ID"/>
        </w:rPr>
        <w:drawing>
          <wp:inline distT="0" distB="0" distL="0" distR="0" wp14:anchorId="4A269AFF" wp14:editId="461511E9">
            <wp:extent cx="4038600" cy="154716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055915" cy="1553797"/>
                    </a:xfrm>
                    <a:prstGeom prst="rect">
                      <a:avLst/>
                    </a:prstGeom>
                  </pic:spPr>
                </pic:pic>
              </a:graphicData>
            </a:graphic>
          </wp:inline>
        </w:drawing>
      </w:r>
    </w:p>
    <w:p w14:paraId="3F805006" w14:textId="77777777" w:rsidR="00BC0C0A" w:rsidRDefault="00BC0C0A" w:rsidP="00BC0C0A">
      <w:pPr>
        <w:pStyle w:val="Caption"/>
      </w:pPr>
      <w:bookmarkStart w:id="32" w:name="_Toc83579043"/>
      <w:r>
        <w:t xml:space="preserve">Gambar </w:t>
      </w:r>
      <w:r w:rsidR="00812FF3">
        <w:fldChar w:fldCharType="begin"/>
      </w:r>
      <w:r w:rsidR="00812FF3">
        <w:instrText xml:space="preserve"> SEQ Gambar \* ARABIC </w:instrText>
      </w:r>
      <w:r w:rsidR="00812FF3">
        <w:fldChar w:fldCharType="separate"/>
      </w:r>
      <w:r w:rsidR="005F462F">
        <w:rPr>
          <w:noProof/>
        </w:rPr>
        <w:t>9</w:t>
      </w:r>
      <w:r w:rsidR="00812FF3">
        <w:rPr>
          <w:noProof/>
        </w:rPr>
        <w:fldChar w:fldCharType="end"/>
      </w:r>
      <w:r>
        <w:t xml:space="preserve"> Perhitungan Citra Asli ke Negatif</w:t>
      </w:r>
      <w:bookmarkEnd w:id="32"/>
    </w:p>
    <w:p w14:paraId="388ACCB9" w14:textId="77777777" w:rsidR="00BC0C0A" w:rsidRDefault="00BC0C0A" w:rsidP="00BC0C0A">
      <w:pPr>
        <w:pStyle w:val="ListParagraph"/>
        <w:spacing w:line="360" w:lineRule="auto"/>
        <w:ind w:left="567"/>
        <w:jc w:val="both"/>
      </w:pPr>
      <w:r>
        <w:t xml:space="preserve">Hasil gambar terlihat seperti </w:t>
      </w:r>
      <w:r w:rsidRPr="009C2E40">
        <w:rPr>
          <w:i/>
        </w:rPr>
        <w:t>negative</w:t>
      </w:r>
      <w:r>
        <w:t xml:space="preserve"> film pada kamera analog.</w:t>
      </w:r>
    </w:p>
    <w:p w14:paraId="3FDCA72E" w14:textId="77777777" w:rsidR="00BC0C0A" w:rsidRDefault="00BC0C0A" w:rsidP="00BC0C0A">
      <w:pPr>
        <w:spacing w:line="360" w:lineRule="auto"/>
        <w:jc w:val="center"/>
      </w:pPr>
      <w:r w:rsidRPr="00385B5A">
        <w:rPr>
          <w:noProof/>
          <w:lang w:eastAsia="id-ID"/>
        </w:rPr>
        <w:drawing>
          <wp:inline distT="0" distB="0" distL="0" distR="0" wp14:anchorId="315CF95A" wp14:editId="56D6C623">
            <wp:extent cx="3534700" cy="2238375"/>
            <wp:effectExtent l="0" t="0" r="889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8885" cy="2241025"/>
                    </a:xfrm>
                    <a:prstGeom prst="rect">
                      <a:avLst/>
                    </a:prstGeom>
                  </pic:spPr>
                </pic:pic>
              </a:graphicData>
            </a:graphic>
          </wp:inline>
        </w:drawing>
      </w:r>
    </w:p>
    <w:p w14:paraId="0F065E9D" w14:textId="29B4ED32" w:rsidR="00BC0C0A" w:rsidRDefault="00BC0C0A" w:rsidP="00BC0C0A">
      <w:pPr>
        <w:pStyle w:val="Caption"/>
      </w:pPr>
      <w:bookmarkStart w:id="33" w:name="_Toc83579044"/>
      <w:r>
        <w:t xml:space="preserve">Gambar </w:t>
      </w:r>
      <w:r w:rsidR="00812FF3">
        <w:fldChar w:fldCharType="begin"/>
      </w:r>
      <w:r w:rsidR="00812FF3">
        <w:instrText xml:space="preserve"> SEQ Gambar \* ARABIC </w:instrText>
      </w:r>
      <w:r w:rsidR="00812FF3">
        <w:fldChar w:fldCharType="separate"/>
      </w:r>
      <w:r w:rsidR="005F462F">
        <w:rPr>
          <w:noProof/>
        </w:rPr>
        <w:t>10</w:t>
      </w:r>
      <w:r w:rsidR="00812FF3">
        <w:rPr>
          <w:noProof/>
        </w:rPr>
        <w:fldChar w:fldCharType="end"/>
      </w:r>
      <w:r>
        <w:t xml:space="preserve"> Contoh Gambar </w:t>
      </w:r>
      <w:r w:rsidRPr="008D5DAD">
        <w:rPr>
          <w:i/>
        </w:rPr>
        <w:t>Invers</w:t>
      </w:r>
      <w:r w:rsidR="008D5DAD">
        <w:t xml:space="preserve"> atau </w:t>
      </w:r>
      <w:r w:rsidR="008D5DAD" w:rsidRPr="008D5DAD">
        <w:rPr>
          <w:i/>
        </w:rPr>
        <w:t>Negative</w:t>
      </w:r>
      <w:bookmarkEnd w:id="33"/>
    </w:p>
    <w:p w14:paraId="02686AC8" w14:textId="77777777" w:rsidR="00BC0C0A" w:rsidRDefault="00BC0C0A" w:rsidP="00BC0C0A">
      <w:pPr>
        <w:pStyle w:val="Heading2"/>
      </w:pPr>
      <w:bookmarkStart w:id="34" w:name="_Toc83578979"/>
      <w:r>
        <w:lastRenderedPageBreak/>
        <w:t>Implementasi</w:t>
      </w:r>
      <w:bookmarkEnd w:id="34"/>
    </w:p>
    <w:p w14:paraId="701FCD4D" w14:textId="77777777" w:rsidR="0000593C" w:rsidRDefault="0000593C" w:rsidP="0000593C">
      <w:pPr>
        <w:spacing w:line="360" w:lineRule="auto"/>
        <w:jc w:val="both"/>
      </w:pPr>
      <w:r>
        <w:t>Untuk menampilkan gambar tersebut perlu dibuat dalam bentuk GUI supaya mempermudah pengolahan gambar tersebut. Pertama kita buat GUI seperti gambar berikut</w:t>
      </w:r>
    </w:p>
    <w:p w14:paraId="0F140580" w14:textId="77777777" w:rsidR="0000593C" w:rsidRDefault="0000593C" w:rsidP="0000593C">
      <w:pPr>
        <w:jc w:val="center"/>
      </w:pPr>
      <w:r w:rsidRPr="00E214C3">
        <w:rPr>
          <w:noProof/>
          <w:lang w:eastAsia="id-ID"/>
        </w:rPr>
        <w:drawing>
          <wp:inline distT="0" distB="0" distL="0" distR="0" wp14:anchorId="5DD75E74" wp14:editId="2A4F7144">
            <wp:extent cx="4149996" cy="27813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74564" cy="2797765"/>
                    </a:xfrm>
                    <a:prstGeom prst="rect">
                      <a:avLst/>
                    </a:prstGeom>
                  </pic:spPr>
                </pic:pic>
              </a:graphicData>
            </a:graphic>
          </wp:inline>
        </w:drawing>
      </w:r>
    </w:p>
    <w:p w14:paraId="0E23C32A" w14:textId="77777777" w:rsidR="0000593C" w:rsidRDefault="0000593C" w:rsidP="0000593C">
      <w:pPr>
        <w:pStyle w:val="Caption"/>
      </w:pPr>
      <w:bookmarkStart w:id="35" w:name="_Toc83579045"/>
      <w:r>
        <w:t xml:space="preserve">Gambar </w:t>
      </w:r>
      <w:r w:rsidR="00812FF3">
        <w:fldChar w:fldCharType="begin"/>
      </w:r>
      <w:r w:rsidR="00812FF3">
        <w:instrText xml:space="preserve"> SEQ Gambar \* ARABIC </w:instrText>
      </w:r>
      <w:r w:rsidR="00812FF3">
        <w:fldChar w:fldCharType="separate"/>
      </w:r>
      <w:r w:rsidR="005F462F">
        <w:rPr>
          <w:noProof/>
        </w:rPr>
        <w:t>11</w:t>
      </w:r>
      <w:r w:rsidR="00812FF3">
        <w:rPr>
          <w:noProof/>
        </w:rPr>
        <w:fldChar w:fldCharType="end"/>
      </w:r>
      <w:r>
        <w:t xml:space="preserve"> Tampilan GUI</w:t>
      </w:r>
      <w:bookmarkEnd w:id="35"/>
    </w:p>
    <w:p w14:paraId="0D02D690" w14:textId="77777777" w:rsidR="0000593C" w:rsidRDefault="0000593C" w:rsidP="0000593C">
      <w:pPr>
        <w:spacing w:line="360" w:lineRule="auto"/>
      </w:pPr>
      <w:r>
        <w:t>Setelah dibuat GUI seperti gambar tersebut. Masukkan kode pada MATLAB sebagai berikut:</w:t>
      </w:r>
    </w:p>
    <w:p w14:paraId="40EDFD8C" w14:textId="77777777" w:rsidR="0000593C" w:rsidRPr="00E86DE2" w:rsidRDefault="0000593C" w:rsidP="0000593C">
      <w:pPr>
        <w:rPr>
          <w:b/>
        </w:rPr>
      </w:pPr>
      <w:r w:rsidRPr="00E86DE2">
        <w:rPr>
          <w:b/>
        </w:rPr>
        <w:t>Grayscale</w:t>
      </w:r>
    </w:p>
    <w:tbl>
      <w:tblPr>
        <w:tblStyle w:val="TableGrid"/>
        <w:tblW w:w="0" w:type="auto"/>
        <w:tblLook w:val="04A0" w:firstRow="1" w:lastRow="0" w:firstColumn="1" w:lastColumn="0" w:noHBand="0" w:noVBand="1"/>
      </w:tblPr>
      <w:tblGrid>
        <w:gridCol w:w="8154"/>
      </w:tblGrid>
      <w:tr w:rsidR="0000593C" w14:paraId="261C4FD8" w14:textId="77777777" w:rsidTr="00F579C0">
        <w:tc>
          <w:tcPr>
            <w:tcW w:w="8154" w:type="dxa"/>
          </w:tcPr>
          <w:p w14:paraId="0524B649" w14:textId="77777777" w:rsidR="0000593C" w:rsidRPr="0074212C" w:rsidRDefault="0000593C" w:rsidP="00F579C0">
            <w:pPr>
              <w:rPr>
                <w:rFonts w:ascii="Consolas" w:hAnsi="Consolas"/>
                <w:sz w:val="22"/>
              </w:rPr>
            </w:pPr>
            <w:r w:rsidRPr="0074212C">
              <w:rPr>
                <w:rFonts w:ascii="Consolas" w:hAnsi="Consolas"/>
                <w:sz w:val="22"/>
              </w:rPr>
              <w:t xml:space="preserve">image1 = handles.data1; </w:t>
            </w:r>
          </w:p>
          <w:p w14:paraId="6C71BA80" w14:textId="77777777" w:rsidR="0000593C" w:rsidRPr="0074212C" w:rsidRDefault="0000593C" w:rsidP="00F579C0">
            <w:pPr>
              <w:rPr>
                <w:rFonts w:ascii="Consolas" w:hAnsi="Consolas"/>
                <w:sz w:val="22"/>
              </w:rPr>
            </w:pPr>
            <w:r w:rsidRPr="0074212C">
              <w:rPr>
                <w:rFonts w:ascii="Consolas" w:hAnsi="Consolas"/>
                <w:sz w:val="22"/>
              </w:rPr>
              <w:t xml:space="preserve">gray = rgb2gray(image1); </w:t>
            </w:r>
          </w:p>
          <w:p w14:paraId="620CB23D" w14:textId="77777777" w:rsidR="0000593C" w:rsidRPr="0074212C" w:rsidRDefault="0000593C" w:rsidP="00F579C0">
            <w:pPr>
              <w:rPr>
                <w:rFonts w:ascii="Consolas" w:hAnsi="Consolas"/>
                <w:sz w:val="22"/>
              </w:rPr>
            </w:pPr>
            <w:r w:rsidRPr="0074212C">
              <w:rPr>
                <w:rFonts w:ascii="Consolas" w:hAnsi="Consolas"/>
                <w:sz w:val="22"/>
              </w:rPr>
              <w:t xml:space="preserve">axes(handles.axes2); </w:t>
            </w:r>
          </w:p>
          <w:p w14:paraId="1C1EC42D" w14:textId="77777777" w:rsidR="0000593C" w:rsidRPr="0074212C" w:rsidRDefault="0000593C" w:rsidP="00F579C0">
            <w:pPr>
              <w:rPr>
                <w:rFonts w:ascii="Consolas" w:hAnsi="Consolas"/>
                <w:sz w:val="22"/>
              </w:rPr>
            </w:pPr>
            <w:r w:rsidRPr="0074212C">
              <w:rPr>
                <w:rFonts w:ascii="Consolas" w:hAnsi="Consolas"/>
                <w:sz w:val="22"/>
              </w:rPr>
              <w:t xml:space="preserve">imshow(gray); </w:t>
            </w:r>
          </w:p>
          <w:p w14:paraId="6358A90B" w14:textId="77777777" w:rsidR="0000593C" w:rsidRPr="0074212C" w:rsidRDefault="0000593C" w:rsidP="00F579C0">
            <w:pPr>
              <w:rPr>
                <w:rFonts w:ascii="Consolas" w:hAnsi="Consolas"/>
                <w:sz w:val="22"/>
              </w:rPr>
            </w:pPr>
            <w:r w:rsidRPr="0074212C">
              <w:rPr>
                <w:rFonts w:ascii="Consolas" w:hAnsi="Consolas"/>
                <w:sz w:val="22"/>
              </w:rPr>
              <w:t xml:space="preserve">handles.data2 = gray; </w:t>
            </w:r>
          </w:p>
          <w:p w14:paraId="5B59FBC3" w14:textId="77777777" w:rsidR="0000593C" w:rsidRDefault="0000593C" w:rsidP="00F579C0">
            <w:r w:rsidRPr="0074212C">
              <w:rPr>
                <w:rFonts w:ascii="Consolas" w:hAnsi="Consolas"/>
                <w:sz w:val="22"/>
              </w:rPr>
              <w:t>guidata(hObject,handles);</w:t>
            </w:r>
          </w:p>
        </w:tc>
      </w:tr>
    </w:tbl>
    <w:p w14:paraId="272FC971" w14:textId="77777777" w:rsidR="0000593C" w:rsidRDefault="0000593C" w:rsidP="0000593C"/>
    <w:p w14:paraId="6F4FC1D3" w14:textId="77777777" w:rsidR="0000593C" w:rsidRDefault="0000593C" w:rsidP="0000593C">
      <w:r>
        <w:t xml:space="preserve">Dan hasilnya, </w:t>
      </w:r>
    </w:p>
    <w:p w14:paraId="61CBAA52" w14:textId="77777777" w:rsidR="0000593C" w:rsidRDefault="0000593C" w:rsidP="0000593C">
      <w:pPr>
        <w:jc w:val="center"/>
      </w:pPr>
      <w:r w:rsidRPr="00D14057">
        <w:rPr>
          <w:noProof/>
          <w:lang w:eastAsia="id-ID"/>
        </w:rPr>
        <w:drawing>
          <wp:inline distT="0" distB="0" distL="0" distR="0" wp14:anchorId="44B91179" wp14:editId="0AE02BA6">
            <wp:extent cx="4422907" cy="1704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461150" cy="1719717"/>
                    </a:xfrm>
                    <a:prstGeom prst="rect">
                      <a:avLst/>
                    </a:prstGeom>
                  </pic:spPr>
                </pic:pic>
              </a:graphicData>
            </a:graphic>
          </wp:inline>
        </w:drawing>
      </w:r>
    </w:p>
    <w:p w14:paraId="5D51F091" w14:textId="77777777" w:rsidR="0000593C" w:rsidRDefault="0000593C" w:rsidP="0000593C">
      <w:pPr>
        <w:pStyle w:val="Caption"/>
      </w:pPr>
      <w:bookmarkStart w:id="36" w:name="_Toc83579046"/>
      <w:r>
        <w:t xml:space="preserve">Gambar </w:t>
      </w:r>
      <w:r w:rsidR="00812FF3">
        <w:fldChar w:fldCharType="begin"/>
      </w:r>
      <w:r w:rsidR="00812FF3">
        <w:instrText xml:space="preserve"> SEQ Gambar \* ARABIC </w:instrText>
      </w:r>
      <w:r w:rsidR="00812FF3">
        <w:fldChar w:fldCharType="separate"/>
      </w:r>
      <w:r w:rsidR="005F462F">
        <w:rPr>
          <w:noProof/>
        </w:rPr>
        <w:t>12</w:t>
      </w:r>
      <w:r w:rsidR="00812FF3">
        <w:rPr>
          <w:noProof/>
        </w:rPr>
        <w:fldChar w:fldCharType="end"/>
      </w:r>
      <w:r>
        <w:t xml:space="preserve"> </w:t>
      </w:r>
      <w:r w:rsidRPr="006D1E47">
        <w:rPr>
          <w:i/>
        </w:rPr>
        <w:t>Grayscale Button</w:t>
      </w:r>
      <w:bookmarkEnd w:id="36"/>
    </w:p>
    <w:p w14:paraId="2B86D048" w14:textId="77777777" w:rsidR="0000593C" w:rsidRDefault="0000593C" w:rsidP="0000593C">
      <w:pPr>
        <w:jc w:val="center"/>
      </w:pPr>
      <w:r w:rsidRPr="00F016DB">
        <w:rPr>
          <w:noProof/>
          <w:lang w:eastAsia="id-ID"/>
        </w:rPr>
        <w:lastRenderedPageBreak/>
        <w:drawing>
          <wp:inline distT="0" distB="0" distL="0" distR="0" wp14:anchorId="54F726DE" wp14:editId="289AE8E5">
            <wp:extent cx="3343275" cy="206290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65627" cy="2076700"/>
                    </a:xfrm>
                    <a:prstGeom prst="rect">
                      <a:avLst/>
                    </a:prstGeom>
                  </pic:spPr>
                </pic:pic>
              </a:graphicData>
            </a:graphic>
          </wp:inline>
        </w:drawing>
      </w:r>
    </w:p>
    <w:p w14:paraId="6DF11951" w14:textId="77777777" w:rsidR="0000593C" w:rsidRDefault="0000593C" w:rsidP="0000593C">
      <w:pPr>
        <w:pStyle w:val="Caption"/>
      </w:pPr>
      <w:bookmarkStart w:id="37" w:name="_Toc83579047"/>
      <w:r>
        <w:t xml:space="preserve">Gambar </w:t>
      </w:r>
      <w:r w:rsidR="00812FF3">
        <w:fldChar w:fldCharType="begin"/>
      </w:r>
      <w:r w:rsidR="00812FF3">
        <w:instrText xml:space="preserve"> SEQ Gambar \* ARABIC </w:instrText>
      </w:r>
      <w:r w:rsidR="00812FF3">
        <w:fldChar w:fldCharType="separate"/>
      </w:r>
      <w:r w:rsidR="005F462F">
        <w:rPr>
          <w:noProof/>
        </w:rPr>
        <w:t>13</w:t>
      </w:r>
      <w:r w:rsidR="00812FF3">
        <w:rPr>
          <w:noProof/>
        </w:rPr>
        <w:fldChar w:fldCharType="end"/>
      </w:r>
      <w:r>
        <w:t xml:space="preserve"> Hasil </w:t>
      </w:r>
      <w:r w:rsidRPr="006D1E47">
        <w:rPr>
          <w:i/>
        </w:rPr>
        <w:t>Grayscale</w:t>
      </w:r>
      <w:bookmarkEnd w:id="37"/>
    </w:p>
    <w:p w14:paraId="55653D59" w14:textId="77777777" w:rsidR="0000593C" w:rsidRPr="00E86DE2" w:rsidRDefault="0000593C" w:rsidP="0000593C">
      <w:pPr>
        <w:rPr>
          <w:b/>
        </w:rPr>
      </w:pPr>
      <w:r w:rsidRPr="00E86DE2">
        <w:rPr>
          <w:b/>
        </w:rPr>
        <w:t>Black and White</w:t>
      </w:r>
    </w:p>
    <w:tbl>
      <w:tblPr>
        <w:tblStyle w:val="TableGrid"/>
        <w:tblW w:w="0" w:type="auto"/>
        <w:tblLook w:val="04A0" w:firstRow="1" w:lastRow="0" w:firstColumn="1" w:lastColumn="0" w:noHBand="0" w:noVBand="1"/>
      </w:tblPr>
      <w:tblGrid>
        <w:gridCol w:w="8154"/>
      </w:tblGrid>
      <w:tr w:rsidR="0000593C" w14:paraId="203C903B" w14:textId="77777777" w:rsidTr="00F579C0">
        <w:tc>
          <w:tcPr>
            <w:tcW w:w="8154" w:type="dxa"/>
          </w:tcPr>
          <w:p w14:paraId="27EF622A" w14:textId="77777777" w:rsidR="0000593C" w:rsidRPr="001832ED" w:rsidRDefault="0000593C" w:rsidP="00F579C0">
            <w:pPr>
              <w:rPr>
                <w:rFonts w:ascii="Consolas" w:hAnsi="Consolas"/>
                <w:sz w:val="22"/>
              </w:rPr>
            </w:pPr>
            <w:r w:rsidRPr="001832ED">
              <w:rPr>
                <w:rFonts w:ascii="Consolas" w:hAnsi="Consolas"/>
                <w:sz w:val="22"/>
              </w:rPr>
              <w:t xml:space="preserve">image1 = handles.data1; </w:t>
            </w:r>
          </w:p>
          <w:p w14:paraId="2595AF24" w14:textId="77777777" w:rsidR="0000593C" w:rsidRPr="001832ED" w:rsidRDefault="0000593C" w:rsidP="00F579C0">
            <w:pPr>
              <w:rPr>
                <w:rFonts w:ascii="Consolas" w:hAnsi="Consolas"/>
                <w:sz w:val="22"/>
              </w:rPr>
            </w:pPr>
            <w:r w:rsidRPr="001832ED">
              <w:rPr>
                <w:rFonts w:ascii="Consolas" w:hAnsi="Consolas"/>
                <w:sz w:val="22"/>
              </w:rPr>
              <w:t xml:space="preserve">bw = im2bw(image1); </w:t>
            </w:r>
          </w:p>
          <w:p w14:paraId="7A6CAF4C" w14:textId="77777777" w:rsidR="0000593C" w:rsidRPr="001832ED" w:rsidRDefault="0000593C" w:rsidP="00F579C0">
            <w:pPr>
              <w:rPr>
                <w:rFonts w:ascii="Consolas" w:hAnsi="Consolas"/>
                <w:sz w:val="22"/>
              </w:rPr>
            </w:pPr>
            <w:r w:rsidRPr="001832ED">
              <w:rPr>
                <w:rFonts w:ascii="Consolas" w:hAnsi="Consolas"/>
                <w:sz w:val="22"/>
              </w:rPr>
              <w:t xml:space="preserve">axes(handles.axes2); </w:t>
            </w:r>
          </w:p>
          <w:p w14:paraId="368DF1CB" w14:textId="77777777" w:rsidR="0000593C" w:rsidRPr="001832ED" w:rsidRDefault="0000593C" w:rsidP="00F579C0">
            <w:pPr>
              <w:rPr>
                <w:rFonts w:ascii="Consolas" w:hAnsi="Consolas"/>
                <w:sz w:val="22"/>
              </w:rPr>
            </w:pPr>
            <w:r w:rsidRPr="001832ED">
              <w:rPr>
                <w:rFonts w:ascii="Consolas" w:hAnsi="Consolas"/>
                <w:sz w:val="22"/>
              </w:rPr>
              <w:t xml:space="preserve">imshow(bw); </w:t>
            </w:r>
          </w:p>
          <w:p w14:paraId="7E81C3E5" w14:textId="77777777" w:rsidR="0000593C" w:rsidRPr="001832ED" w:rsidRDefault="0000593C" w:rsidP="00F579C0">
            <w:pPr>
              <w:rPr>
                <w:rFonts w:ascii="Consolas" w:hAnsi="Consolas"/>
                <w:sz w:val="22"/>
              </w:rPr>
            </w:pPr>
            <w:r w:rsidRPr="001832ED">
              <w:rPr>
                <w:rFonts w:ascii="Consolas" w:hAnsi="Consolas"/>
                <w:sz w:val="22"/>
              </w:rPr>
              <w:t xml:space="preserve">handles.data2 = bw; </w:t>
            </w:r>
          </w:p>
          <w:p w14:paraId="53452F83" w14:textId="77777777" w:rsidR="0000593C" w:rsidRDefault="0000593C" w:rsidP="00F579C0">
            <w:r w:rsidRPr="001832ED">
              <w:rPr>
                <w:rFonts w:ascii="Consolas" w:hAnsi="Consolas"/>
                <w:sz w:val="22"/>
              </w:rPr>
              <w:t>guidata(hObject,handles);</w:t>
            </w:r>
          </w:p>
        </w:tc>
      </w:tr>
    </w:tbl>
    <w:p w14:paraId="4E75E087" w14:textId="77777777" w:rsidR="0000593C" w:rsidRPr="00944F79" w:rsidRDefault="0000593C" w:rsidP="0000593C">
      <w:pPr>
        <w:rPr>
          <w:sz w:val="18"/>
        </w:rPr>
      </w:pPr>
    </w:p>
    <w:p w14:paraId="1B33849F" w14:textId="77777777" w:rsidR="0000593C" w:rsidRDefault="0000593C" w:rsidP="0000593C">
      <w:r>
        <w:t xml:space="preserve">Dan hasilnya, </w:t>
      </w:r>
    </w:p>
    <w:p w14:paraId="2273789E" w14:textId="77777777" w:rsidR="0000593C" w:rsidRDefault="0000593C" w:rsidP="0000593C">
      <w:pPr>
        <w:jc w:val="center"/>
      </w:pPr>
      <w:r w:rsidRPr="003733B4">
        <w:rPr>
          <w:noProof/>
          <w:lang w:eastAsia="id-ID"/>
        </w:rPr>
        <w:drawing>
          <wp:inline distT="0" distB="0" distL="0" distR="0" wp14:anchorId="59E54F4A" wp14:editId="4D1FA944">
            <wp:extent cx="4133850" cy="157480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57528" cy="1583820"/>
                    </a:xfrm>
                    <a:prstGeom prst="rect">
                      <a:avLst/>
                    </a:prstGeom>
                  </pic:spPr>
                </pic:pic>
              </a:graphicData>
            </a:graphic>
          </wp:inline>
        </w:drawing>
      </w:r>
    </w:p>
    <w:p w14:paraId="42E7095C" w14:textId="77777777" w:rsidR="0000593C" w:rsidRDefault="0000593C" w:rsidP="0000593C">
      <w:pPr>
        <w:pStyle w:val="Caption"/>
      </w:pPr>
      <w:bookmarkStart w:id="38" w:name="_Toc83579048"/>
      <w:r>
        <w:t xml:space="preserve">Gambar </w:t>
      </w:r>
      <w:r w:rsidR="00812FF3">
        <w:fldChar w:fldCharType="begin"/>
      </w:r>
      <w:r w:rsidR="00812FF3">
        <w:instrText xml:space="preserve"> SEQ Gambar \* ARABIC </w:instrText>
      </w:r>
      <w:r w:rsidR="00812FF3">
        <w:fldChar w:fldCharType="separate"/>
      </w:r>
      <w:r w:rsidR="005F462F">
        <w:rPr>
          <w:noProof/>
        </w:rPr>
        <w:t>14</w:t>
      </w:r>
      <w:r w:rsidR="00812FF3">
        <w:rPr>
          <w:noProof/>
        </w:rPr>
        <w:fldChar w:fldCharType="end"/>
      </w:r>
      <w:r>
        <w:t xml:space="preserve"> </w:t>
      </w:r>
      <w:r w:rsidRPr="006D1E47">
        <w:rPr>
          <w:i/>
        </w:rPr>
        <w:t>Black and White Button</w:t>
      </w:r>
      <w:bookmarkEnd w:id="38"/>
    </w:p>
    <w:p w14:paraId="345EDE99" w14:textId="77777777" w:rsidR="0000593C" w:rsidRDefault="0000593C" w:rsidP="0000593C">
      <w:pPr>
        <w:jc w:val="center"/>
      </w:pPr>
      <w:r w:rsidRPr="00FA60FD">
        <w:rPr>
          <w:noProof/>
          <w:lang w:eastAsia="id-ID"/>
        </w:rPr>
        <w:drawing>
          <wp:inline distT="0" distB="0" distL="0" distR="0" wp14:anchorId="52AD784F" wp14:editId="63ED4A09">
            <wp:extent cx="3486150" cy="21427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16885" cy="2161614"/>
                    </a:xfrm>
                    <a:prstGeom prst="rect">
                      <a:avLst/>
                    </a:prstGeom>
                  </pic:spPr>
                </pic:pic>
              </a:graphicData>
            </a:graphic>
          </wp:inline>
        </w:drawing>
      </w:r>
    </w:p>
    <w:p w14:paraId="368E54B2" w14:textId="77777777" w:rsidR="0000593C" w:rsidRPr="00ED0C66" w:rsidRDefault="0000593C" w:rsidP="0000593C">
      <w:pPr>
        <w:pStyle w:val="Caption"/>
      </w:pPr>
      <w:bookmarkStart w:id="39" w:name="_Toc83579049"/>
      <w:r>
        <w:t xml:space="preserve">Gambar </w:t>
      </w:r>
      <w:r w:rsidR="00812FF3">
        <w:fldChar w:fldCharType="begin"/>
      </w:r>
      <w:r w:rsidR="00812FF3">
        <w:instrText xml:space="preserve"> SEQ Gambar \* ARABIC </w:instrText>
      </w:r>
      <w:r w:rsidR="00812FF3">
        <w:fldChar w:fldCharType="separate"/>
      </w:r>
      <w:r w:rsidR="005F462F">
        <w:rPr>
          <w:noProof/>
        </w:rPr>
        <w:t>15</w:t>
      </w:r>
      <w:r w:rsidR="00812FF3">
        <w:rPr>
          <w:noProof/>
        </w:rPr>
        <w:fldChar w:fldCharType="end"/>
      </w:r>
      <w:r>
        <w:t xml:space="preserve"> Hasil </w:t>
      </w:r>
      <w:r w:rsidRPr="003A4D90">
        <w:rPr>
          <w:i/>
        </w:rPr>
        <w:t>Black and White</w:t>
      </w:r>
      <w:bookmarkEnd w:id="39"/>
    </w:p>
    <w:p w14:paraId="0D540496" w14:textId="77777777" w:rsidR="0000593C" w:rsidRPr="00E86DE2" w:rsidRDefault="0000593C" w:rsidP="0000593C">
      <w:pPr>
        <w:rPr>
          <w:b/>
        </w:rPr>
      </w:pPr>
      <w:r w:rsidRPr="00E86DE2">
        <w:rPr>
          <w:b/>
        </w:rPr>
        <w:lastRenderedPageBreak/>
        <w:t>Layer Red, Green, Blue</w:t>
      </w:r>
    </w:p>
    <w:tbl>
      <w:tblPr>
        <w:tblStyle w:val="TableGrid"/>
        <w:tblW w:w="0" w:type="auto"/>
        <w:tblLook w:val="04A0" w:firstRow="1" w:lastRow="0" w:firstColumn="1" w:lastColumn="0" w:noHBand="0" w:noVBand="1"/>
      </w:tblPr>
      <w:tblGrid>
        <w:gridCol w:w="8154"/>
      </w:tblGrid>
      <w:tr w:rsidR="0000593C" w14:paraId="37997253" w14:textId="77777777" w:rsidTr="00F579C0">
        <w:tc>
          <w:tcPr>
            <w:tcW w:w="8154" w:type="dxa"/>
          </w:tcPr>
          <w:p w14:paraId="6B40B2C0" w14:textId="77777777" w:rsidR="0000593C" w:rsidRPr="001832ED" w:rsidRDefault="0000593C" w:rsidP="00F579C0">
            <w:pPr>
              <w:rPr>
                <w:rFonts w:ascii="Consolas" w:hAnsi="Consolas"/>
                <w:sz w:val="22"/>
              </w:rPr>
            </w:pPr>
            <w:r w:rsidRPr="001832ED">
              <w:rPr>
                <w:rFonts w:ascii="Consolas" w:hAnsi="Consolas"/>
                <w:sz w:val="22"/>
              </w:rPr>
              <w:t xml:space="preserve">image1 = handles.data1; </w:t>
            </w:r>
          </w:p>
          <w:p w14:paraId="2C165BCC" w14:textId="77777777" w:rsidR="0000593C" w:rsidRPr="001832ED" w:rsidRDefault="0000593C" w:rsidP="00F579C0">
            <w:pPr>
              <w:rPr>
                <w:rFonts w:ascii="Consolas" w:hAnsi="Consolas"/>
                <w:sz w:val="22"/>
              </w:rPr>
            </w:pPr>
            <w:r w:rsidRPr="001832ED">
              <w:rPr>
                <w:rFonts w:ascii="Consolas" w:hAnsi="Consolas"/>
                <w:sz w:val="22"/>
              </w:rPr>
              <w:t xml:space="preserve">allBlack = zeros(size(image1, 1), size(image1, 2)); </w:t>
            </w:r>
          </w:p>
          <w:p w14:paraId="70CC7840" w14:textId="77777777" w:rsidR="0000593C" w:rsidRPr="001832ED" w:rsidRDefault="0000593C" w:rsidP="00F579C0">
            <w:pPr>
              <w:rPr>
                <w:rFonts w:ascii="Consolas" w:hAnsi="Consolas"/>
                <w:color w:val="FF0000"/>
                <w:sz w:val="22"/>
              </w:rPr>
            </w:pPr>
            <w:r w:rsidRPr="001832ED">
              <w:rPr>
                <w:rFonts w:ascii="Consolas" w:hAnsi="Consolas"/>
                <w:color w:val="FF0000"/>
                <w:sz w:val="22"/>
              </w:rPr>
              <w:t xml:space="preserve">%red </w:t>
            </w:r>
          </w:p>
          <w:p w14:paraId="6F2E129A" w14:textId="77777777" w:rsidR="0000593C" w:rsidRPr="001832ED" w:rsidRDefault="0000593C" w:rsidP="00F579C0">
            <w:pPr>
              <w:rPr>
                <w:rFonts w:ascii="Consolas" w:hAnsi="Consolas"/>
                <w:sz w:val="22"/>
              </w:rPr>
            </w:pPr>
            <w:r w:rsidRPr="001832ED">
              <w:rPr>
                <w:rFonts w:ascii="Consolas" w:hAnsi="Consolas"/>
                <w:sz w:val="22"/>
              </w:rPr>
              <w:t xml:space="preserve">red = image1(:,:,1); </w:t>
            </w:r>
          </w:p>
          <w:p w14:paraId="558C98C0" w14:textId="77777777" w:rsidR="0000593C" w:rsidRPr="001832ED" w:rsidRDefault="0000593C" w:rsidP="00F579C0">
            <w:pPr>
              <w:rPr>
                <w:rFonts w:ascii="Consolas" w:hAnsi="Consolas"/>
                <w:sz w:val="22"/>
              </w:rPr>
            </w:pPr>
            <w:r w:rsidRPr="001832ED">
              <w:rPr>
                <w:rFonts w:ascii="Consolas" w:hAnsi="Consolas"/>
                <w:sz w:val="22"/>
              </w:rPr>
              <w:t xml:space="preserve">ired = cat(3, red, allBlack, allBlack); </w:t>
            </w:r>
          </w:p>
          <w:p w14:paraId="0DCCF2DE" w14:textId="77777777" w:rsidR="0000593C" w:rsidRPr="001832ED" w:rsidRDefault="0000593C" w:rsidP="00F579C0">
            <w:pPr>
              <w:rPr>
                <w:rFonts w:ascii="Consolas" w:hAnsi="Consolas"/>
                <w:color w:val="00B050"/>
                <w:sz w:val="22"/>
              </w:rPr>
            </w:pPr>
            <w:r w:rsidRPr="001832ED">
              <w:rPr>
                <w:rFonts w:ascii="Consolas" w:hAnsi="Consolas"/>
                <w:color w:val="00B050"/>
                <w:sz w:val="22"/>
              </w:rPr>
              <w:t xml:space="preserve">%green </w:t>
            </w:r>
          </w:p>
          <w:p w14:paraId="0A8DDE75" w14:textId="77777777" w:rsidR="0000593C" w:rsidRPr="001832ED" w:rsidRDefault="0000593C" w:rsidP="00F579C0">
            <w:pPr>
              <w:rPr>
                <w:rFonts w:ascii="Consolas" w:hAnsi="Consolas"/>
                <w:sz w:val="22"/>
              </w:rPr>
            </w:pPr>
            <w:r w:rsidRPr="001832ED">
              <w:rPr>
                <w:rFonts w:ascii="Consolas" w:hAnsi="Consolas"/>
                <w:sz w:val="22"/>
              </w:rPr>
              <w:t xml:space="preserve">green = image1(:,:,1); </w:t>
            </w:r>
          </w:p>
          <w:p w14:paraId="7F9BDDA1" w14:textId="77777777" w:rsidR="0000593C" w:rsidRPr="001832ED" w:rsidRDefault="0000593C" w:rsidP="00F579C0">
            <w:pPr>
              <w:rPr>
                <w:rFonts w:ascii="Consolas" w:hAnsi="Consolas"/>
                <w:sz w:val="22"/>
              </w:rPr>
            </w:pPr>
            <w:r w:rsidRPr="001832ED">
              <w:rPr>
                <w:rFonts w:ascii="Consolas" w:hAnsi="Consolas"/>
                <w:sz w:val="22"/>
              </w:rPr>
              <w:t xml:space="preserve">igreen = cat(3, allBlack, green, allBlack); </w:t>
            </w:r>
          </w:p>
          <w:p w14:paraId="1992735C" w14:textId="77777777" w:rsidR="0000593C" w:rsidRPr="001832ED" w:rsidRDefault="0000593C" w:rsidP="00F579C0">
            <w:pPr>
              <w:rPr>
                <w:rFonts w:ascii="Consolas" w:hAnsi="Consolas"/>
                <w:color w:val="0070C0"/>
                <w:sz w:val="22"/>
              </w:rPr>
            </w:pPr>
            <w:r w:rsidRPr="001832ED">
              <w:rPr>
                <w:rFonts w:ascii="Consolas" w:hAnsi="Consolas"/>
                <w:color w:val="0070C0"/>
                <w:sz w:val="22"/>
              </w:rPr>
              <w:t xml:space="preserve">%blue </w:t>
            </w:r>
          </w:p>
          <w:p w14:paraId="22604C4B" w14:textId="77777777" w:rsidR="0000593C" w:rsidRPr="001832ED" w:rsidRDefault="0000593C" w:rsidP="00F579C0">
            <w:pPr>
              <w:rPr>
                <w:rFonts w:ascii="Consolas" w:hAnsi="Consolas"/>
                <w:sz w:val="22"/>
              </w:rPr>
            </w:pPr>
            <w:r w:rsidRPr="001832ED">
              <w:rPr>
                <w:rFonts w:ascii="Consolas" w:hAnsi="Consolas"/>
                <w:sz w:val="22"/>
              </w:rPr>
              <w:t xml:space="preserve">blue = image1(:,:,1); </w:t>
            </w:r>
          </w:p>
          <w:p w14:paraId="635B91BD" w14:textId="77777777" w:rsidR="0000593C" w:rsidRPr="001832ED" w:rsidRDefault="0000593C" w:rsidP="00F579C0">
            <w:pPr>
              <w:rPr>
                <w:rFonts w:ascii="Consolas" w:hAnsi="Consolas"/>
                <w:sz w:val="22"/>
              </w:rPr>
            </w:pPr>
            <w:r w:rsidRPr="001832ED">
              <w:rPr>
                <w:rFonts w:ascii="Consolas" w:hAnsi="Consolas"/>
                <w:sz w:val="22"/>
              </w:rPr>
              <w:t xml:space="preserve">iblue = cat(3, allBlack, allBlack, blue); </w:t>
            </w:r>
          </w:p>
          <w:p w14:paraId="4AF2FE37" w14:textId="77777777" w:rsidR="0000593C" w:rsidRPr="001832ED" w:rsidRDefault="0000593C" w:rsidP="00F579C0">
            <w:pPr>
              <w:rPr>
                <w:rFonts w:ascii="Consolas" w:hAnsi="Consolas"/>
                <w:sz w:val="22"/>
              </w:rPr>
            </w:pPr>
          </w:p>
          <w:p w14:paraId="670F55CD" w14:textId="77777777" w:rsidR="0000593C" w:rsidRPr="001832ED" w:rsidRDefault="0000593C" w:rsidP="00F579C0">
            <w:pPr>
              <w:rPr>
                <w:rFonts w:ascii="Consolas" w:hAnsi="Consolas"/>
                <w:color w:val="7030A0"/>
                <w:sz w:val="22"/>
              </w:rPr>
            </w:pPr>
            <w:r w:rsidRPr="001832ED">
              <w:rPr>
                <w:rFonts w:ascii="Consolas" w:hAnsi="Consolas"/>
                <w:color w:val="7030A0"/>
                <w:sz w:val="22"/>
              </w:rPr>
              <w:t xml:space="preserve">%mix </w:t>
            </w:r>
          </w:p>
          <w:p w14:paraId="525B80CC" w14:textId="77777777" w:rsidR="0000593C" w:rsidRPr="001832ED" w:rsidRDefault="0000593C" w:rsidP="00F579C0">
            <w:pPr>
              <w:rPr>
                <w:rFonts w:ascii="Consolas" w:hAnsi="Consolas"/>
                <w:sz w:val="22"/>
              </w:rPr>
            </w:pPr>
            <w:r w:rsidRPr="001832ED">
              <w:rPr>
                <w:rFonts w:ascii="Consolas" w:hAnsi="Consolas"/>
                <w:sz w:val="22"/>
              </w:rPr>
              <w:t xml:space="preserve">mix = cat (3,255-red,120-green,20-allBlack); </w:t>
            </w:r>
          </w:p>
          <w:p w14:paraId="1B68FE75" w14:textId="77777777" w:rsidR="0000593C" w:rsidRPr="001832ED" w:rsidRDefault="0000593C" w:rsidP="00F579C0">
            <w:pPr>
              <w:rPr>
                <w:rFonts w:ascii="Consolas" w:hAnsi="Consolas"/>
                <w:sz w:val="22"/>
              </w:rPr>
            </w:pPr>
          </w:p>
          <w:p w14:paraId="25F69B02" w14:textId="77777777" w:rsidR="0000593C" w:rsidRPr="001832ED" w:rsidRDefault="0000593C" w:rsidP="00F579C0">
            <w:pPr>
              <w:rPr>
                <w:rFonts w:ascii="Consolas" w:hAnsi="Consolas"/>
                <w:sz w:val="22"/>
              </w:rPr>
            </w:pPr>
            <w:r w:rsidRPr="001832ED">
              <w:rPr>
                <w:rFonts w:ascii="Consolas" w:hAnsi="Consolas"/>
                <w:sz w:val="22"/>
              </w:rPr>
              <w:t xml:space="preserve">axes(handles.axes2); </w:t>
            </w:r>
          </w:p>
          <w:p w14:paraId="00A560AA" w14:textId="77777777" w:rsidR="0000593C" w:rsidRPr="001832ED" w:rsidRDefault="0000593C" w:rsidP="00F579C0">
            <w:pPr>
              <w:rPr>
                <w:rFonts w:ascii="Consolas" w:hAnsi="Consolas"/>
                <w:sz w:val="22"/>
              </w:rPr>
            </w:pPr>
            <w:r w:rsidRPr="001832ED">
              <w:rPr>
                <w:rFonts w:ascii="Consolas" w:hAnsi="Consolas"/>
                <w:sz w:val="22"/>
              </w:rPr>
              <w:t xml:space="preserve">imshow(iblue); </w:t>
            </w:r>
          </w:p>
          <w:p w14:paraId="637A116D" w14:textId="77777777" w:rsidR="0000593C" w:rsidRPr="001832ED" w:rsidRDefault="0000593C" w:rsidP="00F579C0">
            <w:pPr>
              <w:rPr>
                <w:rFonts w:ascii="Consolas" w:hAnsi="Consolas"/>
                <w:sz w:val="22"/>
              </w:rPr>
            </w:pPr>
            <w:r w:rsidRPr="001832ED">
              <w:rPr>
                <w:rFonts w:ascii="Consolas" w:hAnsi="Consolas"/>
                <w:sz w:val="22"/>
              </w:rPr>
              <w:t xml:space="preserve">handles.data2 = iblue; </w:t>
            </w:r>
          </w:p>
          <w:p w14:paraId="5CFB813A" w14:textId="77777777" w:rsidR="0000593C" w:rsidRDefault="0000593C" w:rsidP="00F579C0">
            <w:r w:rsidRPr="001832ED">
              <w:rPr>
                <w:rFonts w:ascii="Consolas" w:hAnsi="Consolas"/>
                <w:sz w:val="22"/>
              </w:rPr>
              <w:t>guidata(hObject,handles);</w:t>
            </w:r>
          </w:p>
        </w:tc>
      </w:tr>
    </w:tbl>
    <w:p w14:paraId="14C3B558" w14:textId="77777777" w:rsidR="0000593C" w:rsidRPr="004B4EFB" w:rsidRDefault="0000593C" w:rsidP="0000593C">
      <w:pPr>
        <w:rPr>
          <w:sz w:val="16"/>
        </w:rPr>
      </w:pPr>
    </w:p>
    <w:p w14:paraId="3310A69E" w14:textId="77777777" w:rsidR="0000593C" w:rsidRDefault="0000593C" w:rsidP="0000593C">
      <w:r>
        <w:t xml:space="preserve">Dan hasilnya, </w:t>
      </w:r>
    </w:p>
    <w:p w14:paraId="20D4D756" w14:textId="77777777" w:rsidR="0000593C" w:rsidRPr="007D7AE3" w:rsidRDefault="0000593C" w:rsidP="0000593C">
      <w:r w:rsidRPr="007D7AE3">
        <w:t>RED</w:t>
      </w:r>
      <w:r>
        <w:t xml:space="preserve"> :</w:t>
      </w:r>
    </w:p>
    <w:p w14:paraId="2055D337" w14:textId="77777777" w:rsidR="0000593C" w:rsidRDefault="0000593C" w:rsidP="0000593C">
      <w:pPr>
        <w:jc w:val="center"/>
        <w:rPr>
          <w:b/>
        </w:rPr>
      </w:pPr>
      <w:r w:rsidRPr="00450137">
        <w:rPr>
          <w:b/>
          <w:noProof/>
          <w:lang w:eastAsia="id-ID"/>
        </w:rPr>
        <w:drawing>
          <wp:inline distT="0" distB="0" distL="0" distR="0" wp14:anchorId="213E2538" wp14:editId="6826A909">
            <wp:extent cx="3369181" cy="1790700"/>
            <wp:effectExtent l="0" t="0" r="317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12856" cy="1813913"/>
                    </a:xfrm>
                    <a:prstGeom prst="rect">
                      <a:avLst/>
                    </a:prstGeom>
                  </pic:spPr>
                </pic:pic>
              </a:graphicData>
            </a:graphic>
          </wp:inline>
        </w:drawing>
      </w:r>
    </w:p>
    <w:p w14:paraId="179497B6" w14:textId="77777777" w:rsidR="0000593C" w:rsidRDefault="0000593C" w:rsidP="0000593C">
      <w:pPr>
        <w:pStyle w:val="Caption"/>
        <w:rPr>
          <w:b/>
        </w:rPr>
      </w:pPr>
      <w:bookmarkStart w:id="40" w:name="_Toc83579050"/>
      <w:r>
        <w:t xml:space="preserve">Gambar </w:t>
      </w:r>
      <w:r w:rsidR="00812FF3">
        <w:fldChar w:fldCharType="begin"/>
      </w:r>
      <w:r w:rsidR="00812FF3">
        <w:instrText xml:space="preserve"> SEQ Gambar \* ARABIC </w:instrText>
      </w:r>
      <w:r w:rsidR="00812FF3">
        <w:fldChar w:fldCharType="separate"/>
      </w:r>
      <w:r w:rsidR="005F462F">
        <w:rPr>
          <w:noProof/>
        </w:rPr>
        <w:t>16</w:t>
      </w:r>
      <w:r w:rsidR="00812FF3">
        <w:rPr>
          <w:noProof/>
        </w:rPr>
        <w:fldChar w:fldCharType="end"/>
      </w:r>
      <w:r>
        <w:t xml:space="preserve"> Layer Red</w:t>
      </w:r>
      <w:bookmarkEnd w:id="40"/>
    </w:p>
    <w:p w14:paraId="3A8CD378" w14:textId="77777777" w:rsidR="0000593C" w:rsidRPr="00144321" w:rsidRDefault="0000593C" w:rsidP="0000593C">
      <w:r w:rsidRPr="00144321">
        <w:t>GREEN</w:t>
      </w:r>
      <w:r>
        <w:t xml:space="preserve"> :</w:t>
      </w:r>
    </w:p>
    <w:p w14:paraId="47997ED5" w14:textId="77777777" w:rsidR="0000593C" w:rsidRDefault="0000593C" w:rsidP="0000593C">
      <w:pPr>
        <w:jc w:val="center"/>
        <w:rPr>
          <w:b/>
        </w:rPr>
      </w:pPr>
      <w:r w:rsidRPr="002A6244">
        <w:rPr>
          <w:b/>
          <w:noProof/>
          <w:lang w:eastAsia="id-ID"/>
        </w:rPr>
        <w:drawing>
          <wp:inline distT="0" distB="0" distL="0" distR="0" wp14:anchorId="2E2FBA5A" wp14:editId="780CE0BD">
            <wp:extent cx="3393983" cy="18192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29675" cy="1838407"/>
                    </a:xfrm>
                    <a:prstGeom prst="rect">
                      <a:avLst/>
                    </a:prstGeom>
                  </pic:spPr>
                </pic:pic>
              </a:graphicData>
            </a:graphic>
          </wp:inline>
        </w:drawing>
      </w:r>
    </w:p>
    <w:p w14:paraId="66A37BDB" w14:textId="77777777" w:rsidR="0000593C" w:rsidRDefault="0000593C" w:rsidP="0000593C">
      <w:pPr>
        <w:pStyle w:val="Caption"/>
        <w:rPr>
          <w:b/>
        </w:rPr>
      </w:pPr>
      <w:bookmarkStart w:id="41" w:name="_Toc83579051"/>
      <w:r>
        <w:t xml:space="preserve">Gambar </w:t>
      </w:r>
      <w:r w:rsidR="00812FF3">
        <w:fldChar w:fldCharType="begin"/>
      </w:r>
      <w:r w:rsidR="00812FF3">
        <w:instrText xml:space="preserve"> SEQ Gambar \* ARABIC </w:instrText>
      </w:r>
      <w:r w:rsidR="00812FF3">
        <w:fldChar w:fldCharType="separate"/>
      </w:r>
      <w:r w:rsidR="005F462F">
        <w:rPr>
          <w:noProof/>
        </w:rPr>
        <w:t>17</w:t>
      </w:r>
      <w:r w:rsidR="00812FF3">
        <w:rPr>
          <w:noProof/>
        </w:rPr>
        <w:fldChar w:fldCharType="end"/>
      </w:r>
      <w:r>
        <w:t xml:space="preserve"> Layer Green</w:t>
      </w:r>
      <w:bookmarkEnd w:id="41"/>
    </w:p>
    <w:p w14:paraId="28D36F87" w14:textId="77777777" w:rsidR="0000593C" w:rsidRPr="00144321" w:rsidRDefault="0000593C" w:rsidP="0000593C">
      <w:r w:rsidRPr="00144321">
        <w:lastRenderedPageBreak/>
        <w:t>BLUE</w:t>
      </w:r>
      <w:r>
        <w:t xml:space="preserve"> :</w:t>
      </w:r>
    </w:p>
    <w:p w14:paraId="526A6841" w14:textId="77777777" w:rsidR="0000593C" w:rsidRDefault="0000593C" w:rsidP="0000593C">
      <w:pPr>
        <w:jc w:val="center"/>
        <w:rPr>
          <w:b/>
        </w:rPr>
      </w:pPr>
      <w:r w:rsidRPr="0074555F">
        <w:rPr>
          <w:b/>
          <w:noProof/>
          <w:lang w:eastAsia="id-ID"/>
        </w:rPr>
        <w:drawing>
          <wp:inline distT="0" distB="0" distL="0" distR="0" wp14:anchorId="2116AEE5" wp14:editId="7E4040F5">
            <wp:extent cx="3324225" cy="175382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366680" cy="1776223"/>
                    </a:xfrm>
                    <a:prstGeom prst="rect">
                      <a:avLst/>
                    </a:prstGeom>
                  </pic:spPr>
                </pic:pic>
              </a:graphicData>
            </a:graphic>
          </wp:inline>
        </w:drawing>
      </w:r>
    </w:p>
    <w:p w14:paraId="572E7A20" w14:textId="77777777" w:rsidR="0000593C" w:rsidRDefault="0000593C" w:rsidP="0000593C">
      <w:pPr>
        <w:pStyle w:val="Caption"/>
        <w:rPr>
          <w:b/>
        </w:rPr>
      </w:pPr>
      <w:bookmarkStart w:id="42" w:name="_Toc83579052"/>
      <w:r>
        <w:t xml:space="preserve">Gambar </w:t>
      </w:r>
      <w:r w:rsidR="00812FF3">
        <w:fldChar w:fldCharType="begin"/>
      </w:r>
      <w:r w:rsidR="00812FF3">
        <w:instrText xml:space="preserve"> SEQ Gambar \* ARABIC </w:instrText>
      </w:r>
      <w:r w:rsidR="00812FF3">
        <w:fldChar w:fldCharType="separate"/>
      </w:r>
      <w:r w:rsidR="005F462F">
        <w:rPr>
          <w:noProof/>
        </w:rPr>
        <w:t>18</w:t>
      </w:r>
      <w:r w:rsidR="00812FF3">
        <w:rPr>
          <w:noProof/>
        </w:rPr>
        <w:fldChar w:fldCharType="end"/>
      </w:r>
      <w:r>
        <w:t xml:space="preserve"> Layer Blue</w:t>
      </w:r>
      <w:bookmarkEnd w:id="42"/>
    </w:p>
    <w:p w14:paraId="2D1008C6" w14:textId="77777777" w:rsidR="0000593C" w:rsidRPr="00144321" w:rsidRDefault="0000593C" w:rsidP="0000593C">
      <w:r w:rsidRPr="00144321">
        <w:t>MIX</w:t>
      </w:r>
      <w:r>
        <w:t xml:space="preserve"> :</w:t>
      </w:r>
    </w:p>
    <w:p w14:paraId="5B2D6407" w14:textId="77777777" w:rsidR="0000593C" w:rsidRDefault="0000593C" w:rsidP="0000593C">
      <w:pPr>
        <w:jc w:val="center"/>
        <w:rPr>
          <w:b/>
        </w:rPr>
      </w:pPr>
      <w:r w:rsidRPr="000614FD">
        <w:rPr>
          <w:b/>
          <w:noProof/>
          <w:lang w:eastAsia="id-ID"/>
        </w:rPr>
        <w:drawing>
          <wp:inline distT="0" distB="0" distL="0" distR="0" wp14:anchorId="0208F8EF" wp14:editId="2D429B1A">
            <wp:extent cx="3249295" cy="1716747"/>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283032" cy="1734572"/>
                    </a:xfrm>
                    <a:prstGeom prst="rect">
                      <a:avLst/>
                    </a:prstGeom>
                  </pic:spPr>
                </pic:pic>
              </a:graphicData>
            </a:graphic>
          </wp:inline>
        </w:drawing>
      </w:r>
    </w:p>
    <w:p w14:paraId="7763410C" w14:textId="77777777" w:rsidR="0000593C" w:rsidRPr="009033EF" w:rsidRDefault="0000593C" w:rsidP="0000593C">
      <w:pPr>
        <w:pStyle w:val="Caption"/>
        <w:rPr>
          <w:b/>
        </w:rPr>
      </w:pPr>
      <w:bookmarkStart w:id="43" w:name="_Toc83579053"/>
      <w:r>
        <w:t xml:space="preserve">Gambar </w:t>
      </w:r>
      <w:r w:rsidR="00812FF3">
        <w:fldChar w:fldCharType="begin"/>
      </w:r>
      <w:r w:rsidR="00812FF3">
        <w:instrText xml:space="preserve"> SEQ Gambar \* ARABIC </w:instrText>
      </w:r>
      <w:r w:rsidR="00812FF3">
        <w:fldChar w:fldCharType="separate"/>
      </w:r>
      <w:r w:rsidR="005F462F">
        <w:rPr>
          <w:noProof/>
        </w:rPr>
        <w:t>19</w:t>
      </w:r>
      <w:r w:rsidR="00812FF3">
        <w:rPr>
          <w:noProof/>
        </w:rPr>
        <w:fldChar w:fldCharType="end"/>
      </w:r>
      <w:r>
        <w:t xml:space="preserve"> Layer Mix</w:t>
      </w:r>
      <w:bookmarkEnd w:id="43"/>
    </w:p>
    <w:p w14:paraId="35C367C4" w14:textId="77777777" w:rsidR="0000593C" w:rsidRPr="00144321" w:rsidRDefault="0000593C" w:rsidP="0000593C">
      <w:pPr>
        <w:rPr>
          <w:b/>
        </w:rPr>
      </w:pPr>
      <w:r w:rsidRPr="00144321">
        <w:rPr>
          <w:b/>
        </w:rPr>
        <w:t>Invers</w:t>
      </w:r>
    </w:p>
    <w:tbl>
      <w:tblPr>
        <w:tblStyle w:val="TableGrid"/>
        <w:tblW w:w="0" w:type="auto"/>
        <w:tblLook w:val="04A0" w:firstRow="1" w:lastRow="0" w:firstColumn="1" w:lastColumn="0" w:noHBand="0" w:noVBand="1"/>
      </w:tblPr>
      <w:tblGrid>
        <w:gridCol w:w="8154"/>
      </w:tblGrid>
      <w:tr w:rsidR="0000593C" w14:paraId="47DE420F" w14:textId="77777777" w:rsidTr="00F579C0">
        <w:tc>
          <w:tcPr>
            <w:tcW w:w="8154" w:type="dxa"/>
          </w:tcPr>
          <w:p w14:paraId="24708E2A" w14:textId="77777777" w:rsidR="0000593C" w:rsidRPr="00D472FC" w:rsidRDefault="0000593C" w:rsidP="00F579C0">
            <w:pPr>
              <w:rPr>
                <w:rFonts w:ascii="Consolas" w:hAnsi="Consolas"/>
                <w:sz w:val="22"/>
              </w:rPr>
            </w:pPr>
            <w:r w:rsidRPr="00D472FC">
              <w:rPr>
                <w:rFonts w:ascii="Consolas" w:hAnsi="Consolas"/>
                <w:sz w:val="22"/>
              </w:rPr>
              <w:t xml:space="preserve">image1 = handles.data1; </w:t>
            </w:r>
          </w:p>
          <w:p w14:paraId="0D0AB16F" w14:textId="77777777" w:rsidR="0000593C" w:rsidRPr="00D472FC" w:rsidRDefault="0000593C" w:rsidP="00F579C0">
            <w:pPr>
              <w:rPr>
                <w:rFonts w:ascii="Consolas" w:hAnsi="Consolas"/>
                <w:sz w:val="22"/>
              </w:rPr>
            </w:pPr>
            <w:r w:rsidRPr="00D472FC">
              <w:rPr>
                <w:rFonts w:ascii="Consolas" w:hAnsi="Consolas"/>
                <w:sz w:val="22"/>
              </w:rPr>
              <w:t xml:space="preserve">inverse=imcomplement(image1); </w:t>
            </w:r>
          </w:p>
          <w:p w14:paraId="6E45B06F" w14:textId="77777777" w:rsidR="0000593C" w:rsidRPr="00D472FC" w:rsidRDefault="0000593C" w:rsidP="00F579C0">
            <w:pPr>
              <w:rPr>
                <w:rFonts w:ascii="Consolas" w:hAnsi="Consolas"/>
                <w:sz w:val="22"/>
              </w:rPr>
            </w:pPr>
            <w:r w:rsidRPr="00D472FC">
              <w:rPr>
                <w:rFonts w:ascii="Consolas" w:hAnsi="Consolas"/>
                <w:sz w:val="22"/>
              </w:rPr>
              <w:t xml:space="preserve">handles.data2 = inverse; </w:t>
            </w:r>
          </w:p>
          <w:p w14:paraId="028E8C9C" w14:textId="77777777" w:rsidR="0000593C" w:rsidRPr="00D472FC" w:rsidRDefault="0000593C" w:rsidP="00F579C0">
            <w:pPr>
              <w:rPr>
                <w:rFonts w:ascii="Consolas" w:hAnsi="Consolas"/>
                <w:sz w:val="22"/>
              </w:rPr>
            </w:pPr>
            <w:r w:rsidRPr="00D472FC">
              <w:rPr>
                <w:rFonts w:ascii="Consolas" w:hAnsi="Consolas"/>
                <w:sz w:val="22"/>
              </w:rPr>
              <w:t xml:space="preserve">axes(handles.axes2); </w:t>
            </w:r>
          </w:p>
          <w:p w14:paraId="31B500EF" w14:textId="77777777" w:rsidR="0000593C" w:rsidRPr="00D472FC" w:rsidRDefault="0000593C" w:rsidP="00F579C0">
            <w:pPr>
              <w:rPr>
                <w:rFonts w:ascii="Consolas" w:hAnsi="Consolas"/>
                <w:sz w:val="22"/>
              </w:rPr>
            </w:pPr>
            <w:r w:rsidRPr="00D472FC">
              <w:rPr>
                <w:rFonts w:ascii="Consolas" w:hAnsi="Consolas"/>
                <w:sz w:val="22"/>
              </w:rPr>
              <w:t xml:space="preserve">imshow(inverse); </w:t>
            </w:r>
          </w:p>
          <w:p w14:paraId="07F19683" w14:textId="77777777" w:rsidR="0000593C" w:rsidRPr="00D472FC" w:rsidRDefault="0000593C" w:rsidP="00F579C0">
            <w:pPr>
              <w:rPr>
                <w:rFonts w:ascii="Consolas" w:hAnsi="Consolas"/>
                <w:sz w:val="22"/>
              </w:rPr>
            </w:pPr>
            <w:r w:rsidRPr="00D472FC">
              <w:rPr>
                <w:rFonts w:ascii="Consolas" w:hAnsi="Consolas"/>
                <w:sz w:val="22"/>
              </w:rPr>
              <w:t xml:space="preserve">handles.data2 = inverse; </w:t>
            </w:r>
          </w:p>
          <w:p w14:paraId="5A27E738" w14:textId="77777777" w:rsidR="0000593C" w:rsidRDefault="0000593C" w:rsidP="00F579C0">
            <w:r w:rsidRPr="00D472FC">
              <w:rPr>
                <w:rFonts w:ascii="Consolas" w:hAnsi="Consolas"/>
                <w:sz w:val="22"/>
              </w:rPr>
              <w:t>guidata(hObject,handles);</w:t>
            </w:r>
          </w:p>
        </w:tc>
      </w:tr>
    </w:tbl>
    <w:p w14:paraId="349916D0" w14:textId="77777777" w:rsidR="0000593C" w:rsidRDefault="0000593C" w:rsidP="0000593C"/>
    <w:p w14:paraId="700CE979" w14:textId="77777777" w:rsidR="0000593C" w:rsidRDefault="0000593C" w:rsidP="0000593C">
      <w:r>
        <w:t xml:space="preserve">Dan hasilnya, </w:t>
      </w:r>
    </w:p>
    <w:p w14:paraId="3A65C4D6" w14:textId="77777777" w:rsidR="0000593C" w:rsidRDefault="0000593C" w:rsidP="0000593C">
      <w:pPr>
        <w:jc w:val="center"/>
      </w:pPr>
      <w:r w:rsidRPr="00822A78">
        <w:rPr>
          <w:noProof/>
          <w:lang w:eastAsia="id-ID"/>
        </w:rPr>
        <w:drawing>
          <wp:inline distT="0" distB="0" distL="0" distR="0" wp14:anchorId="6F4509B7" wp14:editId="46929715">
            <wp:extent cx="3211698" cy="1704975"/>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242142" cy="1721137"/>
                    </a:xfrm>
                    <a:prstGeom prst="rect">
                      <a:avLst/>
                    </a:prstGeom>
                  </pic:spPr>
                </pic:pic>
              </a:graphicData>
            </a:graphic>
          </wp:inline>
        </w:drawing>
      </w:r>
    </w:p>
    <w:p w14:paraId="10A386F1" w14:textId="457EE0C4" w:rsidR="00FD6C13" w:rsidRPr="00E7637C" w:rsidRDefault="0000593C" w:rsidP="000D7AC6">
      <w:pPr>
        <w:pStyle w:val="Caption"/>
      </w:pPr>
      <w:bookmarkStart w:id="44" w:name="_Toc83579054"/>
      <w:r>
        <w:t xml:space="preserve">Gambar </w:t>
      </w:r>
      <w:r w:rsidR="00812FF3">
        <w:fldChar w:fldCharType="begin"/>
      </w:r>
      <w:r w:rsidR="00812FF3">
        <w:instrText xml:space="preserve"> SEQ Gambar \* ARABIC </w:instrText>
      </w:r>
      <w:r w:rsidR="00812FF3">
        <w:fldChar w:fldCharType="separate"/>
      </w:r>
      <w:r w:rsidR="005F462F">
        <w:rPr>
          <w:noProof/>
        </w:rPr>
        <w:t>20</w:t>
      </w:r>
      <w:r w:rsidR="00812FF3">
        <w:rPr>
          <w:noProof/>
        </w:rPr>
        <w:fldChar w:fldCharType="end"/>
      </w:r>
      <w:r>
        <w:t xml:space="preserve"> Invers/Negative</w:t>
      </w:r>
      <w:bookmarkEnd w:id="44"/>
    </w:p>
    <w:p w14:paraId="1EEFB29F" w14:textId="60177D33" w:rsidR="00F8703A" w:rsidRPr="004C7950" w:rsidRDefault="004C7950" w:rsidP="00B76EAD">
      <w:pPr>
        <w:pStyle w:val="Heading1"/>
        <w:numPr>
          <w:ilvl w:val="0"/>
          <w:numId w:val="0"/>
        </w:numPr>
        <w:spacing w:after="0" w:afterAutospacing="0"/>
      </w:pPr>
      <w:bookmarkStart w:id="45" w:name="_Toc83578980"/>
      <w:r>
        <w:lastRenderedPageBreak/>
        <w:t>BAB II</w:t>
      </w:r>
      <w:bookmarkEnd w:id="45"/>
    </w:p>
    <w:p w14:paraId="31BB2C91" w14:textId="5BEE5030" w:rsidR="0009339C" w:rsidRPr="007B5B9A" w:rsidRDefault="009801A5" w:rsidP="009801A5">
      <w:pPr>
        <w:jc w:val="center"/>
        <w:rPr>
          <w:b/>
          <w:bCs/>
          <w:sz w:val="28"/>
          <w:szCs w:val="24"/>
        </w:rPr>
      </w:pPr>
      <w:r w:rsidRPr="007B5B9A">
        <w:rPr>
          <w:b/>
          <w:bCs/>
          <w:sz w:val="28"/>
          <w:szCs w:val="24"/>
        </w:rPr>
        <w:t>PEMBAHASAN</w:t>
      </w:r>
    </w:p>
    <w:p w14:paraId="289863F0" w14:textId="77777777" w:rsidR="0009339C" w:rsidRDefault="0009339C" w:rsidP="00A20D01">
      <w:pPr>
        <w:jc w:val="both"/>
        <w:rPr>
          <w:lang w:val="en-US"/>
        </w:rPr>
      </w:pPr>
    </w:p>
    <w:p w14:paraId="411465E6" w14:textId="77777777" w:rsidR="009F4145" w:rsidRPr="009F4145" w:rsidRDefault="009F4145" w:rsidP="009F4145">
      <w:pPr>
        <w:pStyle w:val="ListParagraph"/>
        <w:numPr>
          <w:ilvl w:val="0"/>
          <w:numId w:val="9"/>
        </w:numPr>
        <w:tabs>
          <w:tab w:val="left" w:pos="851"/>
        </w:tabs>
        <w:spacing w:before="100" w:beforeAutospacing="1" w:after="100" w:afterAutospacing="1" w:line="240" w:lineRule="auto"/>
        <w:contextualSpacing w:val="0"/>
        <w:jc w:val="center"/>
        <w:outlineLvl w:val="0"/>
        <w:rPr>
          <w:rFonts w:eastAsia="Times New Roman" w:cs="Times New Roman"/>
          <w:b/>
          <w:bCs/>
          <w:vanish/>
          <w:kern w:val="36"/>
          <w:sz w:val="28"/>
          <w:szCs w:val="48"/>
          <w:lang w:eastAsia="id-ID"/>
        </w:rPr>
      </w:pPr>
    </w:p>
    <w:p w14:paraId="7E90BD7D" w14:textId="03F290E7" w:rsidR="00752AAA" w:rsidRDefault="00752AAA" w:rsidP="00593CC5">
      <w:pPr>
        <w:pStyle w:val="Heading2"/>
      </w:pPr>
      <w:bookmarkStart w:id="46" w:name="_Toc83578981"/>
      <w:r>
        <w:t>Latihan</w:t>
      </w:r>
      <w:bookmarkEnd w:id="46"/>
    </w:p>
    <w:p w14:paraId="0322AB96" w14:textId="77777777" w:rsidR="00D91FBE" w:rsidRPr="00957C3E" w:rsidRDefault="00D91FBE" w:rsidP="00D91FBE">
      <w:pPr>
        <w:pStyle w:val="ListParagraph"/>
        <w:numPr>
          <w:ilvl w:val="0"/>
          <w:numId w:val="50"/>
        </w:numPr>
        <w:ind w:left="567"/>
        <w:jc w:val="both"/>
        <w:rPr>
          <w:b/>
        </w:rPr>
      </w:pPr>
      <w:r w:rsidRPr="00957C3E">
        <w:rPr>
          <w:b/>
        </w:rPr>
        <w:t xml:space="preserve">Coba dengan menampilkan 2 gambar yang berbeda sekaligus pada MATLAB dengan menggunakan GUI </w:t>
      </w:r>
    </w:p>
    <w:p w14:paraId="34413E49" w14:textId="791F231D" w:rsidR="008A0B90" w:rsidRDefault="008A0B90" w:rsidP="008A0B90">
      <w:pPr>
        <w:pStyle w:val="ListParagraph"/>
        <w:ind w:left="567"/>
        <w:jc w:val="both"/>
        <w:rPr>
          <w:b/>
        </w:rPr>
      </w:pPr>
      <w:r>
        <w:rPr>
          <w:b/>
        </w:rPr>
        <w:t>Hasil :</w:t>
      </w:r>
    </w:p>
    <w:p w14:paraId="6B88C5F4" w14:textId="6538C161" w:rsidR="008A0B90" w:rsidRDefault="008D0F4F" w:rsidP="003B1BB4">
      <w:pPr>
        <w:jc w:val="center"/>
        <w:rPr>
          <w:b/>
        </w:rPr>
      </w:pPr>
      <w:r w:rsidRPr="008D0F4F">
        <w:rPr>
          <w:b/>
          <w:noProof/>
          <w:lang w:eastAsia="id-ID"/>
        </w:rPr>
        <w:drawing>
          <wp:inline distT="0" distB="0" distL="0" distR="0" wp14:anchorId="4D5F8998" wp14:editId="5405E7F8">
            <wp:extent cx="3819525" cy="21782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31969" cy="2185352"/>
                    </a:xfrm>
                    <a:prstGeom prst="rect">
                      <a:avLst/>
                    </a:prstGeom>
                  </pic:spPr>
                </pic:pic>
              </a:graphicData>
            </a:graphic>
          </wp:inline>
        </w:drawing>
      </w:r>
    </w:p>
    <w:p w14:paraId="46312776" w14:textId="428BE60C" w:rsidR="002C0992" w:rsidRPr="003B1BB4" w:rsidRDefault="002C0992" w:rsidP="002C0992">
      <w:pPr>
        <w:pStyle w:val="Caption"/>
        <w:rPr>
          <w:b/>
        </w:rPr>
      </w:pPr>
      <w:bookmarkStart w:id="47" w:name="_Toc83579055"/>
      <w:r>
        <w:t xml:space="preserve">Gambar </w:t>
      </w:r>
      <w:r w:rsidR="00812FF3">
        <w:fldChar w:fldCharType="begin"/>
      </w:r>
      <w:r w:rsidR="00812FF3">
        <w:instrText xml:space="preserve"> SEQ Gambar \* ARABIC </w:instrText>
      </w:r>
      <w:r w:rsidR="00812FF3">
        <w:fldChar w:fldCharType="separate"/>
      </w:r>
      <w:r w:rsidR="005F462F">
        <w:rPr>
          <w:noProof/>
        </w:rPr>
        <w:t>21</w:t>
      </w:r>
      <w:r w:rsidR="00812FF3">
        <w:rPr>
          <w:noProof/>
        </w:rPr>
        <w:fldChar w:fldCharType="end"/>
      </w:r>
      <w:r>
        <w:t xml:space="preserve"> Output soal 1</w:t>
      </w:r>
      <w:bookmarkEnd w:id="47"/>
    </w:p>
    <w:p w14:paraId="06EFAB97" w14:textId="0FEBD975" w:rsidR="008A0B90" w:rsidRDefault="008A0B90" w:rsidP="008A0B90">
      <w:pPr>
        <w:pStyle w:val="ListParagraph"/>
        <w:ind w:left="567"/>
        <w:jc w:val="both"/>
        <w:rPr>
          <w:b/>
        </w:rPr>
      </w:pPr>
      <w:r>
        <w:rPr>
          <w:b/>
        </w:rPr>
        <w:t>Program :</w:t>
      </w:r>
    </w:p>
    <w:tbl>
      <w:tblPr>
        <w:tblStyle w:val="TableGrid"/>
        <w:tblW w:w="8080" w:type="dxa"/>
        <w:tblInd w:w="-34" w:type="dxa"/>
        <w:tblLook w:val="04A0" w:firstRow="1" w:lastRow="0" w:firstColumn="1" w:lastColumn="0" w:noHBand="0" w:noVBand="1"/>
      </w:tblPr>
      <w:tblGrid>
        <w:gridCol w:w="8080"/>
      </w:tblGrid>
      <w:tr w:rsidR="003109B1" w14:paraId="07FDCDB6" w14:textId="77777777" w:rsidTr="00647CEE">
        <w:tc>
          <w:tcPr>
            <w:tcW w:w="8080" w:type="dxa"/>
          </w:tcPr>
          <w:p w14:paraId="2423E4C0"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228B22"/>
                <w:sz w:val="20"/>
                <w:szCs w:val="20"/>
              </w:rPr>
              <w:t>% --- Executes on button press in pushbutton1.</w:t>
            </w:r>
          </w:p>
          <w:p w14:paraId="100B66B4"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1_Callback(hObject, eventdata, handles)</w:t>
            </w:r>
          </w:p>
          <w:p w14:paraId="7C82A43C" w14:textId="632753D7" w:rsidR="003109B1" w:rsidRDefault="003109B1" w:rsidP="003D3124">
            <w:pPr>
              <w:autoSpaceDE w:val="0"/>
              <w:autoSpaceDN w:val="0"/>
              <w:adjustRightInd w:val="0"/>
              <w:rPr>
                <w:rFonts w:ascii="Courier New" w:hAnsi="Courier New" w:cs="Courier New"/>
                <w:szCs w:val="24"/>
              </w:rPr>
            </w:pPr>
            <w:r>
              <w:rPr>
                <w:rFonts w:ascii="Courier New" w:hAnsi="Courier New" w:cs="Courier New"/>
                <w:color w:val="228B22"/>
                <w:sz w:val="20"/>
                <w:szCs w:val="20"/>
              </w:rPr>
              <w:t>% hObject    handle to pushbutton1 (see GCBO)</w:t>
            </w:r>
          </w:p>
          <w:p w14:paraId="3AE392AD"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228B22"/>
                <w:sz w:val="20"/>
                <w:szCs w:val="20"/>
              </w:rPr>
              <w:t>% handles    structure with handles and user data (see GUIDATA)</w:t>
            </w:r>
          </w:p>
          <w:p w14:paraId="477EBA82"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228B22"/>
                <w:sz w:val="20"/>
                <w:szCs w:val="20"/>
              </w:rPr>
              <w:t xml:space="preserve"> </w:t>
            </w:r>
          </w:p>
          <w:p w14:paraId="63C5E7E3"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228B22"/>
                <w:sz w:val="20"/>
                <w:szCs w:val="20"/>
              </w:rPr>
              <w:t>% OPEN IMAGE</w:t>
            </w:r>
          </w:p>
          <w:p w14:paraId="3A5DE76D"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FileName,PathName]= uigetfile(</w:t>
            </w:r>
            <w:r>
              <w:rPr>
                <w:rFonts w:ascii="Courier New" w:hAnsi="Courier New" w:cs="Courier New"/>
                <w:color w:val="0000FF"/>
                <w:sz w:val="20"/>
                <w:szCs w:val="20"/>
              </w:rPr>
              <w:t>...</w:t>
            </w:r>
          </w:p>
          <w:p w14:paraId="3F841305" w14:textId="36E674D4"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bmp;*.jpg;*.jpeg;*.png;*.tiff;*.gif'</w:t>
            </w:r>
            <w:r>
              <w:rPr>
                <w:rFonts w:ascii="Courier New" w:hAnsi="Courier New" w:cs="Courier New"/>
                <w:color w:val="000000"/>
                <w:sz w:val="20"/>
                <w:szCs w:val="20"/>
              </w:rPr>
              <w:t xml:space="preserve">, </w:t>
            </w:r>
            <w:r>
              <w:rPr>
                <w:rFonts w:ascii="Courier New" w:hAnsi="Courier New" w:cs="Courier New"/>
                <w:color w:val="A020F0"/>
                <w:sz w:val="20"/>
                <w:szCs w:val="20"/>
              </w:rPr>
              <w:t>'File of Type</w:t>
            </w:r>
            <w:r w:rsidR="00035757">
              <w:rPr>
                <w:rFonts w:ascii="Courier New" w:hAnsi="Courier New" w:cs="Courier New"/>
                <w:color w:val="A020F0"/>
                <w:sz w:val="20"/>
                <w:szCs w:val="20"/>
              </w:rPr>
              <w:t xml:space="preserve"> </w:t>
            </w:r>
            <w:r>
              <w:rPr>
                <w:rFonts w:ascii="Courier New" w:hAnsi="Courier New" w:cs="Courier New"/>
                <w:color w:val="A020F0"/>
                <w:sz w:val="20"/>
                <w:szCs w:val="20"/>
              </w:rPr>
              <w:t>(*.bmp,*.jpg,*.jpeg,*.png,*.tiff,*.gif)'</w:t>
            </w:r>
            <w:r>
              <w:rPr>
                <w:rFonts w:ascii="Courier New" w:hAnsi="Courier New" w:cs="Courier New"/>
                <w:color w:val="000000"/>
                <w:sz w:val="20"/>
                <w:szCs w:val="20"/>
              </w:rPr>
              <w:t>;</w:t>
            </w:r>
          </w:p>
          <w:p w14:paraId="48DA792A"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bmp'</w:t>
            </w:r>
            <w:r>
              <w:rPr>
                <w:rFonts w:ascii="Courier New" w:hAnsi="Courier New" w:cs="Courier New"/>
                <w:color w:val="000000"/>
                <w:sz w:val="20"/>
                <w:szCs w:val="20"/>
              </w:rPr>
              <w:t xml:space="preserve">, </w:t>
            </w:r>
            <w:r>
              <w:rPr>
                <w:rFonts w:ascii="Courier New" w:hAnsi="Courier New" w:cs="Courier New"/>
                <w:color w:val="A020F0"/>
                <w:sz w:val="20"/>
                <w:szCs w:val="20"/>
              </w:rPr>
              <w:t>'File Bitmap(*.bmp)'</w:t>
            </w:r>
            <w:r>
              <w:rPr>
                <w:rFonts w:ascii="Courier New" w:hAnsi="Courier New" w:cs="Courier New"/>
                <w:color w:val="000000"/>
                <w:sz w:val="20"/>
                <w:szCs w:val="20"/>
              </w:rPr>
              <w:t>;</w:t>
            </w:r>
            <w:r>
              <w:rPr>
                <w:rFonts w:ascii="Courier New" w:hAnsi="Courier New" w:cs="Courier New"/>
                <w:color w:val="0000FF"/>
                <w:sz w:val="20"/>
                <w:szCs w:val="20"/>
              </w:rPr>
              <w:t>...</w:t>
            </w:r>
          </w:p>
          <w:p w14:paraId="00670BA4"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pg'</w:t>
            </w:r>
            <w:r>
              <w:rPr>
                <w:rFonts w:ascii="Courier New" w:hAnsi="Courier New" w:cs="Courier New"/>
                <w:color w:val="000000"/>
                <w:sz w:val="20"/>
                <w:szCs w:val="20"/>
              </w:rPr>
              <w:t xml:space="preserve">, </w:t>
            </w:r>
            <w:r>
              <w:rPr>
                <w:rFonts w:ascii="Courier New" w:hAnsi="Courier New" w:cs="Courier New"/>
                <w:color w:val="A020F0"/>
                <w:sz w:val="20"/>
                <w:szCs w:val="20"/>
              </w:rPr>
              <w:t>'File Jpg(*.jpg)'</w:t>
            </w:r>
            <w:r>
              <w:rPr>
                <w:rFonts w:ascii="Courier New" w:hAnsi="Courier New" w:cs="Courier New"/>
                <w:color w:val="000000"/>
                <w:sz w:val="20"/>
                <w:szCs w:val="20"/>
              </w:rPr>
              <w:t>;</w:t>
            </w:r>
            <w:r>
              <w:rPr>
                <w:rFonts w:ascii="Courier New" w:hAnsi="Courier New" w:cs="Courier New"/>
                <w:color w:val="0000FF"/>
                <w:sz w:val="20"/>
                <w:szCs w:val="20"/>
              </w:rPr>
              <w:t>...</w:t>
            </w:r>
          </w:p>
          <w:p w14:paraId="0C363BB8"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jpeg'</w:t>
            </w:r>
            <w:r>
              <w:rPr>
                <w:rFonts w:ascii="Courier New" w:hAnsi="Courier New" w:cs="Courier New"/>
                <w:color w:val="000000"/>
                <w:sz w:val="20"/>
                <w:szCs w:val="20"/>
              </w:rPr>
              <w:t xml:space="preserve">, </w:t>
            </w:r>
            <w:r>
              <w:rPr>
                <w:rFonts w:ascii="Courier New" w:hAnsi="Courier New" w:cs="Courier New"/>
                <w:color w:val="A020F0"/>
                <w:sz w:val="20"/>
                <w:szCs w:val="20"/>
              </w:rPr>
              <w:t>'File Jpeg(*.jpeg)'</w:t>
            </w:r>
            <w:r>
              <w:rPr>
                <w:rFonts w:ascii="Courier New" w:hAnsi="Courier New" w:cs="Courier New"/>
                <w:color w:val="000000"/>
                <w:sz w:val="20"/>
                <w:szCs w:val="20"/>
              </w:rPr>
              <w:t>;</w:t>
            </w:r>
            <w:r>
              <w:rPr>
                <w:rFonts w:ascii="Courier New" w:hAnsi="Courier New" w:cs="Courier New"/>
                <w:color w:val="0000FF"/>
                <w:sz w:val="20"/>
                <w:szCs w:val="20"/>
              </w:rPr>
              <w:t>...</w:t>
            </w:r>
          </w:p>
          <w:p w14:paraId="179DAA9C"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png'</w:t>
            </w:r>
            <w:r>
              <w:rPr>
                <w:rFonts w:ascii="Courier New" w:hAnsi="Courier New" w:cs="Courier New"/>
                <w:color w:val="000000"/>
                <w:sz w:val="20"/>
                <w:szCs w:val="20"/>
              </w:rPr>
              <w:t xml:space="preserve">, </w:t>
            </w:r>
            <w:r>
              <w:rPr>
                <w:rFonts w:ascii="Courier New" w:hAnsi="Courier New" w:cs="Courier New"/>
                <w:color w:val="A020F0"/>
                <w:sz w:val="20"/>
                <w:szCs w:val="20"/>
              </w:rPr>
              <w:t>'File PNG(*.png)'</w:t>
            </w:r>
            <w:r>
              <w:rPr>
                <w:rFonts w:ascii="Courier New" w:hAnsi="Courier New" w:cs="Courier New"/>
                <w:color w:val="000000"/>
                <w:sz w:val="20"/>
                <w:szCs w:val="20"/>
              </w:rPr>
              <w:t>;</w:t>
            </w:r>
            <w:r>
              <w:rPr>
                <w:rFonts w:ascii="Courier New" w:hAnsi="Courier New" w:cs="Courier New"/>
                <w:color w:val="0000FF"/>
                <w:sz w:val="20"/>
                <w:szCs w:val="20"/>
              </w:rPr>
              <w:t>...</w:t>
            </w:r>
          </w:p>
          <w:p w14:paraId="16A6DD56"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tiff'</w:t>
            </w:r>
            <w:r>
              <w:rPr>
                <w:rFonts w:ascii="Courier New" w:hAnsi="Courier New" w:cs="Courier New"/>
                <w:color w:val="000000"/>
                <w:sz w:val="20"/>
                <w:szCs w:val="20"/>
              </w:rPr>
              <w:t xml:space="preserve">, </w:t>
            </w:r>
            <w:r>
              <w:rPr>
                <w:rFonts w:ascii="Courier New" w:hAnsi="Courier New" w:cs="Courier New"/>
                <w:color w:val="A020F0"/>
                <w:sz w:val="20"/>
                <w:szCs w:val="20"/>
              </w:rPr>
              <w:t>'File TIF(*.tif)'</w:t>
            </w:r>
            <w:r>
              <w:rPr>
                <w:rFonts w:ascii="Courier New" w:hAnsi="Courier New" w:cs="Courier New"/>
                <w:color w:val="000000"/>
                <w:sz w:val="20"/>
                <w:szCs w:val="20"/>
              </w:rPr>
              <w:t>;</w:t>
            </w:r>
            <w:r>
              <w:rPr>
                <w:rFonts w:ascii="Courier New" w:hAnsi="Courier New" w:cs="Courier New"/>
                <w:color w:val="0000FF"/>
                <w:sz w:val="20"/>
                <w:szCs w:val="20"/>
              </w:rPr>
              <w:t>...</w:t>
            </w:r>
          </w:p>
          <w:p w14:paraId="1A85D917"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gif'</w:t>
            </w:r>
            <w:r>
              <w:rPr>
                <w:rFonts w:ascii="Courier New" w:hAnsi="Courier New" w:cs="Courier New"/>
                <w:color w:val="000000"/>
                <w:sz w:val="20"/>
                <w:szCs w:val="20"/>
              </w:rPr>
              <w:t xml:space="preserve">, </w:t>
            </w:r>
            <w:r>
              <w:rPr>
                <w:rFonts w:ascii="Courier New" w:hAnsi="Courier New" w:cs="Courier New"/>
                <w:color w:val="A020F0"/>
                <w:sz w:val="20"/>
                <w:szCs w:val="20"/>
              </w:rPr>
              <w:t>'File GIF(*.gif)'</w:t>
            </w:r>
            <w:r>
              <w:rPr>
                <w:rFonts w:ascii="Courier New" w:hAnsi="Courier New" w:cs="Courier New"/>
                <w:color w:val="000000"/>
                <w:sz w:val="20"/>
                <w:szCs w:val="20"/>
              </w:rPr>
              <w:t>;</w:t>
            </w:r>
            <w:r>
              <w:rPr>
                <w:rFonts w:ascii="Courier New" w:hAnsi="Courier New" w:cs="Courier New"/>
                <w:color w:val="0000FF"/>
                <w:sz w:val="20"/>
                <w:szCs w:val="20"/>
              </w:rPr>
              <w:t>...</w:t>
            </w:r>
          </w:p>
          <w:p w14:paraId="1BE602F7"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w:t>
            </w:r>
            <w:r>
              <w:rPr>
                <w:rFonts w:ascii="Courier New" w:hAnsi="Courier New" w:cs="Courier New"/>
                <w:color w:val="000000"/>
                <w:sz w:val="20"/>
                <w:szCs w:val="20"/>
              </w:rPr>
              <w:t xml:space="preserve">, </w:t>
            </w:r>
            <w:r>
              <w:rPr>
                <w:rFonts w:ascii="Courier New" w:hAnsi="Courier New" w:cs="Courier New"/>
                <w:color w:val="A020F0"/>
                <w:sz w:val="20"/>
                <w:szCs w:val="20"/>
              </w:rPr>
              <w:t>'All type(*.*)'</w:t>
            </w:r>
            <w:r>
              <w:rPr>
                <w:rFonts w:ascii="Courier New" w:hAnsi="Courier New" w:cs="Courier New"/>
                <w:color w:val="000000"/>
                <w:sz w:val="20"/>
                <w:szCs w:val="20"/>
              </w:rPr>
              <w:t>},</w:t>
            </w:r>
            <w:r>
              <w:rPr>
                <w:rFonts w:ascii="Courier New" w:hAnsi="Courier New" w:cs="Courier New"/>
                <w:color w:val="0000FF"/>
                <w:sz w:val="20"/>
                <w:szCs w:val="20"/>
              </w:rPr>
              <w:t>...</w:t>
            </w:r>
          </w:p>
          <w:p w14:paraId="620C7104"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A020F0"/>
                <w:sz w:val="20"/>
                <w:szCs w:val="20"/>
              </w:rPr>
              <w:t>'Open Image'</w:t>
            </w:r>
            <w:r>
              <w:rPr>
                <w:rFonts w:ascii="Courier New" w:hAnsi="Courier New" w:cs="Courier New"/>
                <w:color w:val="000000"/>
                <w:sz w:val="20"/>
                <w:szCs w:val="20"/>
              </w:rPr>
              <w:t>);</w:t>
            </w:r>
          </w:p>
          <w:p w14:paraId="1258A041"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FF"/>
                <w:sz w:val="20"/>
                <w:szCs w:val="20"/>
              </w:rPr>
              <w:t>if</w:t>
            </w:r>
            <w:r>
              <w:rPr>
                <w:rFonts w:ascii="Courier New" w:hAnsi="Courier New" w:cs="Courier New"/>
                <w:color w:val="000000"/>
                <w:sz w:val="20"/>
                <w:szCs w:val="20"/>
              </w:rPr>
              <w:t xml:space="preserve"> ~isequal (FileName, 0)</w:t>
            </w:r>
          </w:p>
          <w:p w14:paraId="6D0887B8"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handles.data1 = imread(fullfile(PathName,FileName));</w:t>
            </w:r>
          </w:p>
          <w:p w14:paraId="7B4BA131"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guidata (hObject, handles);</w:t>
            </w:r>
          </w:p>
          <w:p w14:paraId="1F73BEAD"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axes(handles.axes1);</w:t>
            </w:r>
          </w:p>
          <w:p w14:paraId="3666BFA6"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imshow(handles.data1);</w:t>
            </w:r>
          </w:p>
          <w:p w14:paraId="1ED3241D"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title(</w:t>
            </w:r>
            <w:r>
              <w:rPr>
                <w:rFonts w:ascii="Courier New" w:hAnsi="Courier New" w:cs="Courier New"/>
                <w:color w:val="A020F0"/>
                <w:sz w:val="20"/>
                <w:szCs w:val="20"/>
              </w:rPr>
              <w:t>'RGB'</w:t>
            </w:r>
            <w:r>
              <w:rPr>
                <w:rFonts w:ascii="Courier New" w:hAnsi="Courier New" w:cs="Courier New"/>
                <w:color w:val="000000"/>
                <w:sz w:val="20"/>
                <w:szCs w:val="20"/>
              </w:rPr>
              <w:t>);</w:t>
            </w:r>
          </w:p>
          <w:p w14:paraId="251D3A17"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FF"/>
                <w:sz w:val="20"/>
                <w:szCs w:val="20"/>
              </w:rPr>
              <w:t>else</w:t>
            </w:r>
          </w:p>
          <w:p w14:paraId="6D4A37C1"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Pr>
                <w:rFonts w:ascii="Courier New" w:hAnsi="Courier New" w:cs="Courier New"/>
                <w:color w:val="0000FF"/>
                <w:sz w:val="20"/>
                <w:szCs w:val="20"/>
              </w:rPr>
              <w:t>return</w:t>
            </w:r>
          </w:p>
          <w:p w14:paraId="52F73A4C" w14:textId="082EED5E"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FF"/>
                <w:sz w:val="20"/>
                <w:szCs w:val="20"/>
              </w:rPr>
              <w:t>end</w:t>
            </w:r>
          </w:p>
          <w:p w14:paraId="504ADF88" w14:textId="77777777" w:rsidR="00BB643F" w:rsidRPr="00BB643F" w:rsidRDefault="00BB643F" w:rsidP="003109B1">
            <w:pPr>
              <w:autoSpaceDE w:val="0"/>
              <w:autoSpaceDN w:val="0"/>
              <w:adjustRightInd w:val="0"/>
              <w:rPr>
                <w:rFonts w:ascii="Courier New" w:hAnsi="Courier New" w:cs="Courier New"/>
                <w:sz w:val="22"/>
                <w:szCs w:val="24"/>
              </w:rPr>
            </w:pPr>
          </w:p>
          <w:p w14:paraId="71844A6D"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228B22"/>
                <w:sz w:val="20"/>
                <w:szCs w:val="20"/>
              </w:rPr>
              <w:lastRenderedPageBreak/>
              <w:t>% GRAYSCALE</w:t>
            </w:r>
          </w:p>
          <w:p w14:paraId="7B28291C"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4EBE1E91"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gray = rgb2gray(image1);</w:t>
            </w:r>
          </w:p>
          <w:p w14:paraId="6EA78334"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2B615CA0"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imshow(gray);</w:t>
            </w:r>
          </w:p>
          <w:p w14:paraId="512B2DFB"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Grayscale'</w:t>
            </w:r>
            <w:r>
              <w:rPr>
                <w:rFonts w:ascii="Courier New" w:hAnsi="Courier New" w:cs="Courier New"/>
                <w:color w:val="000000"/>
                <w:sz w:val="20"/>
                <w:szCs w:val="20"/>
              </w:rPr>
              <w:t>);</w:t>
            </w:r>
          </w:p>
          <w:p w14:paraId="008FD772" w14:textId="77777777" w:rsidR="003109B1" w:rsidRDefault="003109B1" w:rsidP="003109B1">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gray;</w:t>
            </w:r>
          </w:p>
          <w:p w14:paraId="77AECD10" w14:textId="490D58C4" w:rsidR="003109B1" w:rsidRPr="00706B6B" w:rsidRDefault="003109B1" w:rsidP="00706B6B">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tc>
      </w:tr>
    </w:tbl>
    <w:p w14:paraId="66021CF7" w14:textId="77777777" w:rsidR="008A0B90" w:rsidRPr="008A0B90" w:rsidRDefault="008A0B90" w:rsidP="008A0B90">
      <w:pPr>
        <w:pStyle w:val="ListParagraph"/>
        <w:ind w:left="567"/>
        <w:jc w:val="both"/>
        <w:rPr>
          <w:b/>
        </w:rPr>
      </w:pPr>
    </w:p>
    <w:p w14:paraId="33967056" w14:textId="72445F74" w:rsidR="008A0B90" w:rsidRPr="00B730FF" w:rsidRDefault="008A0B90" w:rsidP="00B730FF">
      <w:pPr>
        <w:jc w:val="both"/>
        <w:rPr>
          <w:b/>
        </w:rPr>
      </w:pPr>
      <w:r w:rsidRPr="00B730FF">
        <w:rPr>
          <w:b/>
        </w:rPr>
        <w:t>Analisis :</w:t>
      </w:r>
    </w:p>
    <w:p w14:paraId="7A1E2A29" w14:textId="0A39A6AA" w:rsidR="008A0B90" w:rsidRPr="00B730FF" w:rsidRDefault="00B730FF" w:rsidP="00B730FF">
      <w:pPr>
        <w:pStyle w:val="ListParagraph"/>
        <w:ind w:left="0"/>
        <w:jc w:val="both"/>
      </w:pPr>
      <w:r>
        <w:t>Program diatas dapat menghasilkan gambar seperti tersebut dikarenakan setelah melakukan operasi open image, program langsung melakukan eksekusi untuk mengubah gambar menjadi grayscale, dan gambar yang telah diubah ditampilkan pada axes2. Pengubahan gambar menjadi grayscale dapat dilakukan dikarenakan menggunakan fungsi rgb2gray() dan pada fungsi tersebut diisi dengan gambar yang diambil. Kemudian memilih axes yang akan ditampilkan beserta melakukan fungsi imshow() untuk menampilkan. Dan gambar grayscale yang telah dibuat disimpan dalam variabel handles.data2 jika nantinya akan digunakan untuk menyimpan gambar, maka variabel ini dapat digunakan.</w:t>
      </w:r>
    </w:p>
    <w:p w14:paraId="4F518F34" w14:textId="77777777" w:rsidR="008A0B90" w:rsidRPr="008A0B90" w:rsidRDefault="008A0B90" w:rsidP="008A0B90">
      <w:pPr>
        <w:pStyle w:val="ListParagraph"/>
        <w:ind w:left="567"/>
        <w:jc w:val="both"/>
        <w:rPr>
          <w:b/>
        </w:rPr>
      </w:pPr>
    </w:p>
    <w:p w14:paraId="36562480" w14:textId="77777777" w:rsidR="00D91FBE" w:rsidRPr="00957C3E" w:rsidRDefault="00D91FBE" w:rsidP="00D91FBE">
      <w:pPr>
        <w:pStyle w:val="ListParagraph"/>
        <w:numPr>
          <w:ilvl w:val="0"/>
          <w:numId w:val="50"/>
        </w:numPr>
        <w:ind w:left="567"/>
        <w:jc w:val="both"/>
        <w:rPr>
          <w:b/>
        </w:rPr>
      </w:pPr>
      <w:r w:rsidRPr="00957C3E">
        <w:rPr>
          <w:b/>
        </w:rPr>
        <w:t xml:space="preserve">Cari perbedaan antara Threshold yang sudah dilakukan dengan Threshold Otsu dan apa kegunaan utama dari Threshold Otsu. Sertakan kodingnya </w:t>
      </w:r>
    </w:p>
    <w:p w14:paraId="3E94F847" w14:textId="6FAA91BE" w:rsidR="002D1911" w:rsidRDefault="002D1911" w:rsidP="002D1911">
      <w:pPr>
        <w:pStyle w:val="ListParagraph"/>
        <w:ind w:left="567"/>
        <w:jc w:val="both"/>
        <w:rPr>
          <w:b/>
        </w:rPr>
      </w:pPr>
      <w:r>
        <w:rPr>
          <w:b/>
        </w:rPr>
        <w:t>Hasil :</w:t>
      </w:r>
    </w:p>
    <w:p w14:paraId="12C376A0" w14:textId="3DB3AC3A" w:rsidR="002D1911" w:rsidRDefault="006717EA" w:rsidP="00CD0F25">
      <w:pPr>
        <w:jc w:val="center"/>
        <w:rPr>
          <w:b/>
        </w:rPr>
      </w:pPr>
      <w:r w:rsidRPr="006717EA">
        <w:rPr>
          <w:b/>
          <w:noProof/>
          <w:lang w:eastAsia="id-ID"/>
        </w:rPr>
        <w:drawing>
          <wp:inline distT="0" distB="0" distL="0" distR="0" wp14:anchorId="30E300C4" wp14:editId="43EF6373">
            <wp:extent cx="4114800" cy="251563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32350" cy="2526367"/>
                    </a:xfrm>
                    <a:prstGeom prst="rect">
                      <a:avLst/>
                    </a:prstGeom>
                  </pic:spPr>
                </pic:pic>
              </a:graphicData>
            </a:graphic>
          </wp:inline>
        </w:drawing>
      </w:r>
    </w:p>
    <w:p w14:paraId="6A44A431" w14:textId="4EEA3417" w:rsidR="006717EA" w:rsidRDefault="00B61C42" w:rsidP="00B61C42">
      <w:pPr>
        <w:pStyle w:val="Caption"/>
        <w:rPr>
          <w:b/>
        </w:rPr>
      </w:pPr>
      <w:bookmarkStart w:id="48" w:name="_Toc83579056"/>
      <w:r>
        <w:t xml:space="preserve">Gambar </w:t>
      </w:r>
      <w:r w:rsidR="00812FF3">
        <w:fldChar w:fldCharType="begin"/>
      </w:r>
      <w:r w:rsidR="00812FF3">
        <w:instrText xml:space="preserve"> SEQ Gambar \* ARABIC </w:instrText>
      </w:r>
      <w:r w:rsidR="00812FF3">
        <w:fldChar w:fldCharType="separate"/>
      </w:r>
      <w:r w:rsidR="005F462F">
        <w:rPr>
          <w:noProof/>
        </w:rPr>
        <w:t>22</w:t>
      </w:r>
      <w:r w:rsidR="00812FF3">
        <w:rPr>
          <w:noProof/>
        </w:rPr>
        <w:fldChar w:fldCharType="end"/>
      </w:r>
      <w:r>
        <w:t xml:space="preserve"> Output Threshold</w:t>
      </w:r>
      <w:bookmarkEnd w:id="48"/>
    </w:p>
    <w:p w14:paraId="665BE40F" w14:textId="2F055C88" w:rsidR="006717EA" w:rsidRPr="00CD0F25" w:rsidRDefault="004D1292" w:rsidP="00CD0F25">
      <w:pPr>
        <w:jc w:val="center"/>
        <w:rPr>
          <w:b/>
        </w:rPr>
      </w:pPr>
      <w:r w:rsidRPr="004D1292">
        <w:rPr>
          <w:b/>
          <w:noProof/>
          <w:lang w:eastAsia="id-ID"/>
        </w:rPr>
        <w:lastRenderedPageBreak/>
        <w:drawing>
          <wp:inline distT="0" distB="0" distL="0" distR="0" wp14:anchorId="7BBB88E5" wp14:editId="44E1D3AD">
            <wp:extent cx="3738667" cy="22574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45327" cy="2261446"/>
                    </a:xfrm>
                    <a:prstGeom prst="rect">
                      <a:avLst/>
                    </a:prstGeom>
                  </pic:spPr>
                </pic:pic>
              </a:graphicData>
            </a:graphic>
          </wp:inline>
        </w:drawing>
      </w:r>
    </w:p>
    <w:p w14:paraId="218D8132" w14:textId="51C71AA1" w:rsidR="006B7548" w:rsidRPr="006B7548" w:rsidRDefault="00B61C42" w:rsidP="00CC0FD3">
      <w:pPr>
        <w:pStyle w:val="Caption"/>
      </w:pPr>
      <w:bookmarkStart w:id="49" w:name="_Toc83579057"/>
      <w:r>
        <w:t xml:space="preserve">Gambar </w:t>
      </w:r>
      <w:r w:rsidR="00812FF3">
        <w:fldChar w:fldCharType="begin"/>
      </w:r>
      <w:r w:rsidR="00812FF3">
        <w:instrText xml:space="preserve"> SEQ Gambar \* ARABIC </w:instrText>
      </w:r>
      <w:r w:rsidR="00812FF3">
        <w:fldChar w:fldCharType="separate"/>
      </w:r>
      <w:r w:rsidR="005F462F">
        <w:rPr>
          <w:noProof/>
        </w:rPr>
        <w:t>23</w:t>
      </w:r>
      <w:r w:rsidR="00812FF3">
        <w:rPr>
          <w:noProof/>
        </w:rPr>
        <w:fldChar w:fldCharType="end"/>
      </w:r>
      <w:r>
        <w:t xml:space="preserve"> Output Threshold Otsu</w:t>
      </w:r>
      <w:bookmarkEnd w:id="49"/>
    </w:p>
    <w:p w14:paraId="60D3C537" w14:textId="6DDF277C" w:rsidR="002D1911" w:rsidRDefault="002D1911" w:rsidP="002D1911">
      <w:pPr>
        <w:pStyle w:val="ListParagraph"/>
        <w:ind w:left="567"/>
        <w:jc w:val="both"/>
        <w:rPr>
          <w:b/>
        </w:rPr>
      </w:pPr>
      <w:r>
        <w:rPr>
          <w:b/>
        </w:rPr>
        <w:t>Program :</w:t>
      </w:r>
    </w:p>
    <w:p w14:paraId="06F5EAED" w14:textId="2342474A" w:rsidR="00216817" w:rsidRDefault="00216817" w:rsidP="002D1911">
      <w:pPr>
        <w:pStyle w:val="ListParagraph"/>
        <w:ind w:left="567"/>
        <w:jc w:val="both"/>
        <w:rPr>
          <w:b/>
        </w:rPr>
      </w:pPr>
      <w:r>
        <w:rPr>
          <w:b/>
        </w:rPr>
        <w:t>Threshold</w:t>
      </w:r>
    </w:p>
    <w:tbl>
      <w:tblPr>
        <w:tblStyle w:val="TableGrid"/>
        <w:tblW w:w="0" w:type="auto"/>
        <w:tblLook w:val="04A0" w:firstRow="1" w:lastRow="0" w:firstColumn="1" w:lastColumn="0" w:noHBand="0" w:noVBand="1"/>
      </w:tblPr>
      <w:tblGrid>
        <w:gridCol w:w="8154"/>
      </w:tblGrid>
      <w:tr w:rsidR="00C52581" w14:paraId="6E825C30" w14:textId="77777777" w:rsidTr="00C52581">
        <w:tc>
          <w:tcPr>
            <w:tcW w:w="8154" w:type="dxa"/>
          </w:tcPr>
          <w:p w14:paraId="7FA16468"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228B22"/>
                <w:sz w:val="20"/>
                <w:szCs w:val="20"/>
              </w:rPr>
              <w:t>% --- Executes on button press in pushbutton2.</w:t>
            </w:r>
          </w:p>
          <w:p w14:paraId="6D95D779"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2_Callback(hObject, eventdata, handles)</w:t>
            </w:r>
          </w:p>
          <w:p w14:paraId="275C24D1" w14:textId="06AD534C"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228B22"/>
                <w:sz w:val="20"/>
                <w:szCs w:val="20"/>
              </w:rPr>
              <w:t>% hObject    handle to pushbutton2 (see GCBO)</w:t>
            </w:r>
          </w:p>
          <w:p w14:paraId="14FD2B50"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228B22"/>
                <w:sz w:val="20"/>
                <w:szCs w:val="20"/>
              </w:rPr>
              <w:t>% handles    structure with handles and user data (see GUIDATA)</w:t>
            </w:r>
          </w:p>
          <w:p w14:paraId="4F73572E"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228B22"/>
                <w:sz w:val="20"/>
                <w:szCs w:val="20"/>
              </w:rPr>
              <w:t xml:space="preserve"> </w:t>
            </w:r>
          </w:p>
          <w:p w14:paraId="16E4659E"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228B22"/>
                <w:sz w:val="20"/>
                <w:szCs w:val="20"/>
              </w:rPr>
              <w:t>% BLACK AND WHITE /Threshold</w:t>
            </w:r>
          </w:p>
          <w:p w14:paraId="531B1312"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50B78DFA"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000000"/>
                <w:sz w:val="20"/>
                <w:szCs w:val="20"/>
              </w:rPr>
              <w:t>bw = im2bw(image1);</w:t>
            </w:r>
          </w:p>
          <w:p w14:paraId="2CCE9400"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0C109839"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000000"/>
                <w:sz w:val="20"/>
                <w:szCs w:val="20"/>
              </w:rPr>
              <w:t>imshow(bw);</w:t>
            </w:r>
          </w:p>
          <w:p w14:paraId="73AC7C79"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bw;</w:t>
            </w:r>
          </w:p>
          <w:p w14:paraId="3B302FE2" w14:textId="77777777" w:rsidR="00EB4936" w:rsidRDefault="00EB4936" w:rsidP="00EB4936">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p w14:paraId="38F372A8" w14:textId="00882D75" w:rsidR="00C52581" w:rsidRPr="00BD6EFC" w:rsidRDefault="00EB4936" w:rsidP="00BD6EFC">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Threshold'</w:t>
            </w:r>
            <w:r>
              <w:rPr>
                <w:rFonts w:ascii="Courier New" w:hAnsi="Courier New" w:cs="Courier New"/>
                <w:color w:val="000000"/>
                <w:sz w:val="20"/>
                <w:szCs w:val="20"/>
              </w:rPr>
              <w:t>);</w:t>
            </w:r>
          </w:p>
        </w:tc>
      </w:tr>
    </w:tbl>
    <w:p w14:paraId="40B59668" w14:textId="77298893" w:rsidR="00216817" w:rsidRPr="00216817" w:rsidRDefault="00216817" w:rsidP="00101066">
      <w:pPr>
        <w:ind w:left="567"/>
        <w:jc w:val="both"/>
        <w:rPr>
          <w:b/>
        </w:rPr>
      </w:pPr>
      <w:r w:rsidRPr="00216817">
        <w:rPr>
          <w:b/>
        </w:rPr>
        <w:t>Threshold Otsu</w:t>
      </w:r>
    </w:p>
    <w:tbl>
      <w:tblPr>
        <w:tblStyle w:val="TableGrid"/>
        <w:tblW w:w="0" w:type="auto"/>
        <w:tblLook w:val="04A0" w:firstRow="1" w:lastRow="0" w:firstColumn="1" w:lastColumn="0" w:noHBand="0" w:noVBand="1"/>
      </w:tblPr>
      <w:tblGrid>
        <w:gridCol w:w="8154"/>
      </w:tblGrid>
      <w:tr w:rsidR="00BD6EFC" w14:paraId="5D6EAD15" w14:textId="77777777" w:rsidTr="00BD6EFC">
        <w:tc>
          <w:tcPr>
            <w:tcW w:w="8154" w:type="dxa"/>
          </w:tcPr>
          <w:p w14:paraId="4B587635"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228B22"/>
                <w:sz w:val="20"/>
                <w:szCs w:val="20"/>
              </w:rPr>
              <w:t>% --- Executes on button press in pushbutton3.</w:t>
            </w:r>
          </w:p>
          <w:p w14:paraId="1BBBB7B5"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0000FF"/>
                <w:sz w:val="20"/>
                <w:szCs w:val="20"/>
              </w:rPr>
              <w:t>function</w:t>
            </w:r>
            <w:r>
              <w:rPr>
                <w:rFonts w:ascii="Courier New" w:hAnsi="Courier New" w:cs="Courier New"/>
                <w:color w:val="000000"/>
                <w:sz w:val="20"/>
                <w:szCs w:val="20"/>
              </w:rPr>
              <w:t xml:space="preserve"> pushbutton3_Callback(hObject, eventdata, handles)</w:t>
            </w:r>
          </w:p>
          <w:p w14:paraId="488DB166" w14:textId="35ED391B"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228B22"/>
                <w:sz w:val="20"/>
                <w:szCs w:val="20"/>
              </w:rPr>
              <w:t>% hObject    handle to pushbutton3 (see GCBO)</w:t>
            </w:r>
          </w:p>
          <w:p w14:paraId="7EDB609B"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228B22"/>
                <w:sz w:val="20"/>
                <w:szCs w:val="20"/>
              </w:rPr>
              <w:t>% handles    structure with handles and user data (see GUIDATA)</w:t>
            </w:r>
          </w:p>
          <w:p w14:paraId="4116103F"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228B22"/>
                <w:sz w:val="20"/>
                <w:szCs w:val="20"/>
              </w:rPr>
              <w:t xml:space="preserve"> </w:t>
            </w:r>
          </w:p>
          <w:p w14:paraId="067A1722"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228B22"/>
                <w:sz w:val="20"/>
                <w:szCs w:val="20"/>
              </w:rPr>
              <w:t>% Threshold Otsu</w:t>
            </w:r>
          </w:p>
          <w:p w14:paraId="14D62974"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77010028"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000000"/>
                <w:sz w:val="20"/>
                <w:szCs w:val="20"/>
              </w:rPr>
              <w:t>level = graythresh(image1);</w:t>
            </w:r>
          </w:p>
          <w:p w14:paraId="7C70077F"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000000"/>
                <w:sz w:val="20"/>
                <w:szCs w:val="20"/>
              </w:rPr>
              <w:t>bw = im2bw(image1,level);</w:t>
            </w:r>
          </w:p>
          <w:p w14:paraId="70DC94D6"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5946BFC4"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000000"/>
                <w:sz w:val="20"/>
                <w:szCs w:val="20"/>
              </w:rPr>
              <w:t>imshow(bw);</w:t>
            </w:r>
          </w:p>
          <w:p w14:paraId="0A379CF2"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bw;</w:t>
            </w:r>
          </w:p>
          <w:p w14:paraId="128CA21E" w14:textId="77777777" w:rsidR="00BD6EFC" w:rsidRDefault="00BD6EFC" w:rsidP="00BD6EFC">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p w14:paraId="6CC1AF4A" w14:textId="76F6F88E" w:rsidR="00BD6EFC" w:rsidRPr="0008266A" w:rsidRDefault="00BD6EFC" w:rsidP="0008266A">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Threshold Otsu'</w:t>
            </w:r>
            <w:r>
              <w:rPr>
                <w:rFonts w:ascii="Courier New" w:hAnsi="Courier New" w:cs="Courier New"/>
                <w:color w:val="000000"/>
                <w:sz w:val="20"/>
                <w:szCs w:val="20"/>
              </w:rPr>
              <w:t>);</w:t>
            </w:r>
          </w:p>
        </w:tc>
      </w:tr>
    </w:tbl>
    <w:p w14:paraId="1157FA49" w14:textId="77777777" w:rsidR="00216817" w:rsidRPr="00BD6EFC" w:rsidRDefault="00216817" w:rsidP="00BD6EFC">
      <w:pPr>
        <w:jc w:val="both"/>
        <w:rPr>
          <w:b/>
        </w:rPr>
      </w:pPr>
    </w:p>
    <w:p w14:paraId="7DA61A02" w14:textId="17F1F650" w:rsidR="002D1911" w:rsidRPr="00CC0FD3" w:rsidRDefault="002D1911" w:rsidP="00CC0FD3">
      <w:pPr>
        <w:jc w:val="both"/>
        <w:rPr>
          <w:b/>
        </w:rPr>
      </w:pPr>
      <w:r w:rsidRPr="00CC0FD3">
        <w:rPr>
          <w:b/>
        </w:rPr>
        <w:t>Analisis :</w:t>
      </w:r>
    </w:p>
    <w:p w14:paraId="6840C5D2" w14:textId="0588443B" w:rsidR="002D1911" w:rsidRDefault="003C6184" w:rsidP="00CC0FD3">
      <w:pPr>
        <w:jc w:val="both"/>
      </w:pPr>
      <w:r>
        <w:t xml:space="preserve">Untuk menampilkan </w:t>
      </w:r>
      <w:r w:rsidR="00D338D4">
        <w:t xml:space="preserve">gambar threshold, hal pertama yang dilakukan adalah mengubah gambar menggunakan fungsi im2bw(). Kemudian mencetak gambar yang telah diubah tersebut. </w:t>
      </w:r>
    </w:p>
    <w:p w14:paraId="25DF36C4" w14:textId="257C5C9B" w:rsidR="00C22BBD" w:rsidRDefault="00C22BBD" w:rsidP="00CC0FD3">
      <w:pPr>
        <w:jc w:val="both"/>
      </w:pPr>
      <w:r>
        <w:lastRenderedPageBreak/>
        <w:t>Dan untuk membuat gambar threshold otsu, pertama melakukan pengambilan nilai level dari gambar menggunakan fungsi graythresh(), setelah didapat level dari gambar kemudian melakukan pengubahan gambar dengan fungsi im2bw() dengan nilai dari gambar yang akan diubah beserta level yang diinginkan.</w:t>
      </w:r>
    </w:p>
    <w:p w14:paraId="791F8ED7" w14:textId="77777777" w:rsidR="00D82F2C" w:rsidRDefault="00D82F2C" w:rsidP="00CC0FD3">
      <w:pPr>
        <w:jc w:val="both"/>
      </w:pPr>
    </w:p>
    <w:p w14:paraId="4AB7B548" w14:textId="5FF05D62" w:rsidR="00D82F2C" w:rsidRPr="00CC0FD3" w:rsidRDefault="00D82F2C" w:rsidP="00CC0FD3">
      <w:pPr>
        <w:jc w:val="both"/>
      </w:pPr>
      <w:r>
        <w:t xml:space="preserve">Adapun perbedaan threshold dengan threshold otsu adalah </w:t>
      </w:r>
      <w:r w:rsidR="00713641">
        <w:t>threshold mempunyai nilai yang lebih sedikit sehingga ada beberapa warna putih yang terdapat di beberapa area pada citra biner.</w:t>
      </w:r>
      <w:r w:rsidR="00900080">
        <w:t xml:space="preserve"> Sementara threshold otsu memiliki nilai threshold yang lebih banyak, sehingga bagian berwarna putih ditutupi.</w:t>
      </w:r>
      <w:r w:rsidR="00861AF7">
        <w:t xml:space="preserve"> Fungsi dari threshold otsu sendiri adalah membagi histogram gray level ke dalam dua daerah yang berbeda secara otomatis tanpa membutuhkan user untuk menginput nilai ambang.</w:t>
      </w:r>
    </w:p>
    <w:p w14:paraId="24FAA4E7" w14:textId="77777777" w:rsidR="002D1911" w:rsidRPr="002D1911" w:rsidRDefault="002D1911" w:rsidP="002D1911">
      <w:pPr>
        <w:pStyle w:val="ListParagraph"/>
        <w:ind w:left="567"/>
        <w:jc w:val="both"/>
        <w:rPr>
          <w:b/>
        </w:rPr>
      </w:pPr>
    </w:p>
    <w:p w14:paraId="5F0FFA30" w14:textId="77777777" w:rsidR="00D91FBE" w:rsidRPr="00342351" w:rsidRDefault="00D91FBE" w:rsidP="00D91FBE">
      <w:pPr>
        <w:pStyle w:val="ListParagraph"/>
        <w:numPr>
          <w:ilvl w:val="0"/>
          <w:numId w:val="50"/>
        </w:numPr>
        <w:ind w:left="567"/>
        <w:jc w:val="both"/>
        <w:rPr>
          <w:b/>
        </w:rPr>
      </w:pPr>
      <w:r w:rsidRPr="00342351">
        <w:rPr>
          <w:b/>
        </w:rPr>
        <w:t xml:space="preserve">Memanipulasi gambar dengan warna Cyan, Sephia, Hot, Cool, dan False (warna dari gambar berbeda/berlawanan dengan warna aslinya) </w:t>
      </w:r>
    </w:p>
    <w:p w14:paraId="75E6D32C" w14:textId="43CA7A7E" w:rsidR="00ED1E34" w:rsidRDefault="00ED1E34" w:rsidP="00ED1E34">
      <w:pPr>
        <w:pStyle w:val="ListParagraph"/>
        <w:ind w:left="567"/>
        <w:jc w:val="both"/>
        <w:rPr>
          <w:b/>
        </w:rPr>
      </w:pPr>
      <w:r>
        <w:rPr>
          <w:b/>
        </w:rPr>
        <w:t>Hasil :</w:t>
      </w:r>
    </w:p>
    <w:p w14:paraId="33404602" w14:textId="266493AD" w:rsidR="00ED1E34" w:rsidRDefault="00775DE5" w:rsidP="00ED1E34">
      <w:pPr>
        <w:pStyle w:val="ListParagraph"/>
        <w:ind w:left="567"/>
        <w:jc w:val="both"/>
        <w:rPr>
          <w:b/>
        </w:rPr>
      </w:pPr>
      <w:r>
        <w:rPr>
          <w:b/>
        </w:rPr>
        <w:t>Cyan</w:t>
      </w:r>
    </w:p>
    <w:p w14:paraId="36F66A9B" w14:textId="5F64237B" w:rsidR="00775DE5" w:rsidRDefault="00280AD2" w:rsidP="00AF51E4">
      <w:pPr>
        <w:jc w:val="center"/>
        <w:rPr>
          <w:b/>
        </w:rPr>
      </w:pPr>
      <w:r w:rsidRPr="00280AD2">
        <w:rPr>
          <w:b/>
          <w:noProof/>
          <w:lang w:eastAsia="id-ID"/>
        </w:rPr>
        <w:drawing>
          <wp:inline distT="0" distB="0" distL="0" distR="0" wp14:anchorId="1FB21867" wp14:editId="55F730A8">
            <wp:extent cx="3419132" cy="2095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35967" cy="2105818"/>
                    </a:xfrm>
                    <a:prstGeom prst="rect">
                      <a:avLst/>
                    </a:prstGeom>
                  </pic:spPr>
                </pic:pic>
              </a:graphicData>
            </a:graphic>
          </wp:inline>
        </w:drawing>
      </w:r>
    </w:p>
    <w:p w14:paraId="071275FA" w14:textId="42849BC0" w:rsidR="00280AD2" w:rsidRPr="00AF51E4" w:rsidRDefault="00280AD2" w:rsidP="00280AD2">
      <w:pPr>
        <w:pStyle w:val="Caption"/>
        <w:rPr>
          <w:b/>
        </w:rPr>
      </w:pPr>
      <w:bookmarkStart w:id="50" w:name="_Toc83579058"/>
      <w:r>
        <w:t xml:space="preserve">Gambar </w:t>
      </w:r>
      <w:r w:rsidR="00812FF3">
        <w:fldChar w:fldCharType="begin"/>
      </w:r>
      <w:r w:rsidR="00812FF3">
        <w:instrText xml:space="preserve"> SEQ Gambar \* ARABIC </w:instrText>
      </w:r>
      <w:r w:rsidR="00812FF3">
        <w:fldChar w:fldCharType="separate"/>
      </w:r>
      <w:r w:rsidR="005F462F">
        <w:rPr>
          <w:noProof/>
        </w:rPr>
        <w:t>24</w:t>
      </w:r>
      <w:r w:rsidR="00812FF3">
        <w:rPr>
          <w:noProof/>
        </w:rPr>
        <w:fldChar w:fldCharType="end"/>
      </w:r>
      <w:r>
        <w:t xml:space="preserve"> Output Cyan</w:t>
      </w:r>
      <w:bookmarkEnd w:id="50"/>
    </w:p>
    <w:p w14:paraId="7B8225BE" w14:textId="47ED83A7" w:rsidR="00775DE5" w:rsidRDefault="00775DE5" w:rsidP="00ED1E34">
      <w:pPr>
        <w:pStyle w:val="ListParagraph"/>
        <w:ind w:left="567"/>
        <w:jc w:val="both"/>
        <w:rPr>
          <w:b/>
        </w:rPr>
      </w:pPr>
      <w:r>
        <w:rPr>
          <w:b/>
        </w:rPr>
        <w:t>Sephia</w:t>
      </w:r>
    </w:p>
    <w:p w14:paraId="4AEED851" w14:textId="37DBA9D9" w:rsidR="00775DE5" w:rsidRDefault="007D1675" w:rsidP="00280AD2">
      <w:pPr>
        <w:jc w:val="center"/>
        <w:rPr>
          <w:b/>
        </w:rPr>
      </w:pPr>
      <w:r w:rsidRPr="007D1675">
        <w:rPr>
          <w:b/>
          <w:noProof/>
          <w:lang w:eastAsia="id-ID"/>
        </w:rPr>
        <w:drawing>
          <wp:inline distT="0" distB="0" distL="0" distR="0" wp14:anchorId="010FBA62" wp14:editId="0E6220F6">
            <wp:extent cx="3448050" cy="2089332"/>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477113" cy="2106943"/>
                    </a:xfrm>
                    <a:prstGeom prst="rect">
                      <a:avLst/>
                    </a:prstGeom>
                  </pic:spPr>
                </pic:pic>
              </a:graphicData>
            </a:graphic>
          </wp:inline>
        </w:drawing>
      </w:r>
    </w:p>
    <w:p w14:paraId="6597417A" w14:textId="67CBC61F" w:rsidR="007D1675" w:rsidRPr="00280AD2" w:rsidRDefault="007D1675" w:rsidP="007D1675">
      <w:pPr>
        <w:pStyle w:val="Caption"/>
        <w:rPr>
          <w:b/>
        </w:rPr>
      </w:pPr>
      <w:bookmarkStart w:id="51" w:name="_Toc83579059"/>
      <w:r>
        <w:t xml:space="preserve">Gambar </w:t>
      </w:r>
      <w:r w:rsidR="00812FF3">
        <w:fldChar w:fldCharType="begin"/>
      </w:r>
      <w:r w:rsidR="00812FF3">
        <w:instrText xml:space="preserve"> SEQ Gambar \* ARABIC </w:instrText>
      </w:r>
      <w:r w:rsidR="00812FF3">
        <w:fldChar w:fldCharType="separate"/>
      </w:r>
      <w:r w:rsidR="005F462F">
        <w:rPr>
          <w:noProof/>
        </w:rPr>
        <w:t>25</w:t>
      </w:r>
      <w:r w:rsidR="00812FF3">
        <w:rPr>
          <w:noProof/>
        </w:rPr>
        <w:fldChar w:fldCharType="end"/>
      </w:r>
      <w:r>
        <w:t xml:space="preserve"> Output Sephia</w:t>
      </w:r>
      <w:bookmarkEnd w:id="51"/>
    </w:p>
    <w:p w14:paraId="7DE06A8A" w14:textId="11B5CCF0" w:rsidR="00775DE5" w:rsidRDefault="00775DE5" w:rsidP="00ED1E34">
      <w:pPr>
        <w:pStyle w:val="ListParagraph"/>
        <w:ind w:left="567"/>
        <w:jc w:val="both"/>
        <w:rPr>
          <w:b/>
        </w:rPr>
      </w:pPr>
      <w:r>
        <w:rPr>
          <w:b/>
        </w:rPr>
        <w:lastRenderedPageBreak/>
        <w:t>Hot</w:t>
      </w:r>
    </w:p>
    <w:p w14:paraId="25643E46" w14:textId="62F1A099" w:rsidR="00775DE5" w:rsidRDefault="00C2767A" w:rsidP="007D1675">
      <w:pPr>
        <w:jc w:val="center"/>
        <w:rPr>
          <w:b/>
        </w:rPr>
      </w:pPr>
      <w:r w:rsidRPr="00C2767A">
        <w:rPr>
          <w:b/>
          <w:noProof/>
          <w:lang w:eastAsia="id-ID"/>
        </w:rPr>
        <w:drawing>
          <wp:inline distT="0" distB="0" distL="0" distR="0" wp14:anchorId="6AAAF68E" wp14:editId="249E68A0">
            <wp:extent cx="3429000" cy="219960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436201" cy="2204224"/>
                    </a:xfrm>
                    <a:prstGeom prst="rect">
                      <a:avLst/>
                    </a:prstGeom>
                  </pic:spPr>
                </pic:pic>
              </a:graphicData>
            </a:graphic>
          </wp:inline>
        </w:drawing>
      </w:r>
    </w:p>
    <w:p w14:paraId="6C208496" w14:textId="017962CD" w:rsidR="00C2767A" w:rsidRPr="007D1675" w:rsidRDefault="0062529E" w:rsidP="0062529E">
      <w:pPr>
        <w:pStyle w:val="Caption"/>
        <w:rPr>
          <w:b/>
        </w:rPr>
      </w:pPr>
      <w:bookmarkStart w:id="52" w:name="_Toc83579060"/>
      <w:r>
        <w:t xml:space="preserve">Gambar </w:t>
      </w:r>
      <w:r w:rsidR="00812FF3">
        <w:fldChar w:fldCharType="begin"/>
      </w:r>
      <w:r w:rsidR="00812FF3">
        <w:instrText xml:space="preserve"> SEQ Gambar \* ARABIC </w:instrText>
      </w:r>
      <w:r w:rsidR="00812FF3">
        <w:fldChar w:fldCharType="separate"/>
      </w:r>
      <w:r w:rsidR="005F462F">
        <w:rPr>
          <w:noProof/>
        </w:rPr>
        <w:t>26</w:t>
      </w:r>
      <w:r w:rsidR="00812FF3">
        <w:rPr>
          <w:noProof/>
        </w:rPr>
        <w:fldChar w:fldCharType="end"/>
      </w:r>
      <w:r>
        <w:t xml:space="preserve"> Output Hot</w:t>
      </w:r>
      <w:bookmarkEnd w:id="52"/>
    </w:p>
    <w:p w14:paraId="0683CDEF" w14:textId="107B29BF" w:rsidR="00775DE5" w:rsidRDefault="00775DE5" w:rsidP="00ED1E34">
      <w:pPr>
        <w:pStyle w:val="ListParagraph"/>
        <w:ind w:left="567"/>
        <w:jc w:val="both"/>
        <w:rPr>
          <w:b/>
        </w:rPr>
      </w:pPr>
      <w:r>
        <w:rPr>
          <w:b/>
        </w:rPr>
        <w:t>Cool</w:t>
      </w:r>
    </w:p>
    <w:p w14:paraId="09800CE4" w14:textId="74E1FBFF" w:rsidR="00775DE5" w:rsidRDefault="00FC7457" w:rsidP="00FC7457">
      <w:pPr>
        <w:pStyle w:val="ListParagraph"/>
        <w:ind w:left="0"/>
        <w:jc w:val="center"/>
        <w:rPr>
          <w:b/>
        </w:rPr>
      </w:pPr>
      <w:r w:rsidRPr="00FC7457">
        <w:rPr>
          <w:b/>
          <w:noProof/>
          <w:lang w:eastAsia="id-ID"/>
        </w:rPr>
        <w:drawing>
          <wp:inline distT="0" distB="0" distL="0" distR="0" wp14:anchorId="1C8D4BC4" wp14:editId="3A8BCFA9">
            <wp:extent cx="3291963" cy="207645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294244" cy="2077889"/>
                    </a:xfrm>
                    <a:prstGeom prst="rect">
                      <a:avLst/>
                    </a:prstGeom>
                  </pic:spPr>
                </pic:pic>
              </a:graphicData>
            </a:graphic>
          </wp:inline>
        </w:drawing>
      </w:r>
    </w:p>
    <w:p w14:paraId="20AA6974" w14:textId="1C431F35" w:rsidR="00FC7457" w:rsidRDefault="00FC7457" w:rsidP="00FC7457">
      <w:pPr>
        <w:pStyle w:val="Caption"/>
        <w:rPr>
          <w:b/>
        </w:rPr>
      </w:pPr>
      <w:bookmarkStart w:id="53" w:name="_Toc83579061"/>
      <w:r>
        <w:t xml:space="preserve">Gambar </w:t>
      </w:r>
      <w:r w:rsidR="00812FF3">
        <w:fldChar w:fldCharType="begin"/>
      </w:r>
      <w:r w:rsidR="00812FF3">
        <w:instrText xml:space="preserve"> SEQ Gambar \* ARABIC </w:instrText>
      </w:r>
      <w:r w:rsidR="00812FF3">
        <w:fldChar w:fldCharType="separate"/>
      </w:r>
      <w:r w:rsidR="005F462F">
        <w:rPr>
          <w:noProof/>
        </w:rPr>
        <w:t>27</w:t>
      </w:r>
      <w:r w:rsidR="00812FF3">
        <w:rPr>
          <w:noProof/>
        </w:rPr>
        <w:fldChar w:fldCharType="end"/>
      </w:r>
      <w:r>
        <w:t xml:space="preserve"> Output Cool</w:t>
      </w:r>
      <w:bookmarkEnd w:id="53"/>
    </w:p>
    <w:p w14:paraId="48768B6A" w14:textId="586C4842" w:rsidR="008558D1" w:rsidRDefault="008558D1" w:rsidP="00ED1E34">
      <w:pPr>
        <w:pStyle w:val="ListParagraph"/>
        <w:ind w:left="567"/>
        <w:jc w:val="both"/>
        <w:rPr>
          <w:b/>
        </w:rPr>
      </w:pPr>
      <w:r>
        <w:rPr>
          <w:b/>
        </w:rPr>
        <w:t>False</w:t>
      </w:r>
    </w:p>
    <w:p w14:paraId="06CF43E4" w14:textId="5E117E43" w:rsidR="008558D1" w:rsidRDefault="001570BE" w:rsidP="00897924">
      <w:pPr>
        <w:jc w:val="center"/>
        <w:rPr>
          <w:b/>
        </w:rPr>
      </w:pPr>
      <w:r w:rsidRPr="001570BE">
        <w:rPr>
          <w:b/>
          <w:noProof/>
          <w:lang w:eastAsia="id-ID"/>
        </w:rPr>
        <w:drawing>
          <wp:inline distT="0" distB="0" distL="0" distR="0" wp14:anchorId="6025A7C8" wp14:editId="2DF41464">
            <wp:extent cx="3258375" cy="2047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272732" cy="2056898"/>
                    </a:xfrm>
                    <a:prstGeom prst="rect">
                      <a:avLst/>
                    </a:prstGeom>
                  </pic:spPr>
                </pic:pic>
              </a:graphicData>
            </a:graphic>
          </wp:inline>
        </w:drawing>
      </w:r>
    </w:p>
    <w:p w14:paraId="07BF1A8C" w14:textId="6D14C9B7" w:rsidR="001570BE" w:rsidRDefault="004C3040" w:rsidP="004C3040">
      <w:pPr>
        <w:pStyle w:val="Caption"/>
      </w:pPr>
      <w:bookmarkStart w:id="54" w:name="_Toc83579062"/>
      <w:r>
        <w:t xml:space="preserve">Gambar </w:t>
      </w:r>
      <w:r w:rsidR="00812FF3">
        <w:fldChar w:fldCharType="begin"/>
      </w:r>
      <w:r w:rsidR="00812FF3">
        <w:instrText xml:space="preserve"> SEQ Gambar \* ARABIC </w:instrText>
      </w:r>
      <w:r w:rsidR="00812FF3">
        <w:fldChar w:fldCharType="separate"/>
      </w:r>
      <w:r w:rsidR="005F462F">
        <w:rPr>
          <w:noProof/>
        </w:rPr>
        <w:t>28</w:t>
      </w:r>
      <w:r w:rsidR="00812FF3">
        <w:rPr>
          <w:noProof/>
        </w:rPr>
        <w:fldChar w:fldCharType="end"/>
      </w:r>
      <w:r>
        <w:t xml:space="preserve"> Output False</w:t>
      </w:r>
      <w:bookmarkEnd w:id="54"/>
    </w:p>
    <w:p w14:paraId="12CA121F" w14:textId="77777777" w:rsidR="00D50320" w:rsidRPr="00D50320" w:rsidRDefault="00D50320" w:rsidP="00D50320"/>
    <w:p w14:paraId="49C9FD5A" w14:textId="30F963DF" w:rsidR="00ED1E34" w:rsidRDefault="00ED1E34" w:rsidP="00ED1E34">
      <w:pPr>
        <w:pStyle w:val="ListParagraph"/>
        <w:ind w:left="567"/>
        <w:jc w:val="both"/>
        <w:rPr>
          <w:b/>
        </w:rPr>
      </w:pPr>
      <w:r>
        <w:rPr>
          <w:b/>
        </w:rPr>
        <w:lastRenderedPageBreak/>
        <w:t>Program :</w:t>
      </w:r>
    </w:p>
    <w:tbl>
      <w:tblPr>
        <w:tblStyle w:val="TableGrid"/>
        <w:tblW w:w="0" w:type="auto"/>
        <w:tblLook w:val="04A0" w:firstRow="1" w:lastRow="0" w:firstColumn="1" w:lastColumn="0" w:noHBand="0" w:noVBand="1"/>
      </w:tblPr>
      <w:tblGrid>
        <w:gridCol w:w="8154"/>
      </w:tblGrid>
      <w:tr w:rsidR="0078463B" w14:paraId="7D8EC674" w14:textId="77777777" w:rsidTr="0078463B">
        <w:tc>
          <w:tcPr>
            <w:tcW w:w="8154" w:type="dxa"/>
          </w:tcPr>
          <w:p w14:paraId="76753CB5"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228B22"/>
                <w:sz w:val="20"/>
                <w:szCs w:val="20"/>
              </w:rPr>
              <w:t>% CYAN</w:t>
            </w:r>
          </w:p>
          <w:p w14:paraId="0AA6D6E8"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3D8F2C2B"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allBlack = zeros(size(image1,1),size(image1,2));</w:t>
            </w:r>
          </w:p>
          <w:p w14:paraId="389E35B4"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p>
          <w:p w14:paraId="287F0A31"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cyan = image1(:,:,1);</w:t>
            </w:r>
          </w:p>
          <w:p w14:paraId="2CB6BE70"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icyan = cat(3,allBlack,cyan,cyan);</w:t>
            </w:r>
          </w:p>
          <w:p w14:paraId="79B490D9"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1F25BD96"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imshow(icyan);</w:t>
            </w:r>
          </w:p>
          <w:p w14:paraId="05E6D493"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cyan;</w:t>
            </w:r>
          </w:p>
          <w:p w14:paraId="0375BDE8"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Cyan'</w:t>
            </w:r>
            <w:r>
              <w:rPr>
                <w:rFonts w:ascii="Courier New" w:hAnsi="Courier New" w:cs="Courier New"/>
                <w:color w:val="000000"/>
                <w:sz w:val="20"/>
                <w:szCs w:val="20"/>
              </w:rPr>
              <w:t>);</w:t>
            </w:r>
          </w:p>
          <w:p w14:paraId="57033117"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p w14:paraId="307F27F5" w14:textId="77777777" w:rsidR="0078463B" w:rsidRDefault="0078463B" w:rsidP="00D11D85">
            <w:pPr>
              <w:jc w:val="both"/>
              <w:rPr>
                <w:b/>
              </w:rPr>
            </w:pPr>
          </w:p>
          <w:p w14:paraId="45DBAB10" w14:textId="77777777" w:rsidR="0078463B" w:rsidRDefault="0078463B" w:rsidP="00D11D85">
            <w:pPr>
              <w:jc w:val="both"/>
              <w:rPr>
                <w:b/>
              </w:rPr>
            </w:pPr>
          </w:p>
          <w:p w14:paraId="436A3C41"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228B22"/>
                <w:sz w:val="20"/>
                <w:szCs w:val="20"/>
              </w:rPr>
              <w:t>% Sephia</w:t>
            </w:r>
          </w:p>
          <w:p w14:paraId="5D965178"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d = handles.data1;</w:t>
            </w:r>
          </w:p>
          <w:p w14:paraId="6AC049D9"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dR = d(:,:,1);</w:t>
            </w:r>
          </w:p>
          <w:p w14:paraId="6DDE0131"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dG = d(:,:,2);</w:t>
            </w:r>
          </w:p>
          <w:p w14:paraId="78E09C33"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dB = d(:,:,3);</w:t>
            </w:r>
          </w:p>
          <w:p w14:paraId="5BD543D7"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p>
          <w:p w14:paraId="1F987DED"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r = .393*dR + .769*dG + .189*dB;</w:t>
            </w:r>
          </w:p>
          <w:p w14:paraId="3823B960"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g = .349*dR + .686*dG + .168*dB;</w:t>
            </w:r>
          </w:p>
          <w:p w14:paraId="4D8B6E44"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b = .272*dR + .534*dG + .131*dB;</w:t>
            </w:r>
          </w:p>
          <w:p w14:paraId="79121119"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p>
          <w:p w14:paraId="4526E996"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dSephia = cat(3,r,g,b);</w:t>
            </w:r>
          </w:p>
          <w:p w14:paraId="00DC02ED"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1368F300"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imshow(dSephia);</w:t>
            </w:r>
          </w:p>
          <w:p w14:paraId="3C3F039E"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Sephia'</w:t>
            </w:r>
            <w:r>
              <w:rPr>
                <w:rFonts w:ascii="Courier New" w:hAnsi="Courier New" w:cs="Courier New"/>
                <w:color w:val="000000"/>
                <w:sz w:val="20"/>
                <w:szCs w:val="20"/>
              </w:rPr>
              <w:t>);</w:t>
            </w:r>
          </w:p>
          <w:p w14:paraId="587AA7B7"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p w14:paraId="67ADC73E" w14:textId="77777777" w:rsidR="0078463B" w:rsidRDefault="0078463B" w:rsidP="00D11D85">
            <w:pPr>
              <w:jc w:val="both"/>
              <w:rPr>
                <w:b/>
              </w:rPr>
            </w:pPr>
          </w:p>
          <w:p w14:paraId="173E5FDA" w14:textId="77777777" w:rsidR="0078463B" w:rsidRDefault="0078463B" w:rsidP="00D11D85">
            <w:pPr>
              <w:jc w:val="both"/>
              <w:rPr>
                <w:b/>
              </w:rPr>
            </w:pPr>
          </w:p>
          <w:p w14:paraId="43E2948E"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228B22"/>
                <w:sz w:val="20"/>
                <w:szCs w:val="20"/>
              </w:rPr>
              <w:t>% HOT</w:t>
            </w:r>
          </w:p>
          <w:p w14:paraId="6669E114"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06EC9FC6"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Y] = rgb2ind(image1,28);</w:t>
            </w:r>
          </w:p>
          <w:p w14:paraId="3EBA2ACC"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0708B2F9"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imagesc(Y);</w:t>
            </w:r>
          </w:p>
          <w:p w14:paraId="73C6AC48"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colormap(hot)</w:t>
            </w:r>
          </w:p>
          <w:p w14:paraId="27CC3E58"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HOT'</w:t>
            </w:r>
            <w:r>
              <w:rPr>
                <w:rFonts w:ascii="Courier New" w:hAnsi="Courier New" w:cs="Courier New"/>
                <w:color w:val="000000"/>
                <w:sz w:val="20"/>
                <w:szCs w:val="20"/>
              </w:rPr>
              <w:t>);</w:t>
            </w:r>
          </w:p>
          <w:p w14:paraId="618076EE" w14:textId="77777777" w:rsidR="0078463B" w:rsidRDefault="0078463B" w:rsidP="0078463B">
            <w:pPr>
              <w:autoSpaceDE w:val="0"/>
              <w:autoSpaceDN w:val="0"/>
              <w:adjustRightInd w:val="0"/>
              <w:rPr>
                <w:rFonts w:ascii="Courier New" w:hAnsi="Courier New" w:cs="Courier New"/>
                <w:color w:val="A020F0"/>
                <w:sz w:val="20"/>
                <w:szCs w:val="20"/>
              </w:rPr>
            </w:pPr>
            <w:r>
              <w:rPr>
                <w:rFonts w:ascii="Courier New" w:hAnsi="Courier New" w:cs="Courier New"/>
                <w:color w:val="000000"/>
                <w:sz w:val="20"/>
                <w:szCs w:val="20"/>
              </w:rPr>
              <w:t xml:space="preserve">axis </w:t>
            </w:r>
            <w:r>
              <w:rPr>
                <w:rFonts w:ascii="Courier New" w:hAnsi="Courier New" w:cs="Courier New"/>
                <w:color w:val="A020F0"/>
                <w:sz w:val="20"/>
                <w:szCs w:val="20"/>
              </w:rPr>
              <w:t>off</w:t>
            </w:r>
          </w:p>
          <w:p w14:paraId="7480FB6F" w14:textId="77777777" w:rsidR="0078463B" w:rsidRDefault="0078463B" w:rsidP="0078463B">
            <w:pPr>
              <w:autoSpaceDE w:val="0"/>
              <w:autoSpaceDN w:val="0"/>
              <w:adjustRightInd w:val="0"/>
              <w:rPr>
                <w:rFonts w:ascii="Courier New" w:hAnsi="Courier New" w:cs="Courier New"/>
                <w:color w:val="A020F0"/>
                <w:sz w:val="20"/>
                <w:szCs w:val="20"/>
              </w:rPr>
            </w:pPr>
          </w:p>
          <w:p w14:paraId="133AB701" w14:textId="77777777" w:rsidR="0078463B" w:rsidRDefault="0078463B" w:rsidP="0078463B">
            <w:pPr>
              <w:autoSpaceDE w:val="0"/>
              <w:autoSpaceDN w:val="0"/>
              <w:adjustRightInd w:val="0"/>
              <w:rPr>
                <w:rFonts w:ascii="Courier New" w:hAnsi="Courier New" w:cs="Courier New"/>
                <w:szCs w:val="24"/>
              </w:rPr>
            </w:pPr>
          </w:p>
          <w:p w14:paraId="2CA5B0CE"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228B22"/>
                <w:sz w:val="20"/>
                <w:szCs w:val="20"/>
              </w:rPr>
              <w:t>% COOL</w:t>
            </w:r>
          </w:p>
          <w:p w14:paraId="6B7CA5E6"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27F56B4E"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Y] = rgb2ind(image1,28);</w:t>
            </w:r>
          </w:p>
          <w:p w14:paraId="0D2267D4"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7BF5F758"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imagesc(Y);</w:t>
            </w:r>
          </w:p>
          <w:p w14:paraId="261EE82D"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colormap(cool);</w:t>
            </w:r>
          </w:p>
          <w:p w14:paraId="0ABDCDE8"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COOL'</w:t>
            </w:r>
            <w:r>
              <w:rPr>
                <w:rFonts w:ascii="Courier New" w:hAnsi="Courier New" w:cs="Courier New"/>
                <w:color w:val="000000"/>
                <w:sz w:val="20"/>
                <w:szCs w:val="20"/>
              </w:rPr>
              <w:t>);</w:t>
            </w:r>
          </w:p>
          <w:p w14:paraId="2E9102AB" w14:textId="77777777" w:rsidR="0078463B" w:rsidRDefault="0078463B" w:rsidP="0078463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axis </w:t>
            </w:r>
            <w:r>
              <w:rPr>
                <w:rFonts w:ascii="Courier New" w:hAnsi="Courier New" w:cs="Courier New"/>
                <w:color w:val="A020F0"/>
                <w:sz w:val="20"/>
                <w:szCs w:val="20"/>
              </w:rPr>
              <w:t>off</w:t>
            </w:r>
          </w:p>
          <w:p w14:paraId="0C20153E" w14:textId="77777777" w:rsidR="0078463B" w:rsidRDefault="0078463B" w:rsidP="00D11D85">
            <w:pPr>
              <w:jc w:val="both"/>
              <w:rPr>
                <w:b/>
              </w:rPr>
            </w:pPr>
          </w:p>
          <w:p w14:paraId="4CBADABF" w14:textId="77777777" w:rsidR="00F36948" w:rsidRDefault="00F36948" w:rsidP="00D11D85">
            <w:pPr>
              <w:jc w:val="both"/>
              <w:rPr>
                <w:b/>
              </w:rPr>
            </w:pPr>
          </w:p>
          <w:p w14:paraId="22D80A8A" w14:textId="77777777" w:rsidR="00EB33E5" w:rsidRDefault="00EB33E5" w:rsidP="00EB33E5">
            <w:pPr>
              <w:autoSpaceDE w:val="0"/>
              <w:autoSpaceDN w:val="0"/>
              <w:adjustRightInd w:val="0"/>
              <w:rPr>
                <w:rFonts w:ascii="Courier New" w:hAnsi="Courier New" w:cs="Courier New"/>
                <w:szCs w:val="24"/>
              </w:rPr>
            </w:pPr>
            <w:r>
              <w:rPr>
                <w:rFonts w:ascii="Courier New" w:hAnsi="Courier New" w:cs="Courier New"/>
                <w:color w:val="228B22"/>
                <w:sz w:val="20"/>
                <w:szCs w:val="20"/>
              </w:rPr>
              <w:t>% FALSE</w:t>
            </w:r>
          </w:p>
          <w:p w14:paraId="551907CE" w14:textId="77777777" w:rsidR="00EB33E5" w:rsidRDefault="00EB33E5" w:rsidP="00EB33E5">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3C4D421A" w14:textId="77777777" w:rsidR="00EB33E5" w:rsidRDefault="00EB33E5" w:rsidP="00EB33E5">
            <w:pPr>
              <w:autoSpaceDE w:val="0"/>
              <w:autoSpaceDN w:val="0"/>
              <w:adjustRightInd w:val="0"/>
              <w:rPr>
                <w:rFonts w:ascii="Courier New" w:hAnsi="Courier New" w:cs="Courier New"/>
                <w:szCs w:val="24"/>
              </w:rPr>
            </w:pPr>
            <w:r>
              <w:rPr>
                <w:rFonts w:ascii="Courier New" w:hAnsi="Courier New" w:cs="Courier New"/>
                <w:color w:val="000000"/>
                <w:sz w:val="20"/>
                <w:szCs w:val="20"/>
              </w:rPr>
              <w:t>[Y] = rgb2ind(image1,28);</w:t>
            </w:r>
          </w:p>
          <w:p w14:paraId="7AEDB83B" w14:textId="77777777" w:rsidR="00EB33E5" w:rsidRDefault="00EB33E5" w:rsidP="00EB33E5">
            <w:pPr>
              <w:autoSpaceDE w:val="0"/>
              <w:autoSpaceDN w:val="0"/>
              <w:adjustRightInd w:val="0"/>
              <w:rPr>
                <w:rFonts w:ascii="Courier New" w:hAnsi="Courier New" w:cs="Courier New"/>
                <w:szCs w:val="24"/>
              </w:rPr>
            </w:pPr>
            <w:r>
              <w:rPr>
                <w:rFonts w:ascii="Courier New" w:hAnsi="Courier New" w:cs="Courier New"/>
                <w:color w:val="000000"/>
                <w:sz w:val="20"/>
                <w:szCs w:val="20"/>
              </w:rPr>
              <w:lastRenderedPageBreak/>
              <w:t>axes(handles.axes2);</w:t>
            </w:r>
          </w:p>
          <w:p w14:paraId="0CC1B901" w14:textId="77777777" w:rsidR="00EB33E5" w:rsidRDefault="00EB33E5" w:rsidP="00EB33E5">
            <w:pPr>
              <w:autoSpaceDE w:val="0"/>
              <w:autoSpaceDN w:val="0"/>
              <w:adjustRightInd w:val="0"/>
              <w:rPr>
                <w:rFonts w:ascii="Courier New" w:hAnsi="Courier New" w:cs="Courier New"/>
                <w:szCs w:val="24"/>
              </w:rPr>
            </w:pPr>
            <w:r>
              <w:rPr>
                <w:rFonts w:ascii="Courier New" w:hAnsi="Courier New" w:cs="Courier New"/>
                <w:color w:val="000000"/>
                <w:sz w:val="20"/>
                <w:szCs w:val="20"/>
              </w:rPr>
              <w:t>imagesc(Y);</w:t>
            </w:r>
          </w:p>
          <w:p w14:paraId="7EE321B8" w14:textId="77777777" w:rsidR="00EB33E5" w:rsidRDefault="00EB33E5" w:rsidP="00EB33E5">
            <w:pPr>
              <w:autoSpaceDE w:val="0"/>
              <w:autoSpaceDN w:val="0"/>
              <w:adjustRightInd w:val="0"/>
              <w:rPr>
                <w:rFonts w:ascii="Courier New" w:hAnsi="Courier New" w:cs="Courier New"/>
                <w:szCs w:val="24"/>
              </w:rPr>
            </w:pPr>
            <w:r>
              <w:rPr>
                <w:rFonts w:ascii="Courier New" w:hAnsi="Courier New" w:cs="Courier New"/>
                <w:color w:val="000000"/>
                <w:sz w:val="20"/>
                <w:szCs w:val="20"/>
              </w:rPr>
              <w:t>colormap(jet);</w:t>
            </w:r>
          </w:p>
          <w:p w14:paraId="6A917F2F" w14:textId="77777777" w:rsidR="00EB33E5" w:rsidRDefault="00EB33E5" w:rsidP="00EB33E5">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FALSE'</w:t>
            </w:r>
            <w:r>
              <w:rPr>
                <w:rFonts w:ascii="Courier New" w:hAnsi="Courier New" w:cs="Courier New"/>
                <w:color w:val="000000"/>
                <w:sz w:val="20"/>
                <w:szCs w:val="20"/>
              </w:rPr>
              <w:t>);</w:t>
            </w:r>
          </w:p>
          <w:p w14:paraId="22038EEC" w14:textId="428E30A3" w:rsidR="0078463B" w:rsidRPr="00EB33E5" w:rsidRDefault="00EB33E5" w:rsidP="00EB33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axis </w:t>
            </w:r>
            <w:r>
              <w:rPr>
                <w:rFonts w:ascii="Courier New" w:hAnsi="Courier New" w:cs="Courier New"/>
                <w:color w:val="A020F0"/>
                <w:sz w:val="20"/>
                <w:szCs w:val="20"/>
              </w:rPr>
              <w:t>off</w:t>
            </w:r>
          </w:p>
        </w:tc>
      </w:tr>
    </w:tbl>
    <w:p w14:paraId="65094DC5" w14:textId="77777777" w:rsidR="00ED1E34" w:rsidRPr="00D11D85" w:rsidRDefault="00ED1E34" w:rsidP="00D11D85">
      <w:pPr>
        <w:jc w:val="both"/>
        <w:rPr>
          <w:b/>
        </w:rPr>
      </w:pPr>
    </w:p>
    <w:p w14:paraId="6A792BAA" w14:textId="4E7124A7" w:rsidR="00ED1E34" w:rsidRPr="003356F6" w:rsidRDefault="00ED1E34" w:rsidP="003356F6">
      <w:pPr>
        <w:jc w:val="both"/>
        <w:rPr>
          <w:b/>
        </w:rPr>
      </w:pPr>
      <w:r w:rsidRPr="003356F6">
        <w:rPr>
          <w:b/>
        </w:rPr>
        <w:t>Analisis :</w:t>
      </w:r>
    </w:p>
    <w:p w14:paraId="458D07CD" w14:textId="3A23EFD2" w:rsidR="00ED1E34" w:rsidRDefault="0022463B" w:rsidP="003356F6">
      <w:pPr>
        <w:jc w:val="both"/>
      </w:pPr>
      <w:r>
        <w:t xml:space="preserve">Untuk dapat membuat citra menjadi warna cyan adalah dengan cara mengatur pada variabel cyan dengan nilai dari image1 yang diambil. Kemudian pada variabel icyan melakukan fungsi cat(concatenate) </w:t>
      </w:r>
      <w:r w:rsidR="00EB2BE6">
        <w:t>dengan nilai dim=3, dan A1=allBlack dan A2 dan A3 dengan variabel cyan.</w:t>
      </w:r>
      <w:r w:rsidR="001B0761">
        <w:t xml:space="preserve"> Kemudian menampilkan citra cyan yang telah diubah tersebut ke axes2.</w:t>
      </w:r>
      <w:r w:rsidR="00BC61CC">
        <w:t xml:space="preserve"> Adapun allBlack disini bernilai 0 atau hitam.</w:t>
      </w:r>
      <w:r w:rsidR="00E47B2A">
        <w:t xml:space="preserve"> Dan variabel cyan diisi dengan warna dengan nilai 255.</w:t>
      </w:r>
      <w:r w:rsidR="008915F1">
        <w:t xml:space="preserve"> Maka </w:t>
      </w:r>
      <w:r w:rsidR="00BD7D51">
        <w:t>hasil manipulasi akan muncul di axes2.</w:t>
      </w:r>
    </w:p>
    <w:p w14:paraId="13E3311D" w14:textId="77777777" w:rsidR="00770F7B" w:rsidRDefault="00770F7B" w:rsidP="003356F6">
      <w:pPr>
        <w:jc w:val="both"/>
      </w:pPr>
    </w:p>
    <w:p w14:paraId="0DDFEEBE" w14:textId="0B7BC7E3" w:rsidR="00770F7B" w:rsidRDefault="006A271F" w:rsidP="003356F6">
      <w:pPr>
        <w:jc w:val="both"/>
      </w:pPr>
      <w:r>
        <w:t>Adapun untuk membuat citra menjadi sephia adalah dengan cara</w:t>
      </w:r>
      <w:r w:rsidR="004F2BEB">
        <w:t xml:space="preserve"> membuat 3 variabel yang akan digunakan sebagai warna sephia, yaitu variabel dR, dG dan dB. Dan warna tersebut akan dilakukan perhitungan untuk warna RGB dari sephia. Setelah mendapat warna RGB sephia, kemudian melakukan concatenate dengan nilai dim=3, beserta A1,A2,dan A3 dengan nilai dari RGB yang telah didapat.</w:t>
      </w:r>
      <w:r w:rsidR="006E2437">
        <w:t xml:space="preserve"> Setelah kemudian mencetak variabel dSephia yang berisi citra yang telah diubah menjadi sephia.</w:t>
      </w:r>
    </w:p>
    <w:p w14:paraId="3889B599" w14:textId="77777777" w:rsidR="00026919" w:rsidRDefault="00026919" w:rsidP="003356F6">
      <w:pPr>
        <w:jc w:val="both"/>
      </w:pPr>
    </w:p>
    <w:p w14:paraId="1608832E" w14:textId="0B1D1214" w:rsidR="00026919" w:rsidRDefault="00634447" w:rsidP="003356F6">
      <w:pPr>
        <w:jc w:val="both"/>
      </w:pPr>
      <w:r>
        <w:t xml:space="preserve">Untuk mengubah citra menjadi hot adalah dengan cara mengambil nilai dari fungsi rgb2ind() yaitu nilai pertama adalah gambar yang akan diubah, dan nilai kedua adalah inmap yang diperlukan yaitu dengan nilai 28. </w:t>
      </w:r>
      <w:r w:rsidR="00BE774B">
        <w:t xml:space="preserve">Kemudian nilai yang telah didapat dari fungsi rgb2ind() atau convert rgb ke indexed image disimpan dalam variabel Y. </w:t>
      </w:r>
      <w:r w:rsidR="0093451D">
        <w:t xml:space="preserve"> Kemudian menampilkan gambar dengan fungsi imagesc() yaitu gambar ditampilkan dengan warna scale. </w:t>
      </w:r>
      <w:r w:rsidR="00F81DB3">
        <w:t>Dan mengatur colormap yang diinginkan, yaitu dengan hot.</w:t>
      </w:r>
      <w:r w:rsidR="00804C90">
        <w:t xml:space="preserve"> Dan pada gambar cool juga dilakukan hal yang sama, hanya berbeda pada bagian colormap yaitu dengan nilai cool.</w:t>
      </w:r>
      <w:r w:rsidR="000910D0">
        <w:t xml:space="preserve"> Dan untuk citra false juga sama, hanya berbeda pemilihan colormap yaitu dengan nilai jet.</w:t>
      </w:r>
    </w:p>
    <w:p w14:paraId="1E93B3B3" w14:textId="77777777" w:rsidR="00BC61CC" w:rsidRPr="006B4D4D" w:rsidRDefault="00BC61CC" w:rsidP="003356F6">
      <w:pPr>
        <w:jc w:val="both"/>
      </w:pPr>
    </w:p>
    <w:p w14:paraId="65980B0F" w14:textId="77777777" w:rsidR="00ED1E34" w:rsidRDefault="00ED1E34" w:rsidP="00ED1E34">
      <w:pPr>
        <w:pStyle w:val="ListParagraph"/>
        <w:ind w:left="567"/>
        <w:jc w:val="both"/>
        <w:rPr>
          <w:b/>
        </w:rPr>
      </w:pPr>
    </w:p>
    <w:p w14:paraId="349AB99F" w14:textId="77777777" w:rsidR="00FB431F" w:rsidRDefault="00FB431F" w:rsidP="00ED1E34">
      <w:pPr>
        <w:pStyle w:val="ListParagraph"/>
        <w:ind w:left="567"/>
        <w:jc w:val="both"/>
        <w:rPr>
          <w:b/>
        </w:rPr>
      </w:pPr>
    </w:p>
    <w:p w14:paraId="2ECFD93C" w14:textId="77777777" w:rsidR="00FB431F" w:rsidRDefault="00FB431F" w:rsidP="00ED1E34">
      <w:pPr>
        <w:pStyle w:val="ListParagraph"/>
        <w:ind w:left="567"/>
        <w:jc w:val="both"/>
        <w:rPr>
          <w:b/>
        </w:rPr>
      </w:pPr>
    </w:p>
    <w:p w14:paraId="76CDAFC8" w14:textId="77777777" w:rsidR="00FB431F" w:rsidRDefault="00FB431F" w:rsidP="00ED1E34">
      <w:pPr>
        <w:pStyle w:val="ListParagraph"/>
        <w:ind w:left="567"/>
        <w:jc w:val="both"/>
        <w:rPr>
          <w:b/>
        </w:rPr>
      </w:pPr>
    </w:p>
    <w:p w14:paraId="4BDD7574" w14:textId="77777777" w:rsidR="00FB431F" w:rsidRDefault="00FB431F" w:rsidP="00ED1E34">
      <w:pPr>
        <w:pStyle w:val="ListParagraph"/>
        <w:ind w:left="567"/>
        <w:jc w:val="both"/>
        <w:rPr>
          <w:b/>
        </w:rPr>
      </w:pPr>
    </w:p>
    <w:p w14:paraId="09EFCF44" w14:textId="77777777" w:rsidR="00FB431F" w:rsidRDefault="00FB431F" w:rsidP="00ED1E34">
      <w:pPr>
        <w:pStyle w:val="ListParagraph"/>
        <w:ind w:left="567"/>
        <w:jc w:val="both"/>
        <w:rPr>
          <w:b/>
        </w:rPr>
      </w:pPr>
    </w:p>
    <w:p w14:paraId="4FEF1B4D" w14:textId="77777777" w:rsidR="00FB431F" w:rsidRDefault="00FB431F" w:rsidP="00ED1E34">
      <w:pPr>
        <w:pStyle w:val="ListParagraph"/>
        <w:ind w:left="567"/>
        <w:jc w:val="both"/>
        <w:rPr>
          <w:b/>
        </w:rPr>
      </w:pPr>
    </w:p>
    <w:p w14:paraId="22F72A46" w14:textId="77777777" w:rsidR="00FB431F" w:rsidRDefault="00FB431F" w:rsidP="00ED1E34">
      <w:pPr>
        <w:pStyle w:val="ListParagraph"/>
        <w:ind w:left="567"/>
        <w:jc w:val="both"/>
        <w:rPr>
          <w:b/>
        </w:rPr>
      </w:pPr>
    </w:p>
    <w:p w14:paraId="7F1D75F9" w14:textId="77777777" w:rsidR="00FB431F" w:rsidRPr="00ED1E34" w:rsidRDefault="00FB431F" w:rsidP="00ED1E34">
      <w:pPr>
        <w:pStyle w:val="ListParagraph"/>
        <w:ind w:left="567"/>
        <w:jc w:val="both"/>
        <w:rPr>
          <w:b/>
        </w:rPr>
      </w:pPr>
    </w:p>
    <w:p w14:paraId="522A08D7" w14:textId="37B51E83" w:rsidR="009D432B" w:rsidRPr="00FB431F" w:rsidRDefault="00D91FBE" w:rsidP="00D91FBE">
      <w:pPr>
        <w:pStyle w:val="ListParagraph"/>
        <w:numPr>
          <w:ilvl w:val="0"/>
          <w:numId w:val="50"/>
        </w:numPr>
        <w:ind w:left="567"/>
        <w:jc w:val="both"/>
        <w:rPr>
          <w:b/>
        </w:rPr>
      </w:pPr>
      <w:r w:rsidRPr="00FB431F">
        <w:rPr>
          <w:b/>
        </w:rPr>
        <w:lastRenderedPageBreak/>
        <w:t>Jelaskan</w:t>
      </w:r>
      <w:r w:rsidR="004A1E3F" w:rsidRPr="00FB431F">
        <w:rPr>
          <w:b/>
        </w:rPr>
        <w:t xml:space="preserve"> apa itu warna CMYK, HSL, dan H</w:t>
      </w:r>
      <w:r w:rsidRPr="00FB431F">
        <w:rPr>
          <w:b/>
        </w:rPr>
        <w:t>S</w:t>
      </w:r>
      <w:r w:rsidR="004A1E3F" w:rsidRPr="00FB431F">
        <w:rPr>
          <w:b/>
        </w:rPr>
        <w:t>I</w:t>
      </w:r>
      <w:r w:rsidRPr="00FB431F">
        <w:rPr>
          <w:b/>
        </w:rPr>
        <w:t>. Berikan contohnya gambar serta koding untuk matlab!</w:t>
      </w:r>
    </w:p>
    <w:p w14:paraId="64E23D9E" w14:textId="2845A9D4" w:rsidR="00D77244" w:rsidRDefault="00D77244" w:rsidP="00D77244">
      <w:pPr>
        <w:pStyle w:val="ListParagraph"/>
        <w:ind w:left="567"/>
        <w:jc w:val="both"/>
        <w:rPr>
          <w:b/>
        </w:rPr>
      </w:pPr>
      <w:r>
        <w:rPr>
          <w:b/>
        </w:rPr>
        <w:t>Hasil :</w:t>
      </w:r>
    </w:p>
    <w:p w14:paraId="5662D301" w14:textId="3D7516B7" w:rsidR="00D77244" w:rsidRDefault="00D77244" w:rsidP="00D77244">
      <w:pPr>
        <w:pStyle w:val="ListParagraph"/>
        <w:ind w:left="567"/>
        <w:jc w:val="both"/>
        <w:rPr>
          <w:b/>
        </w:rPr>
      </w:pPr>
      <w:r>
        <w:rPr>
          <w:b/>
        </w:rPr>
        <w:t>CMYK</w:t>
      </w:r>
    </w:p>
    <w:p w14:paraId="3862B2E0" w14:textId="3D1C9926" w:rsidR="00D77244" w:rsidRDefault="00904F55" w:rsidP="009E331F">
      <w:pPr>
        <w:jc w:val="center"/>
        <w:rPr>
          <w:b/>
        </w:rPr>
      </w:pPr>
      <w:r w:rsidRPr="00904F55">
        <w:rPr>
          <w:b/>
          <w:noProof/>
          <w:lang w:eastAsia="id-ID"/>
        </w:rPr>
        <w:drawing>
          <wp:inline distT="0" distB="0" distL="0" distR="0" wp14:anchorId="0D2C18EE" wp14:editId="5323AEE1">
            <wp:extent cx="3562350" cy="195485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573156" cy="1960780"/>
                    </a:xfrm>
                    <a:prstGeom prst="rect">
                      <a:avLst/>
                    </a:prstGeom>
                  </pic:spPr>
                </pic:pic>
              </a:graphicData>
            </a:graphic>
          </wp:inline>
        </w:drawing>
      </w:r>
    </w:p>
    <w:p w14:paraId="1AF8DB83" w14:textId="771F6829" w:rsidR="00904F55" w:rsidRDefault="00904F55" w:rsidP="00904F55">
      <w:pPr>
        <w:pStyle w:val="Caption"/>
      </w:pPr>
      <w:bookmarkStart w:id="55" w:name="_Toc83579063"/>
      <w:r>
        <w:t xml:space="preserve">Gambar </w:t>
      </w:r>
      <w:r w:rsidR="00812FF3">
        <w:fldChar w:fldCharType="begin"/>
      </w:r>
      <w:r w:rsidR="00812FF3">
        <w:instrText xml:space="preserve"> SEQ Gambar \* ARABIC </w:instrText>
      </w:r>
      <w:r w:rsidR="00812FF3">
        <w:fldChar w:fldCharType="separate"/>
      </w:r>
      <w:r w:rsidR="005F462F">
        <w:rPr>
          <w:noProof/>
        </w:rPr>
        <w:t>29</w:t>
      </w:r>
      <w:r w:rsidR="00812FF3">
        <w:rPr>
          <w:noProof/>
        </w:rPr>
        <w:fldChar w:fldCharType="end"/>
      </w:r>
      <w:r>
        <w:t xml:space="preserve"> Cyan</w:t>
      </w:r>
      <w:bookmarkEnd w:id="55"/>
    </w:p>
    <w:p w14:paraId="4DCA86DA" w14:textId="768A884F" w:rsidR="001A57F6" w:rsidRDefault="000422A6" w:rsidP="001A57F6">
      <w:pPr>
        <w:jc w:val="center"/>
      </w:pPr>
      <w:r w:rsidRPr="000422A6">
        <w:rPr>
          <w:noProof/>
          <w:lang w:eastAsia="id-ID"/>
        </w:rPr>
        <w:drawing>
          <wp:inline distT="0" distB="0" distL="0" distR="0" wp14:anchorId="3B9C25E0" wp14:editId="59F3D1C8">
            <wp:extent cx="3481448" cy="1924050"/>
            <wp:effectExtent l="0" t="0" r="508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502502" cy="1935686"/>
                    </a:xfrm>
                    <a:prstGeom prst="rect">
                      <a:avLst/>
                    </a:prstGeom>
                  </pic:spPr>
                </pic:pic>
              </a:graphicData>
            </a:graphic>
          </wp:inline>
        </w:drawing>
      </w:r>
    </w:p>
    <w:p w14:paraId="79C3D61F" w14:textId="4A6C3501" w:rsidR="000422A6" w:rsidRDefault="000422A6" w:rsidP="000422A6">
      <w:pPr>
        <w:pStyle w:val="Caption"/>
      </w:pPr>
      <w:bookmarkStart w:id="56" w:name="_Toc83579064"/>
      <w:r>
        <w:t xml:space="preserve">Gambar </w:t>
      </w:r>
      <w:r w:rsidR="00812FF3">
        <w:fldChar w:fldCharType="begin"/>
      </w:r>
      <w:r w:rsidR="00812FF3">
        <w:instrText xml:space="preserve"> SEQ Gambar \* ARABIC </w:instrText>
      </w:r>
      <w:r w:rsidR="00812FF3">
        <w:fldChar w:fldCharType="separate"/>
      </w:r>
      <w:r w:rsidR="005F462F">
        <w:rPr>
          <w:noProof/>
        </w:rPr>
        <w:t>30</w:t>
      </w:r>
      <w:r w:rsidR="00812FF3">
        <w:rPr>
          <w:noProof/>
        </w:rPr>
        <w:fldChar w:fldCharType="end"/>
      </w:r>
      <w:r>
        <w:t xml:space="preserve"> Magenta</w:t>
      </w:r>
      <w:bookmarkEnd w:id="56"/>
    </w:p>
    <w:p w14:paraId="22239BA1" w14:textId="4EF2B5EB" w:rsidR="004A3EE2" w:rsidRDefault="00FC04AA" w:rsidP="004A3EE2">
      <w:pPr>
        <w:jc w:val="center"/>
      </w:pPr>
      <w:r w:rsidRPr="00FC04AA">
        <w:rPr>
          <w:noProof/>
          <w:lang w:eastAsia="id-ID"/>
        </w:rPr>
        <w:drawing>
          <wp:inline distT="0" distB="0" distL="0" distR="0" wp14:anchorId="5039D056" wp14:editId="369333CC">
            <wp:extent cx="3438004" cy="1885315"/>
            <wp:effectExtent l="0" t="0" r="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58540" cy="1896576"/>
                    </a:xfrm>
                    <a:prstGeom prst="rect">
                      <a:avLst/>
                    </a:prstGeom>
                  </pic:spPr>
                </pic:pic>
              </a:graphicData>
            </a:graphic>
          </wp:inline>
        </w:drawing>
      </w:r>
    </w:p>
    <w:p w14:paraId="4836E131" w14:textId="2067F0A8" w:rsidR="00FC04AA" w:rsidRDefault="00FC04AA" w:rsidP="00FC04AA">
      <w:pPr>
        <w:pStyle w:val="Caption"/>
      </w:pPr>
      <w:bookmarkStart w:id="57" w:name="_Toc83579065"/>
      <w:r>
        <w:t xml:space="preserve">Gambar </w:t>
      </w:r>
      <w:r w:rsidR="00812FF3">
        <w:fldChar w:fldCharType="begin"/>
      </w:r>
      <w:r w:rsidR="00812FF3">
        <w:instrText xml:space="preserve"> SEQ Gambar \* ARABIC </w:instrText>
      </w:r>
      <w:r w:rsidR="00812FF3">
        <w:fldChar w:fldCharType="separate"/>
      </w:r>
      <w:r w:rsidR="005F462F">
        <w:rPr>
          <w:noProof/>
        </w:rPr>
        <w:t>31</w:t>
      </w:r>
      <w:r w:rsidR="00812FF3">
        <w:rPr>
          <w:noProof/>
        </w:rPr>
        <w:fldChar w:fldCharType="end"/>
      </w:r>
      <w:r>
        <w:t xml:space="preserve"> Yellow</w:t>
      </w:r>
      <w:bookmarkEnd w:id="57"/>
    </w:p>
    <w:p w14:paraId="0FA4D6A7" w14:textId="520CBB99" w:rsidR="0056734D" w:rsidRDefault="00CA78E0" w:rsidP="0056734D">
      <w:pPr>
        <w:jc w:val="center"/>
      </w:pPr>
      <w:r w:rsidRPr="00CA78E0">
        <w:rPr>
          <w:noProof/>
          <w:lang w:eastAsia="id-ID"/>
        </w:rPr>
        <w:lastRenderedPageBreak/>
        <w:drawing>
          <wp:inline distT="0" distB="0" distL="0" distR="0" wp14:anchorId="4D85C9AD" wp14:editId="63987B41">
            <wp:extent cx="3276811" cy="180022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309661" cy="1818272"/>
                    </a:xfrm>
                    <a:prstGeom prst="rect">
                      <a:avLst/>
                    </a:prstGeom>
                  </pic:spPr>
                </pic:pic>
              </a:graphicData>
            </a:graphic>
          </wp:inline>
        </w:drawing>
      </w:r>
    </w:p>
    <w:p w14:paraId="6BBD592F" w14:textId="48EBA544" w:rsidR="00CA78E0" w:rsidRPr="0056734D" w:rsidRDefault="00C331EA" w:rsidP="00C331EA">
      <w:pPr>
        <w:pStyle w:val="Caption"/>
      </w:pPr>
      <w:bookmarkStart w:id="58" w:name="_Toc83579066"/>
      <w:r>
        <w:t xml:space="preserve">Gambar </w:t>
      </w:r>
      <w:r w:rsidR="00812FF3">
        <w:fldChar w:fldCharType="begin"/>
      </w:r>
      <w:r w:rsidR="00812FF3">
        <w:instrText xml:space="preserve"> SEQ Gambar \* ARABIC </w:instrText>
      </w:r>
      <w:r w:rsidR="00812FF3">
        <w:fldChar w:fldCharType="separate"/>
      </w:r>
      <w:r w:rsidR="005F462F">
        <w:rPr>
          <w:noProof/>
        </w:rPr>
        <w:t>32</w:t>
      </w:r>
      <w:r w:rsidR="00812FF3">
        <w:rPr>
          <w:noProof/>
        </w:rPr>
        <w:fldChar w:fldCharType="end"/>
      </w:r>
      <w:r>
        <w:t xml:space="preserve"> Black</w:t>
      </w:r>
      <w:bookmarkEnd w:id="58"/>
    </w:p>
    <w:p w14:paraId="4FF52E11" w14:textId="5454E1BB" w:rsidR="00D77244" w:rsidRDefault="00D77244" w:rsidP="00D77244">
      <w:pPr>
        <w:pStyle w:val="ListParagraph"/>
        <w:ind w:left="567"/>
        <w:jc w:val="both"/>
        <w:rPr>
          <w:b/>
        </w:rPr>
      </w:pPr>
      <w:r>
        <w:rPr>
          <w:b/>
        </w:rPr>
        <w:t>HSL</w:t>
      </w:r>
    </w:p>
    <w:p w14:paraId="0BF515E0" w14:textId="52BD89EF" w:rsidR="00D77244" w:rsidRDefault="008D29A5" w:rsidP="00156BB8">
      <w:pPr>
        <w:jc w:val="center"/>
        <w:rPr>
          <w:b/>
        </w:rPr>
      </w:pPr>
      <w:r w:rsidRPr="008D29A5">
        <w:rPr>
          <w:b/>
          <w:noProof/>
          <w:lang w:eastAsia="id-ID"/>
        </w:rPr>
        <w:drawing>
          <wp:inline distT="0" distB="0" distL="0" distR="0" wp14:anchorId="4C617FEC" wp14:editId="5987824E">
            <wp:extent cx="3371850" cy="1857958"/>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385242" cy="1865337"/>
                    </a:xfrm>
                    <a:prstGeom prst="rect">
                      <a:avLst/>
                    </a:prstGeom>
                  </pic:spPr>
                </pic:pic>
              </a:graphicData>
            </a:graphic>
          </wp:inline>
        </w:drawing>
      </w:r>
    </w:p>
    <w:p w14:paraId="3E9EDBDA" w14:textId="7906D519" w:rsidR="008D29A5" w:rsidRPr="00156BB8" w:rsidRDefault="008D29A5" w:rsidP="008D29A5">
      <w:pPr>
        <w:pStyle w:val="Caption"/>
        <w:rPr>
          <w:b/>
        </w:rPr>
      </w:pPr>
      <w:bookmarkStart w:id="59" w:name="_Toc83579067"/>
      <w:r>
        <w:t xml:space="preserve">Gambar </w:t>
      </w:r>
      <w:r w:rsidR="00812FF3">
        <w:fldChar w:fldCharType="begin"/>
      </w:r>
      <w:r w:rsidR="00812FF3">
        <w:instrText xml:space="preserve"> SEQ Gambar \* ARABIC </w:instrText>
      </w:r>
      <w:r w:rsidR="00812FF3">
        <w:fldChar w:fldCharType="separate"/>
      </w:r>
      <w:r w:rsidR="005F462F">
        <w:rPr>
          <w:noProof/>
        </w:rPr>
        <w:t>33</w:t>
      </w:r>
      <w:r w:rsidR="00812FF3">
        <w:rPr>
          <w:noProof/>
        </w:rPr>
        <w:fldChar w:fldCharType="end"/>
      </w:r>
      <w:r>
        <w:t xml:space="preserve"> HSL</w:t>
      </w:r>
      <w:r w:rsidR="00DD140D">
        <w:t xml:space="preserve"> (Hue Saturation Lightness)</w:t>
      </w:r>
      <w:bookmarkEnd w:id="59"/>
    </w:p>
    <w:p w14:paraId="576494FB" w14:textId="48B4370D" w:rsidR="00D77244" w:rsidRDefault="00D77244" w:rsidP="00D77244">
      <w:pPr>
        <w:pStyle w:val="ListParagraph"/>
        <w:ind w:left="567"/>
        <w:jc w:val="both"/>
        <w:rPr>
          <w:b/>
        </w:rPr>
      </w:pPr>
      <w:r>
        <w:rPr>
          <w:b/>
        </w:rPr>
        <w:t>HSI</w:t>
      </w:r>
    </w:p>
    <w:p w14:paraId="1390E30A" w14:textId="1C4AEE64" w:rsidR="00D77244" w:rsidRDefault="00410EE8" w:rsidP="00DF0168">
      <w:pPr>
        <w:jc w:val="center"/>
        <w:rPr>
          <w:b/>
        </w:rPr>
      </w:pPr>
      <w:r w:rsidRPr="00410EE8">
        <w:rPr>
          <w:b/>
          <w:noProof/>
          <w:lang w:eastAsia="id-ID"/>
        </w:rPr>
        <w:drawing>
          <wp:inline distT="0" distB="0" distL="0" distR="0" wp14:anchorId="01A82090" wp14:editId="4379813F">
            <wp:extent cx="3324225" cy="183213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43169" cy="1842576"/>
                    </a:xfrm>
                    <a:prstGeom prst="rect">
                      <a:avLst/>
                    </a:prstGeom>
                  </pic:spPr>
                </pic:pic>
              </a:graphicData>
            </a:graphic>
          </wp:inline>
        </w:drawing>
      </w:r>
    </w:p>
    <w:p w14:paraId="27602F25" w14:textId="155B095C" w:rsidR="00410EE8" w:rsidRPr="00DF0168" w:rsidRDefault="00D827C9" w:rsidP="00D827C9">
      <w:pPr>
        <w:pStyle w:val="Caption"/>
        <w:rPr>
          <w:b/>
        </w:rPr>
      </w:pPr>
      <w:bookmarkStart w:id="60" w:name="_Toc83579068"/>
      <w:r>
        <w:t xml:space="preserve">Gambar </w:t>
      </w:r>
      <w:r w:rsidR="00812FF3">
        <w:fldChar w:fldCharType="begin"/>
      </w:r>
      <w:r w:rsidR="00812FF3">
        <w:instrText xml:space="preserve"> SEQ Gambar \* ARABIC </w:instrText>
      </w:r>
      <w:r w:rsidR="00812FF3">
        <w:fldChar w:fldCharType="separate"/>
      </w:r>
      <w:r w:rsidR="005F462F">
        <w:rPr>
          <w:noProof/>
        </w:rPr>
        <w:t>34</w:t>
      </w:r>
      <w:r w:rsidR="00812FF3">
        <w:rPr>
          <w:noProof/>
        </w:rPr>
        <w:fldChar w:fldCharType="end"/>
      </w:r>
      <w:r>
        <w:t xml:space="preserve"> HSI</w:t>
      </w:r>
      <w:r w:rsidR="00DD140D">
        <w:t xml:space="preserve"> (Hue Saturation Intesity</w:t>
      </w:r>
      <w:r w:rsidR="003F6922">
        <w:t>)</w:t>
      </w:r>
      <w:bookmarkEnd w:id="60"/>
    </w:p>
    <w:p w14:paraId="6FC77127" w14:textId="09FD6DD2" w:rsidR="00D77244" w:rsidRDefault="00D77244" w:rsidP="00D77244">
      <w:pPr>
        <w:pStyle w:val="ListParagraph"/>
        <w:ind w:left="567"/>
        <w:jc w:val="both"/>
        <w:rPr>
          <w:b/>
        </w:rPr>
      </w:pPr>
      <w:r>
        <w:rPr>
          <w:b/>
        </w:rPr>
        <w:t>Program :</w:t>
      </w:r>
    </w:p>
    <w:tbl>
      <w:tblPr>
        <w:tblStyle w:val="TableGrid"/>
        <w:tblW w:w="0" w:type="auto"/>
        <w:tblLook w:val="04A0" w:firstRow="1" w:lastRow="0" w:firstColumn="1" w:lastColumn="0" w:noHBand="0" w:noVBand="1"/>
      </w:tblPr>
      <w:tblGrid>
        <w:gridCol w:w="8154"/>
      </w:tblGrid>
      <w:tr w:rsidR="002D43F0" w14:paraId="44D05A1B" w14:textId="77777777" w:rsidTr="002D43F0">
        <w:tc>
          <w:tcPr>
            <w:tcW w:w="8154" w:type="dxa"/>
          </w:tcPr>
          <w:p w14:paraId="4BC8B156"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228B22"/>
                <w:sz w:val="20"/>
                <w:szCs w:val="20"/>
              </w:rPr>
              <w:t>% CYAN</w:t>
            </w:r>
          </w:p>
          <w:p w14:paraId="6D480150"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7E67486E"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llBlack = zeros(size(image1,1),size(image1,2));</w:t>
            </w:r>
          </w:p>
          <w:p w14:paraId="5B52933A"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p>
          <w:p w14:paraId="09E70E3C"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cyan = image1(:,:,1);</w:t>
            </w:r>
          </w:p>
          <w:p w14:paraId="0019D86F"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cyan = cat(3,allBlack,cyan,cyan);</w:t>
            </w:r>
          </w:p>
          <w:p w14:paraId="7A90DC7C"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226769CD"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lastRenderedPageBreak/>
              <w:t>imshow(icyan);</w:t>
            </w:r>
          </w:p>
          <w:p w14:paraId="74529C2F"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cyan;</w:t>
            </w:r>
          </w:p>
          <w:p w14:paraId="203EB88D"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Cyan'</w:t>
            </w:r>
            <w:r>
              <w:rPr>
                <w:rFonts w:ascii="Courier New" w:hAnsi="Courier New" w:cs="Courier New"/>
                <w:color w:val="000000"/>
                <w:sz w:val="20"/>
                <w:szCs w:val="20"/>
              </w:rPr>
              <w:t>);</w:t>
            </w:r>
          </w:p>
          <w:p w14:paraId="213ACE45"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p w14:paraId="6807E6C2" w14:textId="77777777" w:rsidR="002D43F0" w:rsidRDefault="002D43F0" w:rsidP="00C77E08">
            <w:pPr>
              <w:jc w:val="both"/>
              <w:rPr>
                <w:b/>
              </w:rPr>
            </w:pPr>
          </w:p>
          <w:p w14:paraId="122C9B70" w14:textId="77777777" w:rsidR="002D43F0" w:rsidRDefault="002D43F0" w:rsidP="00C77E08">
            <w:pPr>
              <w:jc w:val="both"/>
              <w:rPr>
                <w:b/>
              </w:rPr>
            </w:pPr>
          </w:p>
          <w:p w14:paraId="1632AF2A"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228B22"/>
                <w:sz w:val="20"/>
                <w:szCs w:val="20"/>
              </w:rPr>
              <w:t>% MAGENTA</w:t>
            </w:r>
          </w:p>
          <w:p w14:paraId="31768F69"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2C688EFB"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llBlack = zeros(size(image1,1),size(image1,2));</w:t>
            </w:r>
          </w:p>
          <w:p w14:paraId="4241F2DF"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p>
          <w:p w14:paraId="770F3DFC"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magenta = image1(:,:,1);</w:t>
            </w:r>
          </w:p>
          <w:p w14:paraId="1EC9D8BF"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agenta = cat(3,magenta,allBlack,magenta);</w:t>
            </w:r>
          </w:p>
          <w:p w14:paraId="408CD5F4"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75F8BED0"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show(imagenta);</w:t>
            </w:r>
          </w:p>
          <w:p w14:paraId="62BD3536"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imagenta;</w:t>
            </w:r>
          </w:p>
          <w:p w14:paraId="0FAF3801"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Magenta'</w:t>
            </w:r>
            <w:r>
              <w:rPr>
                <w:rFonts w:ascii="Courier New" w:hAnsi="Courier New" w:cs="Courier New"/>
                <w:color w:val="000000"/>
                <w:sz w:val="20"/>
                <w:szCs w:val="20"/>
              </w:rPr>
              <w:t>);</w:t>
            </w:r>
          </w:p>
          <w:p w14:paraId="50043A9B"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p w14:paraId="4D4927A5" w14:textId="77777777" w:rsidR="002D43F0" w:rsidRDefault="002D43F0" w:rsidP="00C77E08">
            <w:pPr>
              <w:jc w:val="both"/>
              <w:rPr>
                <w:b/>
              </w:rPr>
            </w:pPr>
          </w:p>
          <w:p w14:paraId="0A82CEE5" w14:textId="77777777" w:rsidR="002D43F0" w:rsidRDefault="002D43F0" w:rsidP="00C77E08">
            <w:pPr>
              <w:jc w:val="both"/>
              <w:rPr>
                <w:b/>
              </w:rPr>
            </w:pPr>
          </w:p>
          <w:p w14:paraId="77A10399"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228B22"/>
                <w:sz w:val="20"/>
                <w:szCs w:val="20"/>
              </w:rPr>
              <w:t>% Yellow</w:t>
            </w:r>
          </w:p>
          <w:p w14:paraId="7713EB9B"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52429038"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llBlack = zeros(size(image1,1),size(image1,2));</w:t>
            </w:r>
          </w:p>
          <w:p w14:paraId="5EA3985F"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p>
          <w:p w14:paraId="45196128"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yellow = image1(:,:,1);</w:t>
            </w:r>
          </w:p>
          <w:p w14:paraId="79B123E7"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yellow = cat(3,yellow,yellow,allBlack);</w:t>
            </w:r>
          </w:p>
          <w:p w14:paraId="1BBB5619"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7CE2B640"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show(iyellow);</w:t>
            </w:r>
          </w:p>
          <w:p w14:paraId="2076A5CB"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iyellow;</w:t>
            </w:r>
          </w:p>
          <w:p w14:paraId="02C32FFF"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Yellow'</w:t>
            </w:r>
            <w:r>
              <w:rPr>
                <w:rFonts w:ascii="Courier New" w:hAnsi="Courier New" w:cs="Courier New"/>
                <w:color w:val="000000"/>
                <w:sz w:val="20"/>
                <w:szCs w:val="20"/>
              </w:rPr>
              <w:t>);</w:t>
            </w:r>
          </w:p>
          <w:p w14:paraId="1514F58C"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p w14:paraId="601CC045" w14:textId="77777777" w:rsidR="002D43F0" w:rsidRDefault="002D43F0" w:rsidP="002D43F0">
            <w:pPr>
              <w:autoSpaceDE w:val="0"/>
              <w:autoSpaceDN w:val="0"/>
              <w:adjustRightInd w:val="0"/>
              <w:rPr>
                <w:rFonts w:ascii="Courier New" w:hAnsi="Courier New" w:cs="Courier New"/>
                <w:szCs w:val="24"/>
              </w:rPr>
            </w:pPr>
          </w:p>
          <w:p w14:paraId="4A0901B0" w14:textId="77777777" w:rsidR="002D43F0" w:rsidRDefault="002D43F0" w:rsidP="00C77E08">
            <w:pPr>
              <w:jc w:val="both"/>
              <w:rPr>
                <w:b/>
              </w:rPr>
            </w:pPr>
          </w:p>
          <w:p w14:paraId="07685B53"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228B22"/>
                <w:sz w:val="20"/>
                <w:szCs w:val="20"/>
              </w:rPr>
              <w:t xml:space="preserve">% Black </w:t>
            </w:r>
          </w:p>
          <w:p w14:paraId="4984261D"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6DB711C1"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llBlack = zeros(size(image1,1),size(image1,2));</w:t>
            </w:r>
          </w:p>
          <w:p w14:paraId="2331168C"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p>
          <w:p w14:paraId="2D3AAF09"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black = cat(3,allBlack,allBlack,allBlack);</w:t>
            </w:r>
          </w:p>
          <w:p w14:paraId="3F59AC42"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6E323E75"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show(iblack);</w:t>
            </w:r>
          </w:p>
          <w:p w14:paraId="18931095"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iblack;</w:t>
            </w:r>
          </w:p>
          <w:p w14:paraId="5CEFE431"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Black'</w:t>
            </w:r>
            <w:r>
              <w:rPr>
                <w:rFonts w:ascii="Courier New" w:hAnsi="Courier New" w:cs="Courier New"/>
                <w:color w:val="000000"/>
                <w:sz w:val="20"/>
                <w:szCs w:val="20"/>
              </w:rPr>
              <w:t>)</w:t>
            </w:r>
          </w:p>
          <w:p w14:paraId="7A121140"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p w14:paraId="222CC235" w14:textId="77777777" w:rsidR="002D43F0" w:rsidRDefault="002D43F0" w:rsidP="00C77E08">
            <w:pPr>
              <w:jc w:val="both"/>
              <w:rPr>
                <w:b/>
              </w:rPr>
            </w:pPr>
          </w:p>
          <w:p w14:paraId="2A232BC5" w14:textId="77777777" w:rsidR="002D43F0" w:rsidRDefault="002D43F0" w:rsidP="00C77E08">
            <w:pPr>
              <w:jc w:val="both"/>
              <w:rPr>
                <w:b/>
              </w:rPr>
            </w:pPr>
          </w:p>
          <w:p w14:paraId="42D1928D"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228B22"/>
                <w:sz w:val="20"/>
                <w:szCs w:val="20"/>
              </w:rPr>
              <w:t>% HSL</w:t>
            </w:r>
          </w:p>
          <w:p w14:paraId="7CF00AAE"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1FD6B5CA"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hsl = rgb2hsv(image1);</w:t>
            </w:r>
          </w:p>
          <w:p w14:paraId="0B08D489"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6CCE508D"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show(hsl);</w:t>
            </w:r>
          </w:p>
          <w:p w14:paraId="41F527AF"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hsl;</w:t>
            </w:r>
          </w:p>
          <w:p w14:paraId="75004527"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HSL'</w:t>
            </w:r>
            <w:r>
              <w:rPr>
                <w:rFonts w:ascii="Courier New" w:hAnsi="Courier New" w:cs="Courier New"/>
                <w:color w:val="000000"/>
                <w:sz w:val="20"/>
                <w:szCs w:val="20"/>
              </w:rPr>
              <w:t>)</w:t>
            </w:r>
          </w:p>
          <w:p w14:paraId="2669EE8B"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p w14:paraId="622375EB" w14:textId="77777777" w:rsidR="002D43F0" w:rsidRDefault="002D43F0" w:rsidP="00C77E08">
            <w:pPr>
              <w:jc w:val="both"/>
              <w:rPr>
                <w:b/>
              </w:rPr>
            </w:pPr>
          </w:p>
          <w:p w14:paraId="2CDCC645" w14:textId="77777777" w:rsidR="00713732" w:rsidRDefault="00713732" w:rsidP="002D43F0">
            <w:pPr>
              <w:autoSpaceDE w:val="0"/>
              <w:autoSpaceDN w:val="0"/>
              <w:adjustRightInd w:val="0"/>
              <w:rPr>
                <w:rFonts w:ascii="Courier New" w:hAnsi="Courier New" w:cs="Courier New"/>
                <w:color w:val="228B22"/>
                <w:sz w:val="20"/>
                <w:szCs w:val="20"/>
              </w:rPr>
            </w:pPr>
          </w:p>
          <w:p w14:paraId="7D8D84B5"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228B22"/>
                <w:sz w:val="20"/>
                <w:szCs w:val="20"/>
              </w:rPr>
              <w:lastRenderedPageBreak/>
              <w:t>% HSI</w:t>
            </w:r>
          </w:p>
          <w:p w14:paraId="3929112F"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age1 = handles.data1;</w:t>
            </w:r>
          </w:p>
          <w:p w14:paraId="7785149C"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hsi = rgb2hsi(image1);</w:t>
            </w:r>
          </w:p>
          <w:p w14:paraId="47748B06"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axes(handles.axes2);</w:t>
            </w:r>
          </w:p>
          <w:p w14:paraId="5D0643D0"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imshow(hsi);</w:t>
            </w:r>
          </w:p>
          <w:p w14:paraId="54646C36"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handles.data2 = hsi;</w:t>
            </w:r>
          </w:p>
          <w:p w14:paraId="2B9831CE" w14:textId="77777777" w:rsid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title(</w:t>
            </w:r>
            <w:r>
              <w:rPr>
                <w:rFonts w:ascii="Courier New" w:hAnsi="Courier New" w:cs="Courier New"/>
                <w:color w:val="A020F0"/>
                <w:sz w:val="20"/>
                <w:szCs w:val="20"/>
              </w:rPr>
              <w:t>'HSI'</w:t>
            </w:r>
            <w:r>
              <w:rPr>
                <w:rFonts w:ascii="Courier New" w:hAnsi="Courier New" w:cs="Courier New"/>
                <w:color w:val="000000"/>
                <w:sz w:val="20"/>
                <w:szCs w:val="20"/>
              </w:rPr>
              <w:t>)</w:t>
            </w:r>
          </w:p>
          <w:p w14:paraId="30FBBEB8" w14:textId="191E9C66" w:rsidR="002D43F0" w:rsidRPr="002D43F0" w:rsidRDefault="002D43F0" w:rsidP="002D43F0">
            <w:pPr>
              <w:autoSpaceDE w:val="0"/>
              <w:autoSpaceDN w:val="0"/>
              <w:adjustRightInd w:val="0"/>
              <w:rPr>
                <w:rFonts w:ascii="Courier New" w:hAnsi="Courier New" w:cs="Courier New"/>
                <w:szCs w:val="24"/>
              </w:rPr>
            </w:pPr>
            <w:r>
              <w:rPr>
                <w:rFonts w:ascii="Courier New" w:hAnsi="Courier New" w:cs="Courier New"/>
                <w:color w:val="000000"/>
                <w:sz w:val="20"/>
                <w:szCs w:val="20"/>
              </w:rPr>
              <w:t>guidata(hObject,handles);</w:t>
            </w:r>
          </w:p>
        </w:tc>
      </w:tr>
    </w:tbl>
    <w:p w14:paraId="514CCA65" w14:textId="77777777" w:rsidR="00D77244" w:rsidRPr="00C77E08" w:rsidRDefault="00D77244" w:rsidP="00C77E08">
      <w:pPr>
        <w:jc w:val="both"/>
        <w:rPr>
          <w:b/>
        </w:rPr>
      </w:pPr>
    </w:p>
    <w:p w14:paraId="5A6ABEB2" w14:textId="33A0D7D1" w:rsidR="00D77244" w:rsidRPr="00486C97" w:rsidRDefault="001E5549" w:rsidP="00486C97">
      <w:pPr>
        <w:jc w:val="both"/>
        <w:rPr>
          <w:b/>
        </w:rPr>
      </w:pPr>
      <w:r w:rsidRPr="00486C97">
        <w:rPr>
          <w:b/>
        </w:rPr>
        <w:t>Analisis :</w:t>
      </w:r>
    </w:p>
    <w:p w14:paraId="18774BBA" w14:textId="5A2325AC" w:rsidR="001E5549" w:rsidRDefault="00606756" w:rsidP="00486C97">
      <w:pPr>
        <w:jc w:val="both"/>
      </w:pPr>
      <w:r>
        <w:t xml:space="preserve">CMYK (Cyan-Magenta-Yellow-blacK) atau biasanya disebut warna proses atau empat warna. </w:t>
      </w:r>
      <w:r w:rsidR="0097308B">
        <w:t>CMYK adalah sebuah model warna berbasis pengurangan sebagian gelombang cahaya</w:t>
      </w:r>
      <w:r w:rsidR="0050107C">
        <w:t xml:space="preserve"> (substractive color model) dan yang umum dipergunakan dalam pencetakan berwarna.</w:t>
      </w:r>
      <w:r w:rsidR="001C3FA6">
        <w:t xml:space="preserve"> Alasan Cyan-Magenta-Yellow-Black disingkat menjadi CYMK dikarenakan K disini bermaksud key atau kunci yang berarti jika tidak ada warna hitam maka warna yang dihasilkan tidak akan lengkap.</w:t>
      </w:r>
    </w:p>
    <w:p w14:paraId="4563683C" w14:textId="77777777" w:rsidR="007958F4" w:rsidRDefault="007958F4" w:rsidP="00486C97">
      <w:pPr>
        <w:jc w:val="both"/>
      </w:pPr>
    </w:p>
    <w:p w14:paraId="11A2997F" w14:textId="3B5B98D4" w:rsidR="007958F4" w:rsidRDefault="00C3186E" w:rsidP="00486C97">
      <w:pPr>
        <w:jc w:val="both"/>
      </w:pPr>
      <w:r>
        <w:t xml:space="preserve">Untuk mendapatkan citra Cyan, Magenta, Yellow dan Black </w:t>
      </w:r>
      <w:r w:rsidR="002F5A69">
        <w:t xml:space="preserve">adalah </w:t>
      </w:r>
      <w:r>
        <w:t>menggunakan metode yang sama, yang membedakannya hanya pada pengisian nilai dari</w:t>
      </w:r>
      <w:r w:rsidR="00BC4DE1">
        <w:t xml:space="preserve"> fungsi cat() atau concatenate.</w:t>
      </w:r>
    </w:p>
    <w:p w14:paraId="0C0DED75" w14:textId="77777777" w:rsidR="00F579C0" w:rsidRDefault="00F579C0" w:rsidP="00486C97">
      <w:pPr>
        <w:jc w:val="both"/>
      </w:pPr>
    </w:p>
    <w:p w14:paraId="2D9E719E" w14:textId="28C989FD" w:rsidR="00F138D6" w:rsidRDefault="00F138D6" w:rsidP="00486C97">
      <w:pPr>
        <w:jc w:val="both"/>
      </w:pPr>
      <w:r>
        <w:t>HSL atau Hue Saturation Lightness</w:t>
      </w:r>
      <w:r w:rsidR="00773714">
        <w:t xml:space="preserve"> atau dapat juga disebut HSV</w:t>
      </w:r>
      <w:r>
        <w:t xml:space="preserve"> adalah sebuah metode penamaan warna yang berdasarkan atas derajat roda warna “Hue” dengan pengaturan persentase kejenuhan warna “Saturation” dan persentase kepekatan cahaya “Lightness” sehingga akan menghasilkan warna baru yang disebut dengan warna HSL.</w:t>
      </w:r>
    </w:p>
    <w:p w14:paraId="32798421" w14:textId="77777777" w:rsidR="00F138D6" w:rsidRDefault="00F138D6" w:rsidP="00486C97">
      <w:pPr>
        <w:jc w:val="both"/>
      </w:pPr>
    </w:p>
    <w:p w14:paraId="0F336588" w14:textId="6046263C" w:rsidR="005A5EBF" w:rsidRDefault="008268D2" w:rsidP="00486C97">
      <w:pPr>
        <w:jc w:val="both"/>
      </w:pPr>
      <w:r>
        <w:t>Untuk membuat citra menjadi HSL</w:t>
      </w:r>
      <w:r w:rsidR="001009BB">
        <w:t xml:space="preserve"> </w:t>
      </w:r>
      <w:r>
        <w:t>(</w:t>
      </w:r>
      <w:r w:rsidR="00DE5F35">
        <w:t>Hue Saturation Lightness</w:t>
      </w:r>
      <w:r>
        <w:t>) adalah dengan cara menggunakan fungsi bawaan dari matlab yaitu fungsi rgb2hsv().</w:t>
      </w:r>
      <w:r w:rsidR="006F7AB2">
        <w:t xml:space="preserve"> Yaitu dalam fungsi tersebut diisi nilai dengan gambar yang ingin diubah.</w:t>
      </w:r>
    </w:p>
    <w:p w14:paraId="15C58BE4" w14:textId="77777777" w:rsidR="00135715" w:rsidRDefault="00135715" w:rsidP="00486C97">
      <w:pPr>
        <w:jc w:val="both"/>
      </w:pPr>
    </w:p>
    <w:p w14:paraId="569464B9" w14:textId="68E7386C" w:rsidR="00135715" w:rsidRDefault="00912DD8" w:rsidP="00486C97">
      <w:pPr>
        <w:jc w:val="both"/>
      </w:pPr>
      <w:r>
        <w:t xml:space="preserve">HSI atau Hue Saturation Intesity </w:t>
      </w:r>
      <w:r w:rsidR="008546D8">
        <w:t>adalah dimana Hue disini berarti warna murni, Saturation adalah untuk mengatur derajat banyaknya warna murni yang dilunakkan dengan warna putih, dan Intesity adalah untuk menggabungkan warna dari Hue dan Saturation.</w:t>
      </w:r>
    </w:p>
    <w:p w14:paraId="20CCB923" w14:textId="77777777" w:rsidR="008546D8" w:rsidRDefault="008546D8" w:rsidP="00486C97">
      <w:pPr>
        <w:jc w:val="both"/>
      </w:pPr>
    </w:p>
    <w:p w14:paraId="096C76BB" w14:textId="5C5155D9" w:rsidR="008546D8" w:rsidRDefault="008546D8" w:rsidP="00486C97">
      <w:pPr>
        <w:jc w:val="both"/>
      </w:pPr>
      <w:r>
        <w:t>Untuk membuat citra menjadi HSI adalah dengan cara menggunakan fungsi rgb2hsi(). Dimana nilai dalam fungsi tersebut diisi dengan gambar yang akan diubah menjadi HSI (Hue Saturation Intesity).</w:t>
      </w:r>
    </w:p>
    <w:p w14:paraId="0D5B63AB" w14:textId="77777777" w:rsidR="00F579C0" w:rsidRPr="00110207" w:rsidRDefault="00F579C0" w:rsidP="00486C97">
      <w:pPr>
        <w:jc w:val="both"/>
      </w:pPr>
    </w:p>
    <w:p w14:paraId="4C228F5A" w14:textId="77777777" w:rsidR="00D77244" w:rsidRPr="00D77244" w:rsidRDefault="00D77244" w:rsidP="00D77244">
      <w:pPr>
        <w:pStyle w:val="ListParagraph"/>
        <w:ind w:left="567"/>
        <w:jc w:val="both"/>
        <w:rPr>
          <w:b/>
        </w:rPr>
      </w:pPr>
    </w:p>
    <w:p w14:paraId="25A10951" w14:textId="77777777" w:rsidR="008215E7" w:rsidRPr="009D432B" w:rsidRDefault="008215E7" w:rsidP="009D432B">
      <w:pPr>
        <w:jc w:val="both"/>
        <w:rPr>
          <w:lang w:val="en-US"/>
        </w:rPr>
      </w:pPr>
    </w:p>
    <w:p w14:paraId="467A703D" w14:textId="5186FDA3" w:rsidR="00F65ACA" w:rsidRDefault="00FA6144" w:rsidP="00F65ACA">
      <w:pPr>
        <w:pStyle w:val="Heading1"/>
        <w:numPr>
          <w:ilvl w:val="0"/>
          <w:numId w:val="0"/>
        </w:numPr>
        <w:spacing w:before="0" w:beforeAutospacing="0" w:after="0" w:afterAutospacing="0"/>
        <w:ind w:left="432" w:hanging="432"/>
      </w:pPr>
      <w:bookmarkStart w:id="61" w:name="_Toc83578982"/>
      <w:r>
        <w:rPr>
          <w:lang w:val="en-US"/>
        </w:rPr>
        <w:lastRenderedPageBreak/>
        <w:t xml:space="preserve">BAB </w:t>
      </w:r>
      <w:r w:rsidR="00CF0F3D">
        <w:t>III</w:t>
      </w:r>
      <w:bookmarkEnd w:id="61"/>
    </w:p>
    <w:p w14:paraId="57406CF3" w14:textId="5381F1FB" w:rsidR="00F65ACA" w:rsidRDefault="00F65ACA" w:rsidP="00CC79AB">
      <w:pPr>
        <w:jc w:val="center"/>
        <w:rPr>
          <w:b/>
          <w:bCs/>
          <w:sz w:val="28"/>
          <w:szCs w:val="24"/>
        </w:rPr>
      </w:pPr>
      <w:bookmarkStart w:id="62" w:name="_Toc65957640"/>
      <w:r w:rsidRPr="002A0DB6">
        <w:rPr>
          <w:b/>
          <w:bCs/>
          <w:sz w:val="28"/>
          <w:szCs w:val="24"/>
        </w:rPr>
        <w:t>PENUTUP</w:t>
      </w:r>
      <w:bookmarkEnd w:id="62"/>
    </w:p>
    <w:p w14:paraId="3B2CFCC1" w14:textId="77777777" w:rsidR="00CC79AB" w:rsidRDefault="00CC79AB" w:rsidP="00CC79AB">
      <w:pPr>
        <w:jc w:val="center"/>
      </w:pPr>
    </w:p>
    <w:p w14:paraId="1F7D3D9E" w14:textId="77777777" w:rsidR="00F65ACA" w:rsidRPr="00F65ACA" w:rsidRDefault="00F65ACA" w:rsidP="002870C7">
      <w:pPr>
        <w:pStyle w:val="ListParagraph"/>
        <w:numPr>
          <w:ilvl w:val="0"/>
          <w:numId w:val="9"/>
        </w:numPr>
        <w:tabs>
          <w:tab w:val="left" w:pos="851"/>
        </w:tabs>
        <w:spacing w:before="100" w:beforeAutospacing="1" w:after="100" w:afterAutospacing="1" w:line="240" w:lineRule="auto"/>
        <w:contextualSpacing w:val="0"/>
        <w:jc w:val="center"/>
        <w:outlineLvl w:val="0"/>
        <w:rPr>
          <w:rFonts w:eastAsia="Times New Roman" w:cs="Times New Roman"/>
          <w:b/>
          <w:bCs/>
          <w:vanish/>
          <w:kern w:val="36"/>
          <w:sz w:val="28"/>
          <w:szCs w:val="48"/>
          <w:lang w:eastAsia="id-ID"/>
        </w:rPr>
      </w:pPr>
    </w:p>
    <w:p w14:paraId="71517137" w14:textId="17DE0CC6" w:rsidR="00F65ACA" w:rsidRDefault="00724827" w:rsidP="00F65ACA">
      <w:pPr>
        <w:pStyle w:val="Heading2"/>
      </w:pPr>
      <w:bookmarkStart w:id="63" w:name="_Toc83578983"/>
      <w:r>
        <w:t>Kesimpulan</w:t>
      </w:r>
      <w:bookmarkEnd w:id="63"/>
    </w:p>
    <w:p w14:paraId="571FFBAE" w14:textId="77777777" w:rsidR="00535EDA" w:rsidRDefault="00535EDA" w:rsidP="00535EDA">
      <w:pPr>
        <w:ind w:firstLine="720"/>
        <w:jc w:val="both"/>
      </w:pPr>
      <w:r>
        <w:t xml:space="preserve">Manipulasi Citra (Gambar) adalah sebuah proses melalui tampilan visual dari gambar asli yang telah diubah. Teknik-teknik ini dapat digunakan untuk memproduksi efek yang lebih luas, dari perubahan halus dan koreksi untuk lebih intervensi dramatis. Memanipulasi sebuah citra sama seperti halnya seperti melakukan pengeditan gambar melalui sebuah </w:t>
      </w:r>
      <w:r w:rsidRPr="00093EEA">
        <w:rPr>
          <w:i/>
        </w:rPr>
        <w:t>software</w:t>
      </w:r>
      <w:r>
        <w:t xml:space="preserve"> seperti photoshop dan lain sebagainya. Adapun dalam modul 3 ini telah belajar mengenai cara memanipulasi citra menjadi sebuah </w:t>
      </w:r>
      <w:r w:rsidRPr="00093EEA">
        <w:rPr>
          <w:i/>
        </w:rPr>
        <w:t>Grayscale</w:t>
      </w:r>
      <w:r>
        <w:t xml:space="preserve">, </w:t>
      </w:r>
      <w:r w:rsidRPr="00093EEA">
        <w:rPr>
          <w:i/>
        </w:rPr>
        <w:t>Black and White</w:t>
      </w:r>
      <w:r>
        <w:t xml:space="preserve"> (Biner), dan </w:t>
      </w:r>
      <w:r w:rsidRPr="00093EEA">
        <w:rPr>
          <w:i/>
        </w:rPr>
        <w:t>Invers</w:t>
      </w:r>
      <w:r>
        <w:t xml:space="preserve"> (</w:t>
      </w:r>
      <w:r w:rsidRPr="00093EEA">
        <w:rPr>
          <w:i/>
        </w:rPr>
        <w:t>Negative</w:t>
      </w:r>
      <w:r>
        <w:t xml:space="preserve">). </w:t>
      </w:r>
    </w:p>
    <w:p w14:paraId="01072C04" w14:textId="77777777" w:rsidR="00535EDA" w:rsidRDefault="00535EDA" w:rsidP="00535EDA">
      <w:pPr>
        <w:ind w:firstLine="720"/>
        <w:jc w:val="both"/>
      </w:pPr>
    </w:p>
    <w:p w14:paraId="0B3034DA" w14:textId="77777777" w:rsidR="00535EDA" w:rsidRDefault="00535EDA" w:rsidP="00535EDA">
      <w:pPr>
        <w:ind w:firstLine="720"/>
        <w:jc w:val="both"/>
      </w:pPr>
      <w:r>
        <w:t xml:space="preserve">Adapun tahap-tahap yang dilakukan untuk mengubah gambar RGB ke bentuk </w:t>
      </w:r>
      <w:r w:rsidRPr="00093EEA">
        <w:rPr>
          <w:i/>
        </w:rPr>
        <w:t>grayscale</w:t>
      </w:r>
      <w:r>
        <w:t xml:space="preserve"> adalah dengan cara melakukan perhitungan pada tiap-tiap </w:t>
      </w:r>
      <w:r w:rsidRPr="00093EEA">
        <w:rPr>
          <w:i/>
        </w:rPr>
        <w:t>pixel</w:t>
      </w:r>
      <w:r>
        <w:t xml:space="preserve">. </w:t>
      </w:r>
    </w:p>
    <w:p w14:paraId="536846CB" w14:textId="77777777" w:rsidR="00535EDA" w:rsidRDefault="00535EDA" w:rsidP="00535EDA">
      <w:pPr>
        <w:jc w:val="both"/>
      </w:pPr>
      <w:r>
        <w:t>Contohnya :</w:t>
      </w:r>
    </w:p>
    <w:p w14:paraId="6270B68B" w14:textId="77777777" w:rsidR="00535EDA" w:rsidRDefault="00535EDA" w:rsidP="00535EDA">
      <w:pPr>
        <w:jc w:val="both"/>
      </w:pPr>
      <w:r>
        <w:t>Red : 100</w:t>
      </w:r>
      <w:r>
        <w:tab/>
        <w:t>Green : 80</w:t>
      </w:r>
      <w:r>
        <w:tab/>
        <w:t>Blue : 210</w:t>
      </w:r>
    </w:p>
    <w:p w14:paraId="1917DE19" w14:textId="77777777" w:rsidR="00535EDA" w:rsidRDefault="00535EDA" w:rsidP="00535EDA">
      <w:pPr>
        <w:jc w:val="both"/>
      </w:pPr>
      <w:r>
        <w:t>Grayscale = 0.2989*red(100) + 0.5870*green(80) + 0.1140*blue(210)</w:t>
      </w:r>
    </w:p>
    <w:p w14:paraId="43B01244" w14:textId="77777777" w:rsidR="00535EDA" w:rsidRDefault="00535EDA" w:rsidP="00535EDA">
      <w:pPr>
        <w:jc w:val="both"/>
      </w:pPr>
      <w:r>
        <w:tab/>
        <w:t xml:space="preserve">     = 29.89 + 46.96 + 23.94</w:t>
      </w:r>
    </w:p>
    <w:p w14:paraId="54B9827C" w14:textId="77777777" w:rsidR="00535EDA" w:rsidRDefault="00535EDA" w:rsidP="00535EDA">
      <w:pPr>
        <w:jc w:val="both"/>
      </w:pPr>
      <w:r>
        <w:tab/>
        <w:t xml:space="preserve">     = </w:t>
      </w:r>
      <w:r w:rsidRPr="003C7724">
        <w:rPr>
          <w:color w:val="FF0000"/>
        </w:rPr>
        <w:t>100.79</w:t>
      </w:r>
    </w:p>
    <w:p w14:paraId="6BCFA955" w14:textId="77777777" w:rsidR="00535EDA" w:rsidRDefault="00535EDA" w:rsidP="00535EDA">
      <w:pPr>
        <w:jc w:val="both"/>
      </w:pPr>
      <w:r>
        <w:t xml:space="preserve">Berarti nilai </w:t>
      </w:r>
      <w:r w:rsidRPr="00093EEA">
        <w:rPr>
          <w:i/>
        </w:rPr>
        <w:t>grayscale</w:t>
      </w:r>
      <w:r>
        <w:t xml:space="preserve"> pada </w:t>
      </w:r>
      <w:r w:rsidRPr="00E35C1B">
        <w:rPr>
          <w:i/>
        </w:rPr>
        <w:t>pixel</w:t>
      </w:r>
      <w:r>
        <w:t xml:space="preserve"> tersebut adalah 100.79. hal ini bisa didapatkan dikarenakan warna RGB memiliki besaran 24-bit atau berjumlah 16.777.216 variasi warna. Sedangkan </w:t>
      </w:r>
      <w:r w:rsidRPr="00E35C1B">
        <w:rPr>
          <w:i/>
        </w:rPr>
        <w:t>grayscale</w:t>
      </w:r>
      <w:r>
        <w:t xml:space="preserve"> memiliki besaran 16-bit atau berjumlah 65.536 variasi warna. Oleh karenanya </w:t>
      </w:r>
      <w:r w:rsidRPr="00E35C1B">
        <w:rPr>
          <w:i/>
        </w:rPr>
        <w:t>graycale</w:t>
      </w:r>
      <w:r>
        <w:t xml:space="preserve"> hanya memiliki warna dari putih dan hitam.</w:t>
      </w:r>
    </w:p>
    <w:p w14:paraId="18A01D5D" w14:textId="77777777" w:rsidR="00535EDA" w:rsidRDefault="00535EDA" w:rsidP="00535EDA">
      <w:pPr>
        <w:jc w:val="both"/>
      </w:pPr>
    </w:p>
    <w:p w14:paraId="51933973" w14:textId="77777777" w:rsidR="00535EDA" w:rsidRDefault="00535EDA" w:rsidP="00535EDA">
      <w:pPr>
        <w:jc w:val="both"/>
      </w:pPr>
      <w:r>
        <w:tab/>
        <w:t xml:space="preserve">Adapun untuk merubah gambar menjadi warna biner atau </w:t>
      </w:r>
      <w:r w:rsidRPr="00E35C1B">
        <w:rPr>
          <w:i/>
        </w:rPr>
        <w:t>black and white</w:t>
      </w:r>
      <w:r>
        <w:t xml:space="preserve"> adalah dengan cara mengambil nilai dari </w:t>
      </w:r>
      <w:r w:rsidRPr="00E35C1B">
        <w:rPr>
          <w:i/>
        </w:rPr>
        <w:t>grayscale</w:t>
      </w:r>
      <w:r>
        <w:t xml:space="preserve"> yang telah didapat sebelumnya, dengan mempertimbangkan jika nilai tersebut </w:t>
      </w:r>
      <w:r>
        <w:rPr>
          <w:rFonts w:cs="Times New Roman"/>
        </w:rPr>
        <w:t>≥ 128 maka warnanya adalah putih, dan jika &lt; 128 maka warnanya adalah hitam.</w:t>
      </w:r>
    </w:p>
    <w:p w14:paraId="164C3EEF" w14:textId="63D1D692" w:rsidR="006543BF" w:rsidRPr="009E35DD" w:rsidRDefault="006543BF" w:rsidP="00DB24C8">
      <w:pPr>
        <w:jc w:val="both"/>
      </w:pPr>
    </w:p>
    <w:p w14:paraId="5074E235" w14:textId="2F16DE0D" w:rsidR="00CD1647" w:rsidRDefault="00CD1647" w:rsidP="00BD0B79">
      <w:pPr>
        <w:jc w:val="both"/>
        <w:rPr>
          <w:lang w:val="en-US"/>
        </w:rPr>
      </w:pPr>
    </w:p>
    <w:p w14:paraId="1B51678D" w14:textId="4822EA9B" w:rsidR="00CD1647" w:rsidRDefault="00CD1647" w:rsidP="00BD0B79">
      <w:pPr>
        <w:jc w:val="both"/>
        <w:rPr>
          <w:lang w:val="en-US"/>
        </w:rPr>
      </w:pPr>
    </w:p>
    <w:p w14:paraId="7E8F1B04" w14:textId="77FB9764" w:rsidR="00CD1647" w:rsidRDefault="00CD1647" w:rsidP="00BD0B79">
      <w:pPr>
        <w:jc w:val="both"/>
        <w:rPr>
          <w:lang w:val="en-US"/>
        </w:rPr>
      </w:pPr>
    </w:p>
    <w:p w14:paraId="09EBC69A" w14:textId="522A4D52" w:rsidR="00CD1647" w:rsidRDefault="00CD1647" w:rsidP="00BD0B79">
      <w:pPr>
        <w:jc w:val="both"/>
        <w:rPr>
          <w:lang w:val="en-US"/>
        </w:rPr>
      </w:pPr>
    </w:p>
    <w:p w14:paraId="3BE52B8A" w14:textId="77777777" w:rsidR="00CD1647" w:rsidRDefault="00CD1647" w:rsidP="00BD0B79">
      <w:pPr>
        <w:jc w:val="both"/>
        <w:rPr>
          <w:lang w:val="en-US"/>
        </w:rPr>
      </w:pPr>
    </w:p>
    <w:p w14:paraId="47FABDD2" w14:textId="77777777" w:rsidR="00BE54AD" w:rsidRDefault="00BE54AD" w:rsidP="00BD0B79">
      <w:pPr>
        <w:jc w:val="both"/>
        <w:rPr>
          <w:lang w:val="en-US"/>
        </w:rPr>
      </w:pPr>
    </w:p>
    <w:p w14:paraId="79510670" w14:textId="77777777" w:rsidR="00BE54AD" w:rsidRDefault="00BE54AD" w:rsidP="00BD0B79">
      <w:pPr>
        <w:jc w:val="both"/>
        <w:rPr>
          <w:lang w:val="en-US"/>
        </w:rPr>
      </w:pPr>
    </w:p>
    <w:p w14:paraId="3470FF22" w14:textId="77777777" w:rsidR="00BE54AD" w:rsidRDefault="00BE54AD" w:rsidP="00BD0B79">
      <w:pPr>
        <w:jc w:val="both"/>
        <w:rPr>
          <w:lang w:val="en-US"/>
        </w:rPr>
      </w:pPr>
    </w:p>
    <w:p w14:paraId="77B656A5" w14:textId="77777777" w:rsidR="00AB20F4" w:rsidRDefault="00AB20F4" w:rsidP="00BD0B79">
      <w:pPr>
        <w:jc w:val="both"/>
        <w:rPr>
          <w:lang w:val="en-US"/>
        </w:rPr>
      </w:pPr>
    </w:p>
    <w:p w14:paraId="39428978" w14:textId="41D9AB61" w:rsidR="00473266" w:rsidRPr="00CD2597" w:rsidRDefault="00CD1516" w:rsidP="00CD2597">
      <w:pPr>
        <w:pStyle w:val="Heading1"/>
        <w:numPr>
          <w:ilvl w:val="0"/>
          <w:numId w:val="0"/>
        </w:numPr>
        <w:ind w:left="432"/>
        <w:rPr>
          <w:lang w:val="en-US"/>
        </w:rPr>
      </w:pPr>
      <w:bookmarkStart w:id="64" w:name="_Toc83578984"/>
      <w:r>
        <w:rPr>
          <w:lang w:val="en-US"/>
        </w:rPr>
        <w:lastRenderedPageBreak/>
        <w:t>DAFTAR PUSTAKA</w:t>
      </w:r>
      <w:bookmarkEnd w:id="64"/>
    </w:p>
    <w:sdt>
      <w:sdtPr>
        <w:rPr>
          <w:rFonts w:eastAsiaTheme="minorHAnsi" w:cstheme="minorBidi"/>
          <w:b w:val="0"/>
          <w:bCs w:val="0"/>
          <w:kern w:val="0"/>
          <w:sz w:val="24"/>
          <w:szCs w:val="22"/>
          <w:lang w:eastAsia="en-US"/>
        </w:rPr>
        <w:id w:val="-614750620"/>
        <w:docPartObj>
          <w:docPartGallery w:val="Bibliographies"/>
          <w:docPartUnique/>
        </w:docPartObj>
      </w:sdtPr>
      <w:sdtEndPr/>
      <w:sdtContent>
        <w:p w14:paraId="43B82687" w14:textId="70EACA2F" w:rsidR="007A07DF" w:rsidRPr="007A07DF" w:rsidRDefault="007A07DF" w:rsidP="007A07DF">
          <w:pPr>
            <w:pStyle w:val="Heading1"/>
            <w:numPr>
              <w:ilvl w:val="0"/>
              <w:numId w:val="0"/>
            </w:numPr>
            <w:jc w:val="left"/>
            <w:rPr>
              <w:sz w:val="2"/>
            </w:rPr>
          </w:pPr>
        </w:p>
        <w:sdt>
          <w:sdtPr>
            <w:id w:val="111145805"/>
            <w:bibliography/>
          </w:sdtPr>
          <w:sdtEndPr/>
          <w:sdtContent>
            <w:p w14:paraId="3D469817" w14:textId="77777777" w:rsidR="0032520D" w:rsidRDefault="007A07DF" w:rsidP="0032520D">
              <w:pPr>
                <w:pStyle w:val="Bibliography"/>
                <w:ind w:left="720" w:hanging="720"/>
                <w:rPr>
                  <w:noProof/>
                  <w:szCs w:val="24"/>
                  <w:lang w:val="en-US"/>
                </w:rPr>
              </w:pPr>
              <w:r>
                <w:fldChar w:fldCharType="begin"/>
              </w:r>
              <w:r>
                <w:instrText xml:space="preserve"> BIBLIOGRAPHY </w:instrText>
              </w:r>
              <w:r>
                <w:fldChar w:fldCharType="separate"/>
              </w:r>
              <w:r w:rsidR="0032520D">
                <w:rPr>
                  <w:noProof/>
                  <w:lang w:val="en-US"/>
                </w:rPr>
                <w:t xml:space="preserve">Adi Pamungkas, M. (2015, September 29). </w:t>
              </w:r>
              <w:r w:rsidR="0032520D">
                <w:rPr>
                  <w:i/>
                  <w:iCs/>
                  <w:noProof/>
                  <w:lang w:val="en-US"/>
                </w:rPr>
                <w:t>Complement Image (Negative Image)</w:t>
              </w:r>
              <w:r w:rsidR="0032520D">
                <w:rPr>
                  <w:noProof/>
                  <w:lang w:val="en-US"/>
                </w:rPr>
                <w:t>. Retrieved from Pemrograman Matlab: https://pemrogramanmatlab.com/tag/citra-negatif/</w:t>
              </w:r>
            </w:p>
            <w:p w14:paraId="58458937" w14:textId="77777777" w:rsidR="0032520D" w:rsidRDefault="0032520D" w:rsidP="0032520D">
              <w:pPr>
                <w:pStyle w:val="Bibliography"/>
                <w:ind w:left="720" w:hanging="720"/>
                <w:rPr>
                  <w:noProof/>
                  <w:lang w:val="en-US"/>
                </w:rPr>
              </w:pPr>
              <w:r>
                <w:rPr>
                  <w:noProof/>
                  <w:lang w:val="en-US"/>
                </w:rPr>
                <w:t xml:space="preserve">Adi Pamungkas, M. (2015, Desember 27). </w:t>
              </w:r>
              <w:r>
                <w:rPr>
                  <w:i/>
                  <w:iCs/>
                  <w:noProof/>
                  <w:lang w:val="en-US"/>
                </w:rPr>
                <w:t>Pengolahan Citra Digital</w:t>
              </w:r>
              <w:r>
                <w:rPr>
                  <w:noProof/>
                  <w:lang w:val="en-US"/>
                </w:rPr>
                <w:t>. Retrieved from Pemrograman Matlab: https://pemrogramanmatlab.com/2015/12/27/pengolahan-citra-digital-rgb-grayscale-biner-menggunakan-gui-matlab/</w:t>
              </w:r>
            </w:p>
            <w:p w14:paraId="7EADDB2B" w14:textId="77777777" w:rsidR="0032520D" w:rsidRDefault="0032520D" w:rsidP="0032520D">
              <w:pPr>
                <w:pStyle w:val="Bibliography"/>
                <w:ind w:left="720" w:hanging="720"/>
                <w:rPr>
                  <w:noProof/>
                  <w:lang w:val="en-US"/>
                </w:rPr>
              </w:pPr>
              <w:r>
                <w:rPr>
                  <w:noProof/>
                  <w:lang w:val="en-US"/>
                </w:rPr>
                <w:t xml:space="preserve">Adi Pamungkas, M. (2016, September). </w:t>
              </w:r>
              <w:r>
                <w:rPr>
                  <w:i/>
                  <w:iCs/>
                  <w:noProof/>
                  <w:lang w:val="en-US"/>
                </w:rPr>
                <w:t>Thresholding | Pemrograman Matlab</w:t>
              </w:r>
              <w:r>
                <w:rPr>
                  <w:noProof/>
                  <w:lang w:val="en-US"/>
                </w:rPr>
                <w:t>. Retrieved from Pemrograman Matlab: https://pemrogramanmatlab.com/pengolahan-citra-digital/segmentasi-citra/thresholding-menggunakan-matlab/</w:t>
              </w:r>
            </w:p>
            <w:p w14:paraId="6EBDF8CE" w14:textId="77777777" w:rsidR="0032520D" w:rsidRDefault="0032520D" w:rsidP="0032520D">
              <w:pPr>
                <w:pStyle w:val="Bibliography"/>
                <w:ind w:left="720" w:hanging="720"/>
                <w:rPr>
                  <w:noProof/>
                  <w:lang w:val="en-US"/>
                </w:rPr>
              </w:pPr>
              <w:r>
                <w:rPr>
                  <w:noProof/>
                  <w:lang w:val="en-US"/>
                </w:rPr>
                <w:t xml:space="preserve">Akbar, J. (2018, April 5). </w:t>
              </w:r>
              <w:r>
                <w:rPr>
                  <w:i/>
                  <w:iCs/>
                  <w:noProof/>
                  <w:lang w:val="en-US"/>
                </w:rPr>
                <w:t>Apa itu Pixel per Inch (PPI) dan bagaimana cara menghitungnya?</w:t>
              </w:r>
              <w:r>
                <w:rPr>
                  <w:noProof/>
                  <w:lang w:val="en-US"/>
                </w:rPr>
                <w:t xml:space="preserve"> Retrieved from PuGam: https://www.pugam.com/1691/apa-itu-pixel-per-inch-ppi-dan-bagaimana-cara-menghitungnya/</w:t>
              </w:r>
            </w:p>
            <w:p w14:paraId="08FEDE2A" w14:textId="77777777" w:rsidR="0032520D" w:rsidRDefault="0032520D" w:rsidP="0032520D">
              <w:pPr>
                <w:pStyle w:val="Bibliography"/>
                <w:ind w:left="720" w:hanging="720"/>
                <w:rPr>
                  <w:noProof/>
                  <w:lang w:val="en-US"/>
                </w:rPr>
              </w:pPr>
              <w:r>
                <w:rPr>
                  <w:noProof/>
                  <w:lang w:val="en-US"/>
                </w:rPr>
                <w:t xml:space="preserve">Dyantama, D. (2016, December 14). </w:t>
              </w:r>
              <w:r>
                <w:rPr>
                  <w:i/>
                  <w:iCs/>
                  <w:noProof/>
                  <w:lang w:val="en-US"/>
                </w:rPr>
                <w:t>Citra Negatif</w:t>
              </w:r>
              <w:r>
                <w:rPr>
                  <w:noProof/>
                  <w:lang w:val="en-US"/>
                </w:rPr>
                <w:t>. Retrieved from Dendy Dyantama's Blog: https://student.blog.dinus.ac.id/dendy/2016/12/14/pengolahan-citra-digital-citra-negatif/</w:t>
              </w:r>
            </w:p>
            <w:p w14:paraId="349DB751" w14:textId="77777777" w:rsidR="0032520D" w:rsidRDefault="0032520D" w:rsidP="0032520D">
              <w:pPr>
                <w:pStyle w:val="Bibliography"/>
                <w:ind w:left="720" w:hanging="720"/>
                <w:rPr>
                  <w:noProof/>
                  <w:lang w:val="en-US"/>
                </w:rPr>
              </w:pPr>
              <w:r>
                <w:rPr>
                  <w:noProof/>
                  <w:lang w:val="en-US"/>
                </w:rPr>
                <w:t xml:space="preserve">Hidayati, K. F. (2021, April 19). </w:t>
              </w:r>
              <w:r>
                <w:rPr>
                  <w:i/>
                  <w:iCs/>
                  <w:noProof/>
                  <w:lang w:val="en-US"/>
                </w:rPr>
                <w:t>Ingin Mendesain Gambar Digital? Pahami dulu seluk-beluk RGB!</w:t>
              </w:r>
              <w:r>
                <w:rPr>
                  <w:noProof/>
                  <w:lang w:val="en-US"/>
                </w:rPr>
                <w:t xml:space="preserve"> Retrieved from Glints: https://glints.com/id/lowongan/warna-rgb-adalah</w:t>
              </w:r>
            </w:p>
            <w:p w14:paraId="218E71E6" w14:textId="77777777" w:rsidR="0032520D" w:rsidRDefault="0032520D" w:rsidP="0032520D">
              <w:pPr>
                <w:pStyle w:val="Bibliography"/>
                <w:ind w:left="720" w:hanging="720"/>
                <w:rPr>
                  <w:noProof/>
                  <w:lang w:val="en-US"/>
                </w:rPr>
              </w:pPr>
              <w:r>
                <w:rPr>
                  <w:noProof/>
                  <w:lang w:val="en-US"/>
                </w:rPr>
                <w:t xml:space="preserve">Ibnu, Y. (2021, Agustus 13). </w:t>
              </w:r>
              <w:r>
                <w:rPr>
                  <w:i/>
                  <w:iCs/>
                  <w:noProof/>
                  <w:lang w:val="en-US"/>
                </w:rPr>
                <w:t>Ketahui Bedanya PPI, DPI dan LPI dalam Desain Grafis</w:t>
              </w:r>
              <w:r>
                <w:rPr>
                  <w:noProof/>
                  <w:lang w:val="en-US"/>
                </w:rPr>
                <w:t>. Retrieved from PortalDekave: https://www.portaldekave.com/artikel/yuk-ketahui-bedanya-ppi-dpi-dan-lpi-dalam-desain-grafis</w:t>
              </w:r>
            </w:p>
            <w:p w14:paraId="70B4455D" w14:textId="77777777" w:rsidR="0032520D" w:rsidRDefault="0032520D" w:rsidP="0032520D">
              <w:pPr>
                <w:pStyle w:val="Bibliography"/>
                <w:ind w:left="720" w:hanging="720"/>
                <w:rPr>
                  <w:noProof/>
                  <w:lang w:val="en-US"/>
                </w:rPr>
              </w:pPr>
              <w:r>
                <w:rPr>
                  <w:noProof/>
                  <w:lang w:val="en-US"/>
                </w:rPr>
                <w:t xml:space="preserve">IT, A. (n.d.). </w:t>
              </w:r>
              <w:r>
                <w:rPr>
                  <w:i/>
                  <w:iCs/>
                  <w:noProof/>
                  <w:lang w:val="en-US"/>
                </w:rPr>
                <w:t>Cara Membuat Flipping Vertikal Citra di Matlab</w:t>
              </w:r>
              <w:r>
                <w:rPr>
                  <w:noProof/>
                  <w:lang w:val="en-US"/>
                </w:rPr>
                <w:t>. Retrieved from anakit.com: https://www.anakit.id/2018/08/cara-membuat-flipping-vertikal-citra-di.html</w:t>
              </w:r>
            </w:p>
            <w:p w14:paraId="4ED6058F" w14:textId="77777777" w:rsidR="0032520D" w:rsidRDefault="0032520D" w:rsidP="0032520D">
              <w:pPr>
                <w:pStyle w:val="Bibliography"/>
                <w:ind w:left="720" w:hanging="720"/>
                <w:rPr>
                  <w:noProof/>
                  <w:lang w:val="en-US"/>
                </w:rPr>
              </w:pPr>
              <w:r>
                <w:rPr>
                  <w:noProof/>
                  <w:lang w:val="en-US"/>
                </w:rPr>
                <w:t xml:space="preserve">Jejaring. (2019, February 20). </w:t>
              </w:r>
              <w:r>
                <w:rPr>
                  <w:i/>
                  <w:iCs/>
                  <w:noProof/>
                  <w:lang w:val="en-US"/>
                </w:rPr>
                <w:t>Pengertian Grayscale</w:t>
              </w:r>
              <w:r>
                <w:rPr>
                  <w:noProof/>
                  <w:lang w:val="en-US"/>
                </w:rPr>
                <w:t>. Retrieved from Jejaring - Portal Belajar Indonesia: https://www.jejaring.web.id/pengertian-grayscale/</w:t>
              </w:r>
            </w:p>
            <w:p w14:paraId="03A013B2" w14:textId="77777777" w:rsidR="0032520D" w:rsidRDefault="0032520D" w:rsidP="0032520D">
              <w:pPr>
                <w:pStyle w:val="Bibliography"/>
                <w:ind w:left="720" w:hanging="720"/>
                <w:rPr>
                  <w:noProof/>
                  <w:lang w:val="en-US"/>
                </w:rPr>
              </w:pPr>
              <w:r>
                <w:rPr>
                  <w:noProof/>
                  <w:lang w:val="en-US"/>
                </w:rPr>
                <w:t xml:space="preserve">Matlab, P. (n.d.). </w:t>
              </w:r>
              <w:r>
                <w:rPr>
                  <w:i/>
                  <w:iCs/>
                  <w:noProof/>
                  <w:lang w:val="en-US"/>
                </w:rPr>
                <w:t>Pengolahan Citra Digital, Pengolahan Video, Pengenalan Pola, dan Data Mining</w:t>
              </w:r>
              <w:r>
                <w:rPr>
                  <w:noProof/>
                  <w:lang w:val="en-US"/>
                </w:rPr>
                <w:t>. Retrieved from pemrogramanmatlab.com: https://pemrogramanmatlab.com/tag/dasar-dasar-pengolahan-citra-digital/</w:t>
              </w:r>
            </w:p>
            <w:p w14:paraId="2F2057DA" w14:textId="77777777" w:rsidR="0032520D" w:rsidRDefault="0032520D" w:rsidP="0032520D">
              <w:pPr>
                <w:pStyle w:val="Bibliography"/>
                <w:ind w:left="720" w:hanging="720"/>
                <w:rPr>
                  <w:noProof/>
                  <w:lang w:val="en-US"/>
                </w:rPr>
              </w:pPr>
              <w:r>
                <w:rPr>
                  <w:noProof/>
                  <w:lang w:val="en-US"/>
                </w:rPr>
                <w:t xml:space="preserve">Pann. (2019, April 14). </w:t>
              </w:r>
              <w:r>
                <w:rPr>
                  <w:i/>
                  <w:iCs/>
                  <w:noProof/>
                  <w:lang w:val="en-US"/>
                </w:rPr>
                <w:t>Grayscale - Apa Itu Grayscale?</w:t>
              </w:r>
              <w:r>
                <w:rPr>
                  <w:noProof/>
                  <w:lang w:val="en-US"/>
                </w:rPr>
                <w:t xml:space="preserve"> Retrieved from Glosarium Online: https://glosarium.org/arti-grayscale-di-komputer/</w:t>
              </w:r>
            </w:p>
            <w:p w14:paraId="06D704EA" w14:textId="77777777" w:rsidR="0032520D" w:rsidRDefault="0032520D" w:rsidP="0032520D">
              <w:pPr>
                <w:pStyle w:val="Bibliography"/>
                <w:ind w:left="720" w:hanging="720"/>
                <w:rPr>
                  <w:noProof/>
                  <w:lang w:val="en-US"/>
                </w:rPr>
              </w:pPr>
              <w:r>
                <w:rPr>
                  <w:noProof/>
                  <w:lang w:val="en-US"/>
                </w:rPr>
                <w:lastRenderedPageBreak/>
                <w:t xml:space="preserve">Pranata. (n.d.). </w:t>
              </w:r>
              <w:r>
                <w:rPr>
                  <w:i/>
                  <w:iCs/>
                  <w:noProof/>
                  <w:lang w:val="en-US"/>
                </w:rPr>
                <w:t>Perbedaan PPI, DPI dan LPI dalam Desain Grafif</w:t>
              </w:r>
              <w:r>
                <w:rPr>
                  <w:noProof/>
                  <w:lang w:val="en-US"/>
                </w:rPr>
                <w:t>. Retrieved from PRANATA Printing: https://www.pranataprinting.com/perbedaan-ppi-dpi-dan-lpi-dalam-desain-grafis/</w:t>
              </w:r>
            </w:p>
            <w:p w14:paraId="01E439C3" w14:textId="77777777" w:rsidR="0032520D" w:rsidRDefault="0032520D" w:rsidP="0032520D">
              <w:pPr>
                <w:pStyle w:val="Bibliography"/>
                <w:ind w:left="720" w:hanging="720"/>
                <w:rPr>
                  <w:noProof/>
                  <w:lang w:val="en-US"/>
                </w:rPr>
              </w:pPr>
              <w:r>
                <w:rPr>
                  <w:noProof/>
                  <w:lang w:val="en-US"/>
                </w:rPr>
                <w:t xml:space="preserve">Sains, T. &amp;. (2021, Juli 7). </w:t>
              </w:r>
              <w:r>
                <w:rPr>
                  <w:i/>
                  <w:iCs/>
                  <w:noProof/>
                  <w:lang w:val="en-US"/>
                </w:rPr>
                <w:t>DPI: Istilah yang harus kamu ketahui dalam Dunia Fotografi</w:t>
              </w:r>
              <w:r>
                <w:rPr>
                  <w:noProof/>
                  <w:lang w:val="en-US"/>
                </w:rPr>
                <w:t>. Retrieved from Kumparan: https://kumparan.com/how-to-tekno/dpi-istilah-yang-harus-kamu-ketahui-dalam-dunia-fotografi-1w5MXefZCD2/1</w:t>
              </w:r>
            </w:p>
            <w:p w14:paraId="0AAADB51" w14:textId="5FFDFC1B" w:rsidR="007A07DF" w:rsidRDefault="007A07DF" w:rsidP="0032520D">
              <w:r>
                <w:rPr>
                  <w:b/>
                  <w:bCs/>
                  <w:noProof/>
                </w:rPr>
                <w:fldChar w:fldCharType="end"/>
              </w:r>
            </w:p>
          </w:sdtContent>
        </w:sdt>
      </w:sdtContent>
    </w:sdt>
    <w:p w14:paraId="3A20D5E0" w14:textId="22481E56" w:rsidR="00707C6B" w:rsidRDefault="00707C6B" w:rsidP="00121E2E">
      <w:pPr>
        <w:rPr>
          <w:lang w:val="en-US"/>
        </w:rPr>
      </w:pPr>
    </w:p>
    <w:p w14:paraId="524B0588" w14:textId="6A2680F4" w:rsidR="00E349FD" w:rsidRPr="002756A9" w:rsidRDefault="00E349FD" w:rsidP="0028146F">
      <w:pPr>
        <w:jc w:val="both"/>
      </w:pPr>
    </w:p>
    <w:sectPr w:rsidR="00E349FD" w:rsidRPr="002756A9" w:rsidSect="004F7D8A">
      <w:pgSz w:w="11907" w:h="16840" w:code="9"/>
      <w:pgMar w:top="2268" w:right="1701" w:bottom="1701" w:left="2268" w:header="720" w:footer="720"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AC0DD7" w14:textId="77777777" w:rsidR="00812FF3" w:rsidRDefault="00812FF3" w:rsidP="00670983">
      <w:pPr>
        <w:spacing w:line="240" w:lineRule="auto"/>
      </w:pPr>
      <w:r>
        <w:separator/>
      </w:r>
    </w:p>
  </w:endnote>
  <w:endnote w:type="continuationSeparator" w:id="0">
    <w:p w14:paraId="6FEB0169" w14:textId="77777777" w:rsidR="00812FF3" w:rsidRDefault="00812FF3" w:rsidP="006709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75478"/>
      <w:docPartObj>
        <w:docPartGallery w:val="Page Numbers (Bottom of Page)"/>
        <w:docPartUnique/>
      </w:docPartObj>
    </w:sdtPr>
    <w:sdtEndPr/>
    <w:sdtContent>
      <w:p w14:paraId="5BFDC1BC" w14:textId="77777777" w:rsidR="00F579C0" w:rsidRDefault="00F579C0">
        <w:pPr>
          <w:pStyle w:val="Footer"/>
          <w:jc w:val="center"/>
        </w:pPr>
        <w:r>
          <w:fldChar w:fldCharType="begin"/>
        </w:r>
        <w:r>
          <w:instrText xml:space="preserve"> PAGE   \* MERGEFORMAT </w:instrText>
        </w:r>
        <w:r>
          <w:fldChar w:fldCharType="separate"/>
        </w:r>
        <w:r>
          <w:rPr>
            <w:noProof/>
          </w:rPr>
          <w:t>ii</w:t>
        </w:r>
        <w:r>
          <w:fldChar w:fldCharType="end"/>
        </w:r>
      </w:p>
    </w:sdtContent>
  </w:sdt>
  <w:p w14:paraId="30FE3D10" w14:textId="77777777" w:rsidR="00F579C0" w:rsidRPr="00AF49BA" w:rsidRDefault="00F579C0" w:rsidP="00AD0E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971886" w14:textId="77777777" w:rsidR="00F579C0" w:rsidRPr="00CB7987" w:rsidRDefault="00F579C0" w:rsidP="00AD0E9B">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7627031"/>
      <w:docPartObj>
        <w:docPartGallery w:val="Page Numbers (Bottom of Page)"/>
        <w:docPartUnique/>
      </w:docPartObj>
    </w:sdtPr>
    <w:sdtEndPr>
      <w:rPr>
        <w:noProof/>
      </w:rPr>
    </w:sdtEndPr>
    <w:sdtContent>
      <w:p w14:paraId="133528F3" w14:textId="77777777" w:rsidR="00F579C0" w:rsidRDefault="00F579C0">
        <w:pPr>
          <w:pStyle w:val="Footer"/>
          <w:jc w:val="right"/>
        </w:pPr>
        <w:r>
          <w:fldChar w:fldCharType="begin"/>
        </w:r>
        <w:r>
          <w:instrText xml:space="preserve"> PAGE   \* MERGEFORMAT </w:instrText>
        </w:r>
        <w:r>
          <w:fldChar w:fldCharType="separate"/>
        </w:r>
        <w:r w:rsidR="005F462F">
          <w:rPr>
            <w:noProof/>
          </w:rPr>
          <w:t>16</w:t>
        </w:r>
        <w:r>
          <w:rPr>
            <w:noProof/>
          </w:rPr>
          <w:fldChar w:fldCharType="end"/>
        </w:r>
      </w:p>
    </w:sdtContent>
  </w:sdt>
  <w:p w14:paraId="79709E08" w14:textId="77777777" w:rsidR="00F579C0" w:rsidRDefault="00F579C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692EAD" w14:textId="77777777" w:rsidR="00812FF3" w:rsidRDefault="00812FF3" w:rsidP="00670983">
      <w:pPr>
        <w:spacing w:line="240" w:lineRule="auto"/>
      </w:pPr>
      <w:r>
        <w:separator/>
      </w:r>
    </w:p>
  </w:footnote>
  <w:footnote w:type="continuationSeparator" w:id="0">
    <w:p w14:paraId="318E503C" w14:textId="77777777" w:rsidR="00812FF3" w:rsidRDefault="00812FF3" w:rsidP="0067098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BA1544"/>
    <w:multiLevelType w:val="multilevel"/>
    <w:tmpl w:val="3552D75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052C0827"/>
    <w:multiLevelType w:val="hybridMultilevel"/>
    <w:tmpl w:val="FB021B0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nsid w:val="091A5A78"/>
    <w:multiLevelType w:val="hybridMultilevel"/>
    <w:tmpl w:val="09F2E59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94D7364"/>
    <w:multiLevelType w:val="hybridMultilevel"/>
    <w:tmpl w:val="097E6652"/>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nsid w:val="12323F8A"/>
    <w:multiLevelType w:val="hybridMultilevel"/>
    <w:tmpl w:val="01020D0E"/>
    <w:lvl w:ilvl="0" w:tplc="2A625FF2">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12950FEC"/>
    <w:multiLevelType w:val="hybridMultilevel"/>
    <w:tmpl w:val="6896AD58"/>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nsid w:val="1342121B"/>
    <w:multiLevelType w:val="hybridMultilevel"/>
    <w:tmpl w:val="FAEE48F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nsid w:val="153009AD"/>
    <w:multiLevelType w:val="hybridMultilevel"/>
    <w:tmpl w:val="E26624F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nsid w:val="16310F1C"/>
    <w:multiLevelType w:val="hybridMultilevel"/>
    <w:tmpl w:val="AF28148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nsid w:val="16EC02D4"/>
    <w:multiLevelType w:val="hybridMultilevel"/>
    <w:tmpl w:val="65DC024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1730356A"/>
    <w:multiLevelType w:val="hybridMultilevel"/>
    <w:tmpl w:val="99C80F4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nsid w:val="191D3378"/>
    <w:multiLevelType w:val="hybridMultilevel"/>
    <w:tmpl w:val="855EF13C"/>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nsid w:val="1ED03DDD"/>
    <w:multiLevelType w:val="multilevel"/>
    <w:tmpl w:val="D04C8218"/>
    <w:lvl w:ilvl="0">
      <w:start w:val="1"/>
      <w:numFmt w:val="decimal"/>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nsid w:val="211D1416"/>
    <w:multiLevelType w:val="hybridMultilevel"/>
    <w:tmpl w:val="840A086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nsid w:val="221A06D4"/>
    <w:multiLevelType w:val="hybridMultilevel"/>
    <w:tmpl w:val="0E4A69B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25DF05D5"/>
    <w:multiLevelType w:val="multilevel"/>
    <w:tmpl w:val="4EE4FA6C"/>
    <w:lvl w:ilvl="0">
      <w:start w:val="2"/>
      <w:numFmt w:val="decimal"/>
      <w:lvlText w:val="%1."/>
      <w:lvlJc w:val="left"/>
      <w:pPr>
        <w:ind w:left="720" w:hanging="360"/>
      </w:pPr>
      <w:rPr>
        <w:rFonts w:hint="default"/>
        <w:b w:val="0"/>
        <w:color w:val="auto"/>
        <w:sz w:val="24"/>
        <w:szCs w:val="24"/>
      </w:rPr>
    </w:lvl>
    <w:lvl w:ilvl="1">
      <w:start w:val="7"/>
      <w:numFmt w:val="decimal"/>
      <w:isLgl/>
      <w:lvlText w:val="%1.%2"/>
      <w:lvlJc w:val="left"/>
      <w:pPr>
        <w:ind w:left="900" w:hanging="540"/>
      </w:pPr>
      <w:rPr>
        <w:rFonts w:hint="default"/>
      </w:rPr>
    </w:lvl>
    <w:lvl w:ilvl="2">
      <w:start w:val="2"/>
      <w:numFmt w:val="decimal"/>
      <w:pStyle w:val="B2"/>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nsid w:val="260B363B"/>
    <w:multiLevelType w:val="hybridMultilevel"/>
    <w:tmpl w:val="6510A2FC"/>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nsid w:val="26595FD2"/>
    <w:multiLevelType w:val="hybridMultilevel"/>
    <w:tmpl w:val="935A7AB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8">
    <w:nsid w:val="287A7960"/>
    <w:multiLevelType w:val="hybridMultilevel"/>
    <w:tmpl w:val="47B414D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nsid w:val="293B0078"/>
    <w:multiLevelType w:val="hybridMultilevel"/>
    <w:tmpl w:val="3638544C"/>
    <w:lvl w:ilvl="0" w:tplc="677C7B92">
      <w:start w:val="1"/>
      <w:numFmt w:val="decimal"/>
      <w:pStyle w:val="SubBAB1"/>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2B004F57"/>
    <w:multiLevelType w:val="hybridMultilevel"/>
    <w:tmpl w:val="E5989608"/>
    <w:lvl w:ilvl="0" w:tplc="77B2703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nsid w:val="367F6784"/>
    <w:multiLevelType w:val="hybridMultilevel"/>
    <w:tmpl w:val="8E3E898E"/>
    <w:lvl w:ilvl="0" w:tplc="7E54BB34">
      <w:start w:val="1"/>
      <w:numFmt w:val="decimal"/>
      <w:pStyle w:val="SubBAB2"/>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2">
    <w:nsid w:val="39192E28"/>
    <w:multiLevelType w:val="hybridMultilevel"/>
    <w:tmpl w:val="421A2D78"/>
    <w:lvl w:ilvl="0" w:tplc="BE9E3228">
      <w:start w:val="1"/>
      <w:numFmt w:val="decimal"/>
      <w:pStyle w:val="AA3"/>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nsid w:val="3A8B2669"/>
    <w:multiLevelType w:val="hybridMultilevel"/>
    <w:tmpl w:val="3552D7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D9549F4"/>
    <w:multiLevelType w:val="hybridMultilevel"/>
    <w:tmpl w:val="970C358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F01554C"/>
    <w:multiLevelType w:val="hybridMultilevel"/>
    <w:tmpl w:val="1A78BD2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6">
    <w:nsid w:val="41727B8D"/>
    <w:multiLevelType w:val="hybridMultilevel"/>
    <w:tmpl w:val="551A4734"/>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nsid w:val="423B0BAB"/>
    <w:multiLevelType w:val="hybridMultilevel"/>
    <w:tmpl w:val="24A41644"/>
    <w:lvl w:ilvl="0" w:tplc="B8460C32">
      <w:start w:val="1"/>
      <w:numFmt w:val="bullet"/>
      <w:pStyle w:val="Heading4"/>
      <w:lvlText w:val=""/>
      <w:lvlJc w:val="left"/>
      <w:pPr>
        <w:ind w:left="1440" w:hanging="360"/>
      </w:pPr>
      <w:rPr>
        <w:rFonts w:ascii="Wingdings" w:hAnsi="Wingding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8">
    <w:nsid w:val="43474310"/>
    <w:multiLevelType w:val="hybridMultilevel"/>
    <w:tmpl w:val="F162CA14"/>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9">
    <w:nsid w:val="43FA1926"/>
    <w:multiLevelType w:val="multilevel"/>
    <w:tmpl w:val="FD08C4DE"/>
    <w:lvl w:ilvl="0">
      <w:start w:val="1"/>
      <w:numFmt w:val="decimal"/>
      <w:lvlText w:val="[%1]"/>
      <w:lvlJc w:val="left"/>
      <w:pPr>
        <w:ind w:left="720" w:hanging="360"/>
      </w:pPr>
      <w:rPr>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447A44B4"/>
    <w:multiLevelType w:val="hybridMultilevel"/>
    <w:tmpl w:val="7D64DD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49451525"/>
    <w:multiLevelType w:val="hybridMultilevel"/>
    <w:tmpl w:val="D148751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nsid w:val="4A0C04F6"/>
    <w:multiLevelType w:val="hybridMultilevel"/>
    <w:tmpl w:val="AD28737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4BA00A6E"/>
    <w:multiLevelType w:val="hybridMultilevel"/>
    <w:tmpl w:val="0E2E702C"/>
    <w:lvl w:ilvl="0" w:tplc="5268D39A">
      <w:start w:val="1"/>
      <w:numFmt w:val="decimal"/>
      <w:lvlText w:val="%1."/>
      <w:lvlJc w:val="left"/>
      <w:pPr>
        <w:ind w:left="735" w:hanging="375"/>
      </w:pPr>
      <w:rPr>
        <w:rFonts w:hint="default"/>
      </w:rPr>
    </w:lvl>
    <w:lvl w:ilvl="1" w:tplc="4CCE1438">
      <w:start w:val="1"/>
      <w:numFmt w:val="lowerLetter"/>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4BDD1EF0"/>
    <w:multiLevelType w:val="hybridMultilevel"/>
    <w:tmpl w:val="6E6A7C4C"/>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nsid w:val="50AD35B0"/>
    <w:multiLevelType w:val="hybridMultilevel"/>
    <w:tmpl w:val="C226DEDE"/>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6">
    <w:nsid w:val="512C589E"/>
    <w:multiLevelType w:val="hybridMultilevel"/>
    <w:tmpl w:val="E7206168"/>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7">
    <w:nsid w:val="567E6553"/>
    <w:multiLevelType w:val="hybridMultilevel"/>
    <w:tmpl w:val="36F01E0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56925463"/>
    <w:multiLevelType w:val="hybridMultilevel"/>
    <w:tmpl w:val="500C6C0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nsid w:val="57D56034"/>
    <w:multiLevelType w:val="hybridMultilevel"/>
    <w:tmpl w:val="F328CBCA"/>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0">
    <w:nsid w:val="5CBE2BDD"/>
    <w:multiLevelType w:val="hybridMultilevel"/>
    <w:tmpl w:val="8AA8E94C"/>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1">
    <w:nsid w:val="61BF1715"/>
    <w:multiLevelType w:val="hybridMultilevel"/>
    <w:tmpl w:val="6D98C4B6"/>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nsid w:val="64265248"/>
    <w:multiLevelType w:val="hybridMultilevel"/>
    <w:tmpl w:val="BE2C2F60"/>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nsid w:val="65AB2F3C"/>
    <w:multiLevelType w:val="multilevel"/>
    <w:tmpl w:val="3552D75E"/>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4">
    <w:nsid w:val="68BF23D9"/>
    <w:multiLevelType w:val="hybridMultilevel"/>
    <w:tmpl w:val="E85EE922"/>
    <w:lvl w:ilvl="0" w:tplc="38090005">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nsid w:val="6AB74206"/>
    <w:multiLevelType w:val="multilevel"/>
    <w:tmpl w:val="B8A41D8A"/>
    <w:lvl w:ilvl="0">
      <w:start w:val="1"/>
      <w:numFmt w:val="decimal"/>
      <w:lvlText w:val="5.%1"/>
      <w:lvlJc w:val="left"/>
      <w:pPr>
        <w:ind w:left="360" w:hanging="360"/>
      </w:pPr>
      <w:rPr>
        <w:rFonts w:ascii="Times New Roman" w:hAnsi="Times New Roman" w:cs="Times New Roman" w:hint="default"/>
      </w:rPr>
    </w:lvl>
    <w:lvl w:ilvl="1">
      <w:start w:val="1"/>
      <w:numFmt w:val="decimal"/>
      <w:pStyle w:val="cou3"/>
      <w:lvlText w:val="4.%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786" w:hanging="360"/>
      </w:pPr>
      <w:rPr>
        <w:rFonts w:ascii="Times New Roman" w:eastAsiaTheme="minorHAnsi" w:hAnsi="Times New Roman" w:cs="Times New Roman"/>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46">
    <w:nsid w:val="6B0B4C06"/>
    <w:multiLevelType w:val="hybridMultilevel"/>
    <w:tmpl w:val="8CCAAA3C"/>
    <w:lvl w:ilvl="0" w:tplc="6A92F8B6">
      <w:start w:val="1"/>
      <w:numFmt w:val="bullet"/>
      <w:pStyle w:val="AAT"/>
      <w:lvlText w:val=""/>
      <w:lvlJc w:val="left"/>
      <w:pPr>
        <w:ind w:left="720" w:hanging="360"/>
      </w:pPr>
      <w:rPr>
        <w:rFonts w:ascii="Wingdings" w:hAnsi="Wingding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7">
    <w:nsid w:val="6DCF7780"/>
    <w:multiLevelType w:val="hybridMultilevel"/>
    <w:tmpl w:val="7ED430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nsid w:val="712D2074"/>
    <w:multiLevelType w:val="hybridMultilevel"/>
    <w:tmpl w:val="D57C97FA"/>
    <w:lvl w:ilvl="0" w:tplc="C67E6724">
      <w:start w:val="1"/>
      <w:numFmt w:val="decimal"/>
      <w:pStyle w:val="2"/>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9">
    <w:nsid w:val="73205849"/>
    <w:multiLevelType w:val="hybridMultilevel"/>
    <w:tmpl w:val="596CD59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9"/>
  </w:num>
  <w:num w:numId="2">
    <w:abstractNumId w:val="21"/>
  </w:num>
  <w:num w:numId="3">
    <w:abstractNumId w:val="46"/>
  </w:num>
  <w:num w:numId="4">
    <w:abstractNumId w:val="48"/>
  </w:num>
  <w:num w:numId="5">
    <w:abstractNumId w:val="45"/>
  </w:num>
  <w:num w:numId="6">
    <w:abstractNumId w:val="15"/>
  </w:num>
  <w:num w:numId="7">
    <w:abstractNumId w:val="22"/>
  </w:num>
  <w:num w:numId="8">
    <w:abstractNumId w:val="29"/>
  </w:num>
  <w:num w:numId="9">
    <w:abstractNumId w:val="12"/>
  </w:num>
  <w:num w:numId="10">
    <w:abstractNumId w:val="27"/>
  </w:num>
  <w:num w:numId="11">
    <w:abstractNumId w:val="6"/>
  </w:num>
  <w:num w:numId="12">
    <w:abstractNumId w:val="14"/>
  </w:num>
  <w:num w:numId="13">
    <w:abstractNumId w:val="30"/>
  </w:num>
  <w:num w:numId="14">
    <w:abstractNumId w:val="1"/>
  </w:num>
  <w:num w:numId="15">
    <w:abstractNumId w:val="4"/>
  </w:num>
  <w:num w:numId="16">
    <w:abstractNumId w:val="24"/>
  </w:num>
  <w:num w:numId="17">
    <w:abstractNumId w:val="25"/>
  </w:num>
  <w:num w:numId="18">
    <w:abstractNumId w:val="49"/>
  </w:num>
  <w:num w:numId="19">
    <w:abstractNumId w:val="31"/>
  </w:num>
  <w:num w:numId="20">
    <w:abstractNumId w:val="42"/>
  </w:num>
  <w:num w:numId="21">
    <w:abstractNumId w:val="35"/>
  </w:num>
  <w:num w:numId="22">
    <w:abstractNumId w:val="16"/>
  </w:num>
  <w:num w:numId="23">
    <w:abstractNumId w:val="44"/>
  </w:num>
  <w:num w:numId="24">
    <w:abstractNumId w:val="5"/>
  </w:num>
  <w:num w:numId="25">
    <w:abstractNumId w:val="3"/>
  </w:num>
  <w:num w:numId="26">
    <w:abstractNumId w:val="41"/>
  </w:num>
  <w:num w:numId="27">
    <w:abstractNumId w:val="18"/>
  </w:num>
  <w:num w:numId="28">
    <w:abstractNumId w:val="38"/>
  </w:num>
  <w:num w:numId="29">
    <w:abstractNumId w:val="34"/>
  </w:num>
  <w:num w:numId="30">
    <w:abstractNumId w:val="28"/>
  </w:num>
  <w:num w:numId="31">
    <w:abstractNumId w:val="11"/>
  </w:num>
  <w:num w:numId="32">
    <w:abstractNumId w:val="13"/>
  </w:num>
  <w:num w:numId="33">
    <w:abstractNumId w:val="17"/>
  </w:num>
  <w:num w:numId="34">
    <w:abstractNumId w:val="10"/>
  </w:num>
  <w:num w:numId="35">
    <w:abstractNumId w:val="7"/>
  </w:num>
  <w:num w:numId="36">
    <w:abstractNumId w:val="39"/>
  </w:num>
  <w:num w:numId="37">
    <w:abstractNumId w:val="26"/>
  </w:num>
  <w:num w:numId="38">
    <w:abstractNumId w:val="40"/>
  </w:num>
  <w:num w:numId="39">
    <w:abstractNumId w:val="8"/>
  </w:num>
  <w:num w:numId="40">
    <w:abstractNumId w:val="36"/>
  </w:num>
  <w:num w:numId="41">
    <w:abstractNumId w:val="9"/>
  </w:num>
  <w:num w:numId="42">
    <w:abstractNumId w:val="23"/>
  </w:num>
  <w:num w:numId="43">
    <w:abstractNumId w:val="43"/>
  </w:num>
  <w:num w:numId="44">
    <w:abstractNumId w:val="0"/>
  </w:num>
  <w:num w:numId="45">
    <w:abstractNumId w:val="37"/>
  </w:num>
  <w:num w:numId="46">
    <w:abstractNumId w:val="33"/>
  </w:num>
  <w:num w:numId="47">
    <w:abstractNumId w:val="32"/>
  </w:num>
  <w:num w:numId="48">
    <w:abstractNumId w:val="47"/>
  </w:num>
  <w:num w:numId="49">
    <w:abstractNumId w:val="20"/>
  </w:num>
  <w:num w:numId="50">
    <w:abstractNumId w:val="2"/>
  </w:num>
  <w:numIdMacAtCleanup w:val="4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895"/>
    <w:rsid w:val="0000170B"/>
    <w:rsid w:val="00002012"/>
    <w:rsid w:val="0000298D"/>
    <w:rsid w:val="00003B57"/>
    <w:rsid w:val="00003D46"/>
    <w:rsid w:val="00004141"/>
    <w:rsid w:val="000042D5"/>
    <w:rsid w:val="00004E2A"/>
    <w:rsid w:val="00004FFA"/>
    <w:rsid w:val="0000593C"/>
    <w:rsid w:val="00005DBD"/>
    <w:rsid w:val="00005EFE"/>
    <w:rsid w:val="00006651"/>
    <w:rsid w:val="00006D02"/>
    <w:rsid w:val="0000717E"/>
    <w:rsid w:val="00007CAF"/>
    <w:rsid w:val="0001022C"/>
    <w:rsid w:val="000102C3"/>
    <w:rsid w:val="00010390"/>
    <w:rsid w:val="00010BB9"/>
    <w:rsid w:val="00011116"/>
    <w:rsid w:val="000116A8"/>
    <w:rsid w:val="00011BAE"/>
    <w:rsid w:val="00011E5C"/>
    <w:rsid w:val="000129C1"/>
    <w:rsid w:val="000129F9"/>
    <w:rsid w:val="00012B8D"/>
    <w:rsid w:val="000133A6"/>
    <w:rsid w:val="00013831"/>
    <w:rsid w:val="00013A42"/>
    <w:rsid w:val="0001419C"/>
    <w:rsid w:val="0001491B"/>
    <w:rsid w:val="00014AF8"/>
    <w:rsid w:val="000153B6"/>
    <w:rsid w:val="0001572F"/>
    <w:rsid w:val="0001579D"/>
    <w:rsid w:val="00015FD3"/>
    <w:rsid w:val="000163B9"/>
    <w:rsid w:val="00016441"/>
    <w:rsid w:val="000164F9"/>
    <w:rsid w:val="000166CD"/>
    <w:rsid w:val="000167A4"/>
    <w:rsid w:val="00016A43"/>
    <w:rsid w:val="00016AD4"/>
    <w:rsid w:val="00016FAE"/>
    <w:rsid w:val="000209E1"/>
    <w:rsid w:val="00020AF3"/>
    <w:rsid w:val="0002115B"/>
    <w:rsid w:val="00021190"/>
    <w:rsid w:val="00021F64"/>
    <w:rsid w:val="00022761"/>
    <w:rsid w:val="0002277C"/>
    <w:rsid w:val="000229E5"/>
    <w:rsid w:val="00022AB6"/>
    <w:rsid w:val="00023574"/>
    <w:rsid w:val="000237CF"/>
    <w:rsid w:val="000248A8"/>
    <w:rsid w:val="000248D8"/>
    <w:rsid w:val="00024926"/>
    <w:rsid w:val="00025099"/>
    <w:rsid w:val="00025939"/>
    <w:rsid w:val="00025C68"/>
    <w:rsid w:val="0002610A"/>
    <w:rsid w:val="000263A8"/>
    <w:rsid w:val="00026525"/>
    <w:rsid w:val="0002679F"/>
    <w:rsid w:val="00026919"/>
    <w:rsid w:val="00026F06"/>
    <w:rsid w:val="00030493"/>
    <w:rsid w:val="00030B08"/>
    <w:rsid w:val="00031142"/>
    <w:rsid w:val="000317AF"/>
    <w:rsid w:val="00031F36"/>
    <w:rsid w:val="00032083"/>
    <w:rsid w:val="00032243"/>
    <w:rsid w:val="000324D0"/>
    <w:rsid w:val="000324D8"/>
    <w:rsid w:val="000328E2"/>
    <w:rsid w:val="00032C7B"/>
    <w:rsid w:val="00033065"/>
    <w:rsid w:val="000333FB"/>
    <w:rsid w:val="0003372C"/>
    <w:rsid w:val="00033C35"/>
    <w:rsid w:val="00033D6E"/>
    <w:rsid w:val="00033ED8"/>
    <w:rsid w:val="0003466A"/>
    <w:rsid w:val="00034C6F"/>
    <w:rsid w:val="0003505F"/>
    <w:rsid w:val="00035757"/>
    <w:rsid w:val="00036525"/>
    <w:rsid w:val="0003699F"/>
    <w:rsid w:val="00036AE6"/>
    <w:rsid w:val="00036E6D"/>
    <w:rsid w:val="000373E8"/>
    <w:rsid w:val="000376E0"/>
    <w:rsid w:val="00037864"/>
    <w:rsid w:val="00037B18"/>
    <w:rsid w:val="00037EEE"/>
    <w:rsid w:val="00040109"/>
    <w:rsid w:val="00040388"/>
    <w:rsid w:val="00040598"/>
    <w:rsid w:val="00041126"/>
    <w:rsid w:val="0004153F"/>
    <w:rsid w:val="00041E45"/>
    <w:rsid w:val="000422A6"/>
    <w:rsid w:val="000427C6"/>
    <w:rsid w:val="00042E1D"/>
    <w:rsid w:val="00043F7A"/>
    <w:rsid w:val="00044433"/>
    <w:rsid w:val="00045A3D"/>
    <w:rsid w:val="00045A55"/>
    <w:rsid w:val="0004700A"/>
    <w:rsid w:val="00047587"/>
    <w:rsid w:val="00047799"/>
    <w:rsid w:val="0005001E"/>
    <w:rsid w:val="0005125A"/>
    <w:rsid w:val="000513F3"/>
    <w:rsid w:val="00051664"/>
    <w:rsid w:val="00051E91"/>
    <w:rsid w:val="0005289D"/>
    <w:rsid w:val="000529A7"/>
    <w:rsid w:val="000531A8"/>
    <w:rsid w:val="0005324D"/>
    <w:rsid w:val="000532FA"/>
    <w:rsid w:val="00053D31"/>
    <w:rsid w:val="00053D51"/>
    <w:rsid w:val="00053E1B"/>
    <w:rsid w:val="00054200"/>
    <w:rsid w:val="0005458D"/>
    <w:rsid w:val="0005491B"/>
    <w:rsid w:val="00054D29"/>
    <w:rsid w:val="000556B0"/>
    <w:rsid w:val="00055736"/>
    <w:rsid w:val="00055F0F"/>
    <w:rsid w:val="000560F0"/>
    <w:rsid w:val="000562F7"/>
    <w:rsid w:val="000563BE"/>
    <w:rsid w:val="00056918"/>
    <w:rsid w:val="00056F14"/>
    <w:rsid w:val="00056FE0"/>
    <w:rsid w:val="000579A6"/>
    <w:rsid w:val="00057A47"/>
    <w:rsid w:val="00057F48"/>
    <w:rsid w:val="0006054A"/>
    <w:rsid w:val="000605A1"/>
    <w:rsid w:val="00061647"/>
    <w:rsid w:val="0006188E"/>
    <w:rsid w:val="00061B4B"/>
    <w:rsid w:val="00062449"/>
    <w:rsid w:val="0006306C"/>
    <w:rsid w:val="0006329E"/>
    <w:rsid w:val="000633B2"/>
    <w:rsid w:val="000641CA"/>
    <w:rsid w:val="00064575"/>
    <w:rsid w:val="00064AB7"/>
    <w:rsid w:val="00064E4E"/>
    <w:rsid w:val="0006506E"/>
    <w:rsid w:val="00065768"/>
    <w:rsid w:val="00065D1C"/>
    <w:rsid w:val="00065F6C"/>
    <w:rsid w:val="000662DC"/>
    <w:rsid w:val="000668AA"/>
    <w:rsid w:val="0006693A"/>
    <w:rsid w:val="000671FB"/>
    <w:rsid w:val="00067A7D"/>
    <w:rsid w:val="00070A22"/>
    <w:rsid w:val="00070B27"/>
    <w:rsid w:val="0007106E"/>
    <w:rsid w:val="000718F7"/>
    <w:rsid w:val="00071904"/>
    <w:rsid w:val="00071EB2"/>
    <w:rsid w:val="00072039"/>
    <w:rsid w:val="0007234F"/>
    <w:rsid w:val="00072350"/>
    <w:rsid w:val="0007285B"/>
    <w:rsid w:val="00072B15"/>
    <w:rsid w:val="00073545"/>
    <w:rsid w:val="00073A31"/>
    <w:rsid w:val="00073F24"/>
    <w:rsid w:val="0007480A"/>
    <w:rsid w:val="000753D6"/>
    <w:rsid w:val="0007597A"/>
    <w:rsid w:val="00075BD2"/>
    <w:rsid w:val="00075BF2"/>
    <w:rsid w:val="00075EFF"/>
    <w:rsid w:val="000761B0"/>
    <w:rsid w:val="000763BD"/>
    <w:rsid w:val="0007655C"/>
    <w:rsid w:val="00076A2D"/>
    <w:rsid w:val="000773BF"/>
    <w:rsid w:val="00077436"/>
    <w:rsid w:val="000777D9"/>
    <w:rsid w:val="0007798D"/>
    <w:rsid w:val="00077CD9"/>
    <w:rsid w:val="00080795"/>
    <w:rsid w:val="00080E9E"/>
    <w:rsid w:val="0008107A"/>
    <w:rsid w:val="00081298"/>
    <w:rsid w:val="000813FC"/>
    <w:rsid w:val="00081767"/>
    <w:rsid w:val="000818B5"/>
    <w:rsid w:val="00081D4F"/>
    <w:rsid w:val="000821D5"/>
    <w:rsid w:val="0008266A"/>
    <w:rsid w:val="0008276B"/>
    <w:rsid w:val="00082B64"/>
    <w:rsid w:val="00082CB9"/>
    <w:rsid w:val="00082CF4"/>
    <w:rsid w:val="000834C4"/>
    <w:rsid w:val="00083C10"/>
    <w:rsid w:val="00083CFA"/>
    <w:rsid w:val="00084677"/>
    <w:rsid w:val="00084A55"/>
    <w:rsid w:val="00084C71"/>
    <w:rsid w:val="000856C5"/>
    <w:rsid w:val="000858CA"/>
    <w:rsid w:val="0008725D"/>
    <w:rsid w:val="0008728A"/>
    <w:rsid w:val="00087838"/>
    <w:rsid w:val="00087FAB"/>
    <w:rsid w:val="00090187"/>
    <w:rsid w:val="0009080F"/>
    <w:rsid w:val="0009102E"/>
    <w:rsid w:val="000910D0"/>
    <w:rsid w:val="0009182A"/>
    <w:rsid w:val="00092270"/>
    <w:rsid w:val="000923FA"/>
    <w:rsid w:val="00092623"/>
    <w:rsid w:val="0009278D"/>
    <w:rsid w:val="000927BA"/>
    <w:rsid w:val="0009339C"/>
    <w:rsid w:val="0009344F"/>
    <w:rsid w:val="0009405E"/>
    <w:rsid w:val="000941F5"/>
    <w:rsid w:val="000946CF"/>
    <w:rsid w:val="0009480B"/>
    <w:rsid w:val="000949DD"/>
    <w:rsid w:val="00094BDA"/>
    <w:rsid w:val="000952CD"/>
    <w:rsid w:val="00095B2E"/>
    <w:rsid w:val="0009628C"/>
    <w:rsid w:val="00097289"/>
    <w:rsid w:val="00097B59"/>
    <w:rsid w:val="000A02FF"/>
    <w:rsid w:val="000A04B4"/>
    <w:rsid w:val="000A04D6"/>
    <w:rsid w:val="000A07DE"/>
    <w:rsid w:val="000A11DA"/>
    <w:rsid w:val="000A1728"/>
    <w:rsid w:val="000A1DDB"/>
    <w:rsid w:val="000A21A4"/>
    <w:rsid w:val="000A21DA"/>
    <w:rsid w:val="000A225A"/>
    <w:rsid w:val="000A2C48"/>
    <w:rsid w:val="000A2D60"/>
    <w:rsid w:val="000A3296"/>
    <w:rsid w:val="000A3B0C"/>
    <w:rsid w:val="000A40DC"/>
    <w:rsid w:val="000A4211"/>
    <w:rsid w:val="000A4C10"/>
    <w:rsid w:val="000A5A98"/>
    <w:rsid w:val="000A5F74"/>
    <w:rsid w:val="000A6049"/>
    <w:rsid w:val="000A60AA"/>
    <w:rsid w:val="000A6222"/>
    <w:rsid w:val="000A642D"/>
    <w:rsid w:val="000A67AC"/>
    <w:rsid w:val="000A74D8"/>
    <w:rsid w:val="000A756F"/>
    <w:rsid w:val="000A75FC"/>
    <w:rsid w:val="000A7655"/>
    <w:rsid w:val="000A7C72"/>
    <w:rsid w:val="000A7F02"/>
    <w:rsid w:val="000B119F"/>
    <w:rsid w:val="000B13EC"/>
    <w:rsid w:val="000B1AF6"/>
    <w:rsid w:val="000B1EB6"/>
    <w:rsid w:val="000B267C"/>
    <w:rsid w:val="000B2B9A"/>
    <w:rsid w:val="000B2C75"/>
    <w:rsid w:val="000B3058"/>
    <w:rsid w:val="000B38F6"/>
    <w:rsid w:val="000B395C"/>
    <w:rsid w:val="000B3A05"/>
    <w:rsid w:val="000B3AF9"/>
    <w:rsid w:val="000B3DEC"/>
    <w:rsid w:val="000B48DB"/>
    <w:rsid w:val="000B54E6"/>
    <w:rsid w:val="000B568C"/>
    <w:rsid w:val="000B5698"/>
    <w:rsid w:val="000B5707"/>
    <w:rsid w:val="000B5B05"/>
    <w:rsid w:val="000B616B"/>
    <w:rsid w:val="000B6895"/>
    <w:rsid w:val="000B70EE"/>
    <w:rsid w:val="000B7599"/>
    <w:rsid w:val="000B787B"/>
    <w:rsid w:val="000B7C74"/>
    <w:rsid w:val="000B7DA9"/>
    <w:rsid w:val="000C025B"/>
    <w:rsid w:val="000C040B"/>
    <w:rsid w:val="000C127D"/>
    <w:rsid w:val="000C17C6"/>
    <w:rsid w:val="000C2EA7"/>
    <w:rsid w:val="000C349E"/>
    <w:rsid w:val="000C372F"/>
    <w:rsid w:val="000C4009"/>
    <w:rsid w:val="000C41FD"/>
    <w:rsid w:val="000C44D7"/>
    <w:rsid w:val="000C45C5"/>
    <w:rsid w:val="000C45C7"/>
    <w:rsid w:val="000C490F"/>
    <w:rsid w:val="000C4D24"/>
    <w:rsid w:val="000C4D3A"/>
    <w:rsid w:val="000C5CEA"/>
    <w:rsid w:val="000C5DB8"/>
    <w:rsid w:val="000C5E6D"/>
    <w:rsid w:val="000C6734"/>
    <w:rsid w:val="000C6AB7"/>
    <w:rsid w:val="000C6CEF"/>
    <w:rsid w:val="000C767D"/>
    <w:rsid w:val="000C77FD"/>
    <w:rsid w:val="000C78A0"/>
    <w:rsid w:val="000C7A3F"/>
    <w:rsid w:val="000D044F"/>
    <w:rsid w:val="000D052F"/>
    <w:rsid w:val="000D067E"/>
    <w:rsid w:val="000D0DEE"/>
    <w:rsid w:val="000D1399"/>
    <w:rsid w:val="000D1DD5"/>
    <w:rsid w:val="000D209B"/>
    <w:rsid w:val="000D3383"/>
    <w:rsid w:val="000D48AA"/>
    <w:rsid w:val="000D4BF1"/>
    <w:rsid w:val="000D51EF"/>
    <w:rsid w:val="000D54D9"/>
    <w:rsid w:val="000D561C"/>
    <w:rsid w:val="000D5D78"/>
    <w:rsid w:val="000D5F0B"/>
    <w:rsid w:val="000D604A"/>
    <w:rsid w:val="000D685E"/>
    <w:rsid w:val="000D6F8D"/>
    <w:rsid w:val="000D7274"/>
    <w:rsid w:val="000D7405"/>
    <w:rsid w:val="000D76E2"/>
    <w:rsid w:val="000D7AC6"/>
    <w:rsid w:val="000E015A"/>
    <w:rsid w:val="000E06A3"/>
    <w:rsid w:val="000E06D2"/>
    <w:rsid w:val="000E089B"/>
    <w:rsid w:val="000E09C8"/>
    <w:rsid w:val="000E0A2D"/>
    <w:rsid w:val="000E0B60"/>
    <w:rsid w:val="000E14B0"/>
    <w:rsid w:val="000E1A78"/>
    <w:rsid w:val="000E21E5"/>
    <w:rsid w:val="000E231F"/>
    <w:rsid w:val="000E2338"/>
    <w:rsid w:val="000E2629"/>
    <w:rsid w:val="000E2C4F"/>
    <w:rsid w:val="000E2D3E"/>
    <w:rsid w:val="000E2D3F"/>
    <w:rsid w:val="000E3468"/>
    <w:rsid w:val="000E3730"/>
    <w:rsid w:val="000E3F46"/>
    <w:rsid w:val="000E41FC"/>
    <w:rsid w:val="000E517D"/>
    <w:rsid w:val="000E53F4"/>
    <w:rsid w:val="000E54BB"/>
    <w:rsid w:val="000E54DD"/>
    <w:rsid w:val="000E5E0E"/>
    <w:rsid w:val="000E6306"/>
    <w:rsid w:val="000E65F7"/>
    <w:rsid w:val="000E718E"/>
    <w:rsid w:val="000E71A0"/>
    <w:rsid w:val="000E7360"/>
    <w:rsid w:val="000F087C"/>
    <w:rsid w:val="000F0FF6"/>
    <w:rsid w:val="000F1248"/>
    <w:rsid w:val="000F126F"/>
    <w:rsid w:val="000F160D"/>
    <w:rsid w:val="000F2013"/>
    <w:rsid w:val="000F26D7"/>
    <w:rsid w:val="000F312E"/>
    <w:rsid w:val="000F37B7"/>
    <w:rsid w:val="000F3B93"/>
    <w:rsid w:val="000F3BA3"/>
    <w:rsid w:val="000F43E0"/>
    <w:rsid w:val="000F46EA"/>
    <w:rsid w:val="000F4C49"/>
    <w:rsid w:val="000F5417"/>
    <w:rsid w:val="000F6501"/>
    <w:rsid w:val="000F745C"/>
    <w:rsid w:val="000F7641"/>
    <w:rsid w:val="000F7740"/>
    <w:rsid w:val="000F7847"/>
    <w:rsid w:val="000F7A62"/>
    <w:rsid w:val="000F7C7B"/>
    <w:rsid w:val="0010019D"/>
    <w:rsid w:val="001003E9"/>
    <w:rsid w:val="001009BB"/>
    <w:rsid w:val="00100DA7"/>
    <w:rsid w:val="00100EAF"/>
    <w:rsid w:val="00101066"/>
    <w:rsid w:val="00101E19"/>
    <w:rsid w:val="00102780"/>
    <w:rsid w:val="00103363"/>
    <w:rsid w:val="00103B48"/>
    <w:rsid w:val="001048E3"/>
    <w:rsid w:val="00104AD7"/>
    <w:rsid w:val="00104FB6"/>
    <w:rsid w:val="001050E5"/>
    <w:rsid w:val="00105346"/>
    <w:rsid w:val="00105F3E"/>
    <w:rsid w:val="00106098"/>
    <w:rsid w:val="00106368"/>
    <w:rsid w:val="00106576"/>
    <w:rsid w:val="00107806"/>
    <w:rsid w:val="0011016A"/>
    <w:rsid w:val="00110207"/>
    <w:rsid w:val="001102B9"/>
    <w:rsid w:val="00110A82"/>
    <w:rsid w:val="00110F73"/>
    <w:rsid w:val="00111216"/>
    <w:rsid w:val="001114E6"/>
    <w:rsid w:val="001116B4"/>
    <w:rsid w:val="00111FA7"/>
    <w:rsid w:val="00112511"/>
    <w:rsid w:val="0011258F"/>
    <w:rsid w:val="00112D93"/>
    <w:rsid w:val="00112E4C"/>
    <w:rsid w:val="0011325F"/>
    <w:rsid w:val="001134B0"/>
    <w:rsid w:val="00113B07"/>
    <w:rsid w:val="00113C74"/>
    <w:rsid w:val="00113E69"/>
    <w:rsid w:val="001152B1"/>
    <w:rsid w:val="001157D3"/>
    <w:rsid w:val="001159FC"/>
    <w:rsid w:val="00115A3E"/>
    <w:rsid w:val="00115AA1"/>
    <w:rsid w:val="001163FF"/>
    <w:rsid w:val="001168B6"/>
    <w:rsid w:val="00117098"/>
    <w:rsid w:val="0011768C"/>
    <w:rsid w:val="00117D9C"/>
    <w:rsid w:val="0012006B"/>
    <w:rsid w:val="00120D1C"/>
    <w:rsid w:val="00120DE5"/>
    <w:rsid w:val="001210B7"/>
    <w:rsid w:val="0012135F"/>
    <w:rsid w:val="001219DB"/>
    <w:rsid w:val="00121A9C"/>
    <w:rsid w:val="00121E2E"/>
    <w:rsid w:val="00122DAC"/>
    <w:rsid w:val="001246F9"/>
    <w:rsid w:val="00126226"/>
    <w:rsid w:val="001263EC"/>
    <w:rsid w:val="0012642F"/>
    <w:rsid w:val="00126C96"/>
    <w:rsid w:val="00126EA1"/>
    <w:rsid w:val="001274C1"/>
    <w:rsid w:val="00127DAA"/>
    <w:rsid w:val="001300D0"/>
    <w:rsid w:val="00131325"/>
    <w:rsid w:val="00131755"/>
    <w:rsid w:val="00131DC0"/>
    <w:rsid w:val="00131FA1"/>
    <w:rsid w:val="00131FEE"/>
    <w:rsid w:val="001320A0"/>
    <w:rsid w:val="001321F1"/>
    <w:rsid w:val="00132536"/>
    <w:rsid w:val="0013260D"/>
    <w:rsid w:val="00132DF9"/>
    <w:rsid w:val="0013313E"/>
    <w:rsid w:val="001339AF"/>
    <w:rsid w:val="00133C94"/>
    <w:rsid w:val="00134641"/>
    <w:rsid w:val="00134C71"/>
    <w:rsid w:val="001353BE"/>
    <w:rsid w:val="001356AB"/>
    <w:rsid w:val="00135715"/>
    <w:rsid w:val="00135C4C"/>
    <w:rsid w:val="00135D7D"/>
    <w:rsid w:val="00135DC9"/>
    <w:rsid w:val="00135E2F"/>
    <w:rsid w:val="00135E5E"/>
    <w:rsid w:val="00135E7A"/>
    <w:rsid w:val="001369CD"/>
    <w:rsid w:val="00136C91"/>
    <w:rsid w:val="00137021"/>
    <w:rsid w:val="00137094"/>
    <w:rsid w:val="001370AC"/>
    <w:rsid w:val="001375BA"/>
    <w:rsid w:val="0014018B"/>
    <w:rsid w:val="00140497"/>
    <w:rsid w:val="00140A47"/>
    <w:rsid w:val="00141274"/>
    <w:rsid w:val="00141307"/>
    <w:rsid w:val="001413E6"/>
    <w:rsid w:val="0014182D"/>
    <w:rsid w:val="00141A22"/>
    <w:rsid w:val="00141BC6"/>
    <w:rsid w:val="00141D0F"/>
    <w:rsid w:val="00142E17"/>
    <w:rsid w:val="0014315D"/>
    <w:rsid w:val="0014323F"/>
    <w:rsid w:val="001437BA"/>
    <w:rsid w:val="00143D37"/>
    <w:rsid w:val="001441A7"/>
    <w:rsid w:val="00144440"/>
    <w:rsid w:val="0014516A"/>
    <w:rsid w:val="00145245"/>
    <w:rsid w:val="00145DCA"/>
    <w:rsid w:val="00146652"/>
    <w:rsid w:val="00146660"/>
    <w:rsid w:val="00146C61"/>
    <w:rsid w:val="0014722A"/>
    <w:rsid w:val="00147357"/>
    <w:rsid w:val="00147845"/>
    <w:rsid w:val="00147F03"/>
    <w:rsid w:val="00150074"/>
    <w:rsid w:val="0015077E"/>
    <w:rsid w:val="00150E62"/>
    <w:rsid w:val="00150F0D"/>
    <w:rsid w:val="0015122B"/>
    <w:rsid w:val="001515C8"/>
    <w:rsid w:val="00151DBC"/>
    <w:rsid w:val="001521A2"/>
    <w:rsid w:val="001521CA"/>
    <w:rsid w:val="00152EB4"/>
    <w:rsid w:val="00152F8E"/>
    <w:rsid w:val="00153015"/>
    <w:rsid w:val="001532B1"/>
    <w:rsid w:val="00153390"/>
    <w:rsid w:val="00153734"/>
    <w:rsid w:val="001537E0"/>
    <w:rsid w:val="001541B0"/>
    <w:rsid w:val="00154BAA"/>
    <w:rsid w:val="00154D61"/>
    <w:rsid w:val="00154E0F"/>
    <w:rsid w:val="00155937"/>
    <w:rsid w:val="0015604B"/>
    <w:rsid w:val="00156117"/>
    <w:rsid w:val="001563DB"/>
    <w:rsid w:val="00156459"/>
    <w:rsid w:val="00156B5D"/>
    <w:rsid w:val="00156BB8"/>
    <w:rsid w:val="001570BE"/>
    <w:rsid w:val="00157229"/>
    <w:rsid w:val="00157969"/>
    <w:rsid w:val="00157FDA"/>
    <w:rsid w:val="001601E7"/>
    <w:rsid w:val="001608D5"/>
    <w:rsid w:val="00160FF9"/>
    <w:rsid w:val="001611DA"/>
    <w:rsid w:val="0016190E"/>
    <w:rsid w:val="00162170"/>
    <w:rsid w:val="001621AF"/>
    <w:rsid w:val="00162665"/>
    <w:rsid w:val="00162AF2"/>
    <w:rsid w:val="00162BC8"/>
    <w:rsid w:val="00162F25"/>
    <w:rsid w:val="0016303B"/>
    <w:rsid w:val="00163343"/>
    <w:rsid w:val="00164162"/>
    <w:rsid w:val="0016469E"/>
    <w:rsid w:val="0016491A"/>
    <w:rsid w:val="00164C85"/>
    <w:rsid w:val="001656E6"/>
    <w:rsid w:val="00165753"/>
    <w:rsid w:val="00165C15"/>
    <w:rsid w:val="00165D9F"/>
    <w:rsid w:val="0016667A"/>
    <w:rsid w:val="001674B5"/>
    <w:rsid w:val="00167950"/>
    <w:rsid w:val="00167F8C"/>
    <w:rsid w:val="00170186"/>
    <w:rsid w:val="001701EE"/>
    <w:rsid w:val="001702BC"/>
    <w:rsid w:val="001704DD"/>
    <w:rsid w:val="00170DFA"/>
    <w:rsid w:val="001719CC"/>
    <w:rsid w:val="00172682"/>
    <w:rsid w:val="00172CC3"/>
    <w:rsid w:val="00173DCB"/>
    <w:rsid w:val="001740E8"/>
    <w:rsid w:val="001747B0"/>
    <w:rsid w:val="001748AD"/>
    <w:rsid w:val="0017497F"/>
    <w:rsid w:val="00174F51"/>
    <w:rsid w:val="001753B3"/>
    <w:rsid w:val="001757B6"/>
    <w:rsid w:val="00175927"/>
    <w:rsid w:val="00175AFC"/>
    <w:rsid w:val="00175BE2"/>
    <w:rsid w:val="00175FF0"/>
    <w:rsid w:val="001765D5"/>
    <w:rsid w:val="00176854"/>
    <w:rsid w:val="00176899"/>
    <w:rsid w:val="00176996"/>
    <w:rsid w:val="00176DE4"/>
    <w:rsid w:val="00176EC2"/>
    <w:rsid w:val="0017717E"/>
    <w:rsid w:val="001771BA"/>
    <w:rsid w:val="0017742A"/>
    <w:rsid w:val="001775CD"/>
    <w:rsid w:val="001776F8"/>
    <w:rsid w:val="00177769"/>
    <w:rsid w:val="00177865"/>
    <w:rsid w:val="0018048E"/>
    <w:rsid w:val="0018066A"/>
    <w:rsid w:val="001811DC"/>
    <w:rsid w:val="001812AC"/>
    <w:rsid w:val="001812F0"/>
    <w:rsid w:val="0018161F"/>
    <w:rsid w:val="00181A32"/>
    <w:rsid w:val="00182791"/>
    <w:rsid w:val="00182A1F"/>
    <w:rsid w:val="00182BCB"/>
    <w:rsid w:val="00182DD3"/>
    <w:rsid w:val="00182FE9"/>
    <w:rsid w:val="00183360"/>
    <w:rsid w:val="00183E15"/>
    <w:rsid w:val="00183E85"/>
    <w:rsid w:val="00184E6E"/>
    <w:rsid w:val="00184E79"/>
    <w:rsid w:val="00185618"/>
    <w:rsid w:val="00185CE0"/>
    <w:rsid w:val="00186003"/>
    <w:rsid w:val="0018626B"/>
    <w:rsid w:val="00186433"/>
    <w:rsid w:val="00186472"/>
    <w:rsid w:val="001867E1"/>
    <w:rsid w:val="001869A3"/>
    <w:rsid w:val="00186D23"/>
    <w:rsid w:val="00187226"/>
    <w:rsid w:val="001875F9"/>
    <w:rsid w:val="00187AAF"/>
    <w:rsid w:val="00187B5F"/>
    <w:rsid w:val="00187D4A"/>
    <w:rsid w:val="001902BC"/>
    <w:rsid w:val="00190578"/>
    <w:rsid w:val="00190ED5"/>
    <w:rsid w:val="00190EE6"/>
    <w:rsid w:val="00190FE3"/>
    <w:rsid w:val="00191225"/>
    <w:rsid w:val="0019287B"/>
    <w:rsid w:val="00192D51"/>
    <w:rsid w:val="001930D9"/>
    <w:rsid w:val="00194729"/>
    <w:rsid w:val="0019487D"/>
    <w:rsid w:val="00194BB0"/>
    <w:rsid w:val="00194F83"/>
    <w:rsid w:val="001953EC"/>
    <w:rsid w:val="00195731"/>
    <w:rsid w:val="0019596D"/>
    <w:rsid w:val="001959A7"/>
    <w:rsid w:val="00195EB8"/>
    <w:rsid w:val="00195EF0"/>
    <w:rsid w:val="00196B53"/>
    <w:rsid w:val="00196F15"/>
    <w:rsid w:val="0019746A"/>
    <w:rsid w:val="0019777F"/>
    <w:rsid w:val="00197805"/>
    <w:rsid w:val="00197C8D"/>
    <w:rsid w:val="00197DE8"/>
    <w:rsid w:val="001A0C31"/>
    <w:rsid w:val="001A1182"/>
    <w:rsid w:val="001A1F1C"/>
    <w:rsid w:val="001A24A6"/>
    <w:rsid w:val="001A2540"/>
    <w:rsid w:val="001A2BEB"/>
    <w:rsid w:val="001A2EE9"/>
    <w:rsid w:val="001A2F15"/>
    <w:rsid w:val="001A30E7"/>
    <w:rsid w:val="001A3279"/>
    <w:rsid w:val="001A3A9F"/>
    <w:rsid w:val="001A3D43"/>
    <w:rsid w:val="001A4181"/>
    <w:rsid w:val="001A503A"/>
    <w:rsid w:val="001A5600"/>
    <w:rsid w:val="001A56F3"/>
    <w:rsid w:val="001A57F6"/>
    <w:rsid w:val="001A597E"/>
    <w:rsid w:val="001A5EE9"/>
    <w:rsid w:val="001A6040"/>
    <w:rsid w:val="001A6904"/>
    <w:rsid w:val="001A6C59"/>
    <w:rsid w:val="001A73A1"/>
    <w:rsid w:val="001A74E2"/>
    <w:rsid w:val="001A78CB"/>
    <w:rsid w:val="001A7EDF"/>
    <w:rsid w:val="001B04B1"/>
    <w:rsid w:val="001B0761"/>
    <w:rsid w:val="001B0EEF"/>
    <w:rsid w:val="001B1140"/>
    <w:rsid w:val="001B14AE"/>
    <w:rsid w:val="001B157E"/>
    <w:rsid w:val="001B1580"/>
    <w:rsid w:val="001B164C"/>
    <w:rsid w:val="001B16D0"/>
    <w:rsid w:val="001B1D42"/>
    <w:rsid w:val="001B2A22"/>
    <w:rsid w:val="001B3102"/>
    <w:rsid w:val="001B3127"/>
    <w:rsid w:val="001B378C"/>
    <w:rsid w:val="001B4043"/>
    <w:rsid w:val="001B4502"/>
    <w:rsid w:val="001B4BA9"/>
    <w:rsid w:val="001B4CC3"/>
    <w:rsid w:val="001B4D62"/>
    <w:rsid w:val="001B5271"/>
    <w:rsid w:val="001B5614"/>
    <w:rsid w:val="001B56D8"/>
    <w:rsid w:val="001B570B"/>
    <w:rsid w:val="001B5A00"/>
    <w:rsid w:val="001B5C19"/>
    <w:rsid w:val="001B5FC6"/>
    <w:rsid w:val="001B6062"/>
    <w:rsid w:val="001B6338"/>
    <w:rsid w:val="001B6B2C"/>
    <w:rsid w:val="001B7011"/>
    <w:rsid w:val="001B70AC"/>
    <w:rsid w:val="001B7136"/>
    <w:rsid w:val="001B7143"/>
    <w:rsid w:val="001B716A"/>
    <w:rsid w:val="001B7D09"/>
    <w:rsid w:val="001C0701"/>
    <w:rsid w:val="001C0959"/>
    <w:rsid w:val="001C127F"/>
    <w:rsid w:val="001C187F"/>
    <w:rsid w:val="001C1C37"/>
    <w:rsid w:val="001C2438"/>
    <w:rsid w:val="001C2747"/>
    <w:rsid w:val="001C28E0"/>
    <w:rsid w:val="001C2BEC"/>
    <w:rsid w:val="001C2C28"/>
    <w:rsid w:val="001C2CF9"/>
    <w:rsid w:val="001C310A"/>
    <w:rsid w:val="001C3279"/>
    <w:rsid w:val="001C38A7"/>
    <w:rsid w:val="001C3BB3"/>
    <w:rsid w:val="001C3D76"/>
    <w:rsid w:val="001C3FA6"/>
    <w:rsid w:val="001C4488"/>
    <w:rsid w:val="001C4ACB"/>
    <w:rsid w:val="001C551E"/>
    <w:rsid w:val="001C5548"/>
    <w:rsid w:val="001C5BEA"/>
    <w:rsid w:val="001C60E2"/>
    <w:rsid w:val="001C658A"/>
    <w:rsid w:val="001C65CC"/>
    <w:rsid w:val="001C66C3"/>
    <w:rsid w:val="001C67C8"/>
    <w:rsid w:val="001C74FE"/>
    <w:rsid w:val="001C7E72"/>
    <w:rsid w:val="001C7F64"/>
    <w:rsid w:val="001D01F6"/>
    <w:rsid w:val="001D11A1"/>
    <w:rsid w:val="001D12C9"/>
    <w:rsid w:val="001D12CA"/>
    <w:rsid w:val="001D15FC"/>
    <w:rsid w:val="001D19FA"/>
    <w:rsid w:val="001D1E66"/>
    <w:rsid w:val="001D21D5"/>
    <w:rsid w:val="001D2280"/>
    <w:rsid w:val="001D27B0"/>
    <w:rsid w:val="001D32E9"/>
    <w:rsid w:val="001D33B9"/>
    <w:rsid w:val="001D36E4"/>
    <w:rsid w:val="001D3857"/>
    <w:rsid w:val="001D4325"/>
    <w:rsid w:val="001D4EC7"/>
    <w:rsid w:val="001D62C6"/>
    <w:rsid w:val="001D655D"/>
    <w:rsid w:val="001D6588"/>
    <w:rsid w:val="001D6FD6"/>
    <w:rsid w:val="001D74E8"/>
    <w:rsid w:val="001D7A62"/>
    <w:rsid w:val="001D7E31"/>
    <w:rsid w:val="001E007D"/>
    <w:rsid w:val="001E045C"/>
    <w:rsid w:val="001E06CF"/>
    <w:rsid w:val="001E0DF4"/>
    <w:rsid w:val="001E10F6"/>
    <w:rsid w:val="001E137D"/>
    <w:rsid w:val="001E193D"/>
    <w:rsid w:val="001E1BC5"/>
    <w:rsid w:val="001E1E87"/>
    <w:rsid w:val="001E2C10"/>
    <w:rsid w:val="001E2DEB"/>
    <w:rsid w:val="001E2E60"/>
    <w:rsid w:val="001E2F2B"/>
    <w:rsid w:val="001E308F"/>
    <w:rsid w:val="001E31E5"/>
    <w:rsid w:val="001E361C"/>
    <w:rsid w:val="001E41AC"/>
    <w:rsid w:val="001E5394"/>
    <w:rsid w:val="001E5549"/>
    <w:rsid w:val="001E5891"/>
    <w:rsid w:val="001E5E17"/>
    <w:rsid w:val="001E5FE7"/>
    <w:rsid w:val="001E6049"/>
    <w:rsid w:val="001E6E22"/>
    <w:rsid w:val="001E71C6"/>
    <w:rsid w:val="001E744C"/>
    <w:rsid w:val="001E74C5"/>
    <w:rsid w:val="001E7B37"/>
    <w:rsid w:val="001E7FF0"/>
    <w:rsid w:val="001F04BA"/>
    <w:rsid w:val="001F0581"/>
    <w:rsid w:val="001F06C3"/>
    <w:rsid w:val="001F0852"/>
    <w:rsid w:val="001F15A8"/>
    <w:rsid w:val="001F23F7"/>
    <w:rsid w:val="001F34B6"/>
    <w:rsid w:val="001F34D3"/>
    <w:rsid w:val="001F3850"/>
    <w:rsid w:val="001F3C25"/>
    <w:rsid w:val="001F3F76"/>
    <w:rsid w:val="001F4972"/>
    <w:rsid w:val="001F49D4"/>
    <w:rsid w:val="001F4D31"/>
    <w:rsid w:val="001F4E06"/>
    <w:rsid w:val="001F54E8"/>
    <w:rsid w:val="001F5B3F"/>
    <w:rsid w:val="001F6B87"/>
    <w:rsid w:val="001F6F2A"/>
    <w:rsid w:val="001F72C9"/>
    <w:rsid w:val="001F7390"/>
    <w:rsid w:val="002004DC"/>
    <w:rsid w:val="00200686"/>
    <w:rsid w:val="00200975"/>
    <w:rsid w:val="00200D1C"/>
    <w:rsid w:val="00200DB7"/>
    <w:rsid w:val="00201693"/>
    <w:rsid w:val="002020C5"/>
    <w:rsid w:val="002022EF"/>
    <w:rsid w:val="00202DD9"/>
    <w:rsid w:val="00203475"/>
    <w:rsid w:val="002039DB"/>
    <w:rsid w:val="002040C4"/>
    <w:rsid w:val="002041F1"/>
    <w:rsid w:val="00204ABB"/>
    <w:rsid w:val="00204BA8"/>
    <w:rsid w:val="00205012"/>
    <w:rsid w:val="002051E0"/>
    <w:rsid w:val="00205E5F"/>
    <w:rsid w:val="00206352"/>
    <w:rsid w:val="00206851"/>
    <w:rsid w:val="00206939"/>
    <w:rsid w:val="002074AC"/>
    <w:rsid w:val="00210086"/>
    <w:rsid w:val="002105CC"/>
    <w:rsid w:val="0021073F"/>
    <w:rsid w:val="00210A71"/>
    <w:rsid w:val="00210B43"/>
    <w:rsid w:val="00210C18"/>
    <w:rsid w:val="002110A0"/>
    <w:rsid w:val="002111AC"/>
    <w:rsid w:val="00211C13"/>
    <w:rsid w:val="002124AC"/>
    <w:rsid w:val="002127FC"/>
    <w:rsid w:val="00212807"/>
    <w:rsid w:val="00212E7C"/>
    <w:rsid w:val="002134A0"/>
    <w:rsid w:val="00213628"/>
    <w:rsid w:val="002137DE"/>
    <w:rsid w:val="002144B7"/>
    <w:rsid w:val="002153CA"/>
    <w:rsid w:val="00215681"/>
    <w:rsid w:val="00215EEA"/>
    <w:rsid w:val="002166D0"/>
    <w:rsid w:val="00216817"/>
    <w:rsid w:val="002168F1"/>
    <w:rsid w:val="00216B32"/>
    <w:rsid w:val="0021752E"/>
    <w:rsid w:val="002176E7"/>
    <w:rsid w:val="00217984"/>
    <w:rsid w:val="00217A7A"/>
    <w:rsid w:val="002200C1"/>
    <w:rsid w:val="002202EB"/>
    <w:rsid w:val="002208DC"/>
    <w:rsid w:val="00221033"/>
    <w:rsid w:val="00221551"/>
    <w:rsid w:val="00221B6D"/>
    <w:rsid w:val="00223038"/>
    <w:rsid w:val="002243EC"/>
    <w:rsid w:val="0022463B"/>
    <w:rsid w:val="00224851"/>
    <w:rsid w:val="00224E63"/>
    <w:rsid w:val="00224F7A"/>
    <w:rsid w:val="0022560D"/>
    <w:rsid w:val="00225CB3"/>
    <w:rsid w:val="00226565"/>
    <w:rsid w:val="002268DC"/>
    <w:rsid w:val="00226AF5"/>
    <w:rsid w:val="00227861"/>
    <w:rsid w:val="002278DF"/>
    <w:rsid w:val="00230137"/>
    <w:rsid w:val="00230389"/>
    <w:rsid w:val="0023058E"/>
    <w:rsid w:val="002307AE"/>
    <w:rsid w:val="00232065"/>
    <w:rsid w:val="00232419"/>
    <w:rsid w:val="0023249A"/>
    <w:rsid w:val="00232932"/>
    <w:rsid w:val="00232C5A"/>
    <w:rsid w:val="002333AA"/>
    <w:rsid w:val="0023370B"/>
    <w:rsid w:val="00233BDB"/>
    <w:rsid w:val="00234119"/>
    <w:rsid w:val="002348A0"/>
    <w:rsid w:val="00234E1A"/>
    <w:rsid w:val="002352BD"/>
    <w:rsid w:val="0023573F"/>
    <w:rsid w:val="00235866"/>
    <w:rsid w:val="00235ABB"/>
    <w:rsid w:val="002361F5"/>
    <w:rsid w:val="00236F51"/>
    <w:rsid w:val="00236FA0"/>
    <w:rsid w:val="0023759A"/>
    <w:rsid w:val="0023794C"/>
    <w:rsid w:val="002408BE"/>
    <w:rsid w:val="00240C39"/>
    <w:rsid w:val="00240D1A"/>
    <w:rsid w:val="00241A5D"/>
    <w:rsid w:val="00242B49"/>
    <w:rsid w:val="00242EA0"/>
    <w:rsid w:val="00242F7B"/>
    <w:rsid w:val="0024354B"/>
    <w:rsid w:val="0024375F"/>
    <w:rsid w:val="00243EAE"/>
    <w:rsid w:val="00244625"/>
    <w:rsid w:val="00244720"/>
    <w:rsid w:val="00244C58"/>
    <w:rsid w:val="00244D88"/>
    <w:rsid w:val="00244E8D"/>
    <w:rsid w:val="002460F2"/>
    <w:rsid w:val="00246360"/>
    <w:rsid w:val="0024727D"/>
    <w:rsid w:val="00247692"/>
    <w:rsid w:val="0024774B"/>
    <w:rsid w:val="00247A2A"/>
    <w:rsid w:val="00250A58"/>
    <w:rsid w:val="00250CF2"/>
    <w:rsid w:val="00251024"/>
    <w:rsid w:val="002512E8"/>
    <w:rsid w:val="00251CCF"/>
    <w:rsid w:val="0025250C"/>
    <w:rsid w:val="00252E0E"/>
    <w:rsid w:val="00253043"/>
    <w:rsid w:val="00253100"/>
    <w:rsid w:val="002532BC"/>
    <w:rsid w:val="002538C9"/>
    <w:rsid w:val="00253AFE"/>
    <w:rsid w:val="002542DE"/>
    <w:rsid w:val="00254911"/>
    <w:rsid w:val="00254E5D"/>
    <w:rsid w:val="002552F9"/>
    <w:rsid w:val="002564DD"/>
    <w:rsid w:val="0025670F"/>
    <w:rsid w:val="002571F6"/>
    <w:rsid w:val="002603B7"/>
    <w:rsid w:val="00260AC2"/>
    <w:rsid w:val="00260AD0"/>
    <w:rsid w:val="00260CC0"/>
    <w:rsid w:val="00261458"/>
    <w:rsid w:val="002616A2"/>
    <w:rsid w:val="002617C3"/>
    <w:rsid w:val="002618F8"/>
    <w:rsid w:val="00261BA5"/>
    <w:rsid w:val="0026203D"/>
    <w:rsid w:val="00262210"/>
    <w:rsid w:val="00262753"/>
    <w:rsid w:val="00262871"/>
    <w:rsid w:val="00262C1E"/>
    <w:rsid w:val="00262DE1"/>
    <w:rsid w:val="002637B8"/>
    <w:rsid w:val="00263DA5"/>
    <w:rsid w:val="00263E76"/>
    <w:rsid w:val="00264065"/>
    <w:rsid w:val="0026421D"/>
    <w:rsid w:val="00264DB8"/>
    <w:rsid w:val="00264F3A"/>
    <w:rsid w:val="0026599E"/>
    <w:rsid w:val="00265B37"/>
    <w:rsid w:val="002666D8"/>
    <w:rsid w:val="00267013"/>
    <w:rsid w:val="00267699"/>
    <w:rsid w:val="002676D7"/>
    <w:rsid w:val="00267735"/>
    <w:rsid w:val="00267755"/>
    <w:rsid w:val="00270449"/>
    <w:rsid w:val="00271812"/>
    <w:rsid w:val="00271840"/>
    <w:rsid w:val="00271D08"/>
    <w:rsid w:val="002720E3"/>
    <w:rsid w:val="00272D07"/>
    <w:rsid w:val="00272FD0"/>
    <w:rsid w:val="00274124"/>
    <w:rsid w:val="0027419F"/>
    <w:rsid w:val="002744DC"/>
    <w:rsid w:val="00274503"/>
    <w:rsid w:val="0027468E"/>
    <w:rsid w:val="002749A5"/>
    <w:rsid w:val="002749BA"/>
    <w:rsid w:val="00274A52"/>
    <w:rsid w:val="00274D3B"/>
    <w:rsid w:val="002756A9"/>
    <w:rsid w:val="002758D1"/>
    <w:rsid w:val="00275EC7"/>
    <w:rsid w:val="002760E1"/>
    <w:rsid w:val="00276474"/>
    <w:rsid w:val="0027685F"/>
    <w:rsid w:val="00276A87"/>
    <w:rsid w:val="00276D70"/>
    <w:rsid w:val="00277362"/>
    <w:rsid w:val="002779C8"/>
    <w:rsid w:val="00277A50"/>
    <w:rsid w:val="00280AD2"/>
    <w:rsid w:val="00280EB9"/>
    <w:rsid w:val="0028119E"/>
    <w:rsid w:val="00281224"/>
    <w:rsid w:val="00281234"/>
    <w:rsid w:val="002813C2"/>
    <w:rsid w:val="0028146F"/>
    <w:rsid w:val="002816F1"/>
    <w:rsid w:val="002819A0"/>
    <w:rsid w:val="0028215A"/>
    <w:rsid w:val="00282357"/>
    <w:rsid w:val="00282883"/>
    <w:rsid w:val="002835FF"/>
    <w:rsid w:val="002841B1"/>
    <w:rsid w:val="00284ABB"/>
    <w:rsid w:val="00284E19"/>
    <w:rsid w:val="00285115"/>
    <w:rsid w:val="002851C9"/>
    <w:rsid w:val="00285D8F"/>
    <w:rsid w:val="00285FBA"/>
    <w:rsid w:val="0028635A"/>
    <w:rsid w:val="00286DCF"/>
    <w:rsid w:val="002870C7"/>
    <w:rsid w:val="002877DF"/>
    <w:rsid w:val="00287C7E"/>
    <w:rsid w:val="00287DF7"/>
    <w:rsid w:val="002900E4"/>
    <w:rsid w:val="00290346"/>
    <w:rsid w:val="00290A0F"/>
    <w:rsid w:val="00290B65"/>
    <w:rsid w:val="00290C02"/>
    <w:rsid w:val="00290DEE"/>
    <w:rsid w:val="002916C2"/>
    <w:rsid w:val="002924BF"/>
    <w:rsid w:val="00292805"/>
    <w:rsid w:val="00292833"/>
    <w:rsid w:val="00292EDD"/>
    <w:rsid w:val="002932EF"/>
    <w:rsid w:val="0029439A"/>
    <w:rsid w:val="00294B5F"/>
    <w:rsid w:val="00294FAA"/>
    <w:rsid w:val="002954D9"/>
    <w:rsid w:val="002956C1"/>
    <w:rsid w:val="002957EE"/>
    <w:rsid w:val="00295C79"/>
    <w:rsid w:val="00296140"/>
    <w:rsid w:val="0029647D"/>
    <w:rsid w:val="0029678F"/>
    <w:rsid w:val="00296EDF"/>
    <w:rsid w:val="00296F99"/>
    <w:rsid w:val="0029705B"/>
    <w:rsid w:val="00297224"/>
    <w:rsid w:val="0029758A"/>
    <w:rsid w:val="002A0DB6"/>
    <w:rsid w:val="002A1192"/>
    <w:rsid w:val="002A1583"/>
    <w:rsid w:val="002A2A27"/>
    <w:rsid w:val="002A3DA5"/>
    <w:rsid w:val="002A3E49"/>
    <w:rsid w:val="002A3F09"/>
    <w:rsid w:val="002A4012"/>
    <w:rsid w:val="002A454E"/>
    <w:rsid w:val="002A4A45"/>
    <w:rsid w:val="002A507C"/>
    <w:rsid w:val="002A5161"/>
    <w:rsid w:val="002A533B"/>
    <w:rsid w:val="002A5915"/>
    <w:rsid w:val="002A66C8"/>
    <w:rsid w:val="002A68F7"/>
    <w:rsid w:val="002A758B"/>
    <w:rsid w:val="002B004E"/>
    <w:rsid w:val="002B01FE"/>
    <w:rsid w:val="002B09B6"/>
    <w:rsid w:val="002B1491"/>
    <w:rsid w:val="002B18AF"/>
    <w:rsid w:val="002B18B7"/>
    <w:rsid w:val="002B19D8"/>
    <w:rsid w:val="002B1AF6"/>
    <w:rsid w:val="002B22DE"/>
    <w:rsid w:val="002B2360"/>
    <w:rsid w:val="002B27E2"/>
    <w:rsid w:val="002B29C7"/>
    <w:rsid w:val="002B2EF8"/>
    <w:rsid w:val="002B318B"/>
    <w:rsid w:val="002B31C1"/>
    <w:rsid w:val="002B3736"/>
    <w:rsid w:val="002B4339"/>
    <w:rsid w:val="002B4981"/>
    <w:rsid w:val="002B49A3"/>
    <w:rsid w:val="002B55CA"/>
    <w:rsid w:val="002B573A"/>
    <w:rsid w:val="002B62EB"/>
    <w:rsid w:val="002B6F17"/>
    <w:rsid w:val="002B7454"/>
    <w:rsid w:val="002B7D57"/>
    <w:rsid w:val="002B7E9C"/>
    <w:rsid w:val="002C0034"/>
    <w:rsid w:val="002C0372"/>
    <w:rsid w:val="002C05A9"/>
    <w:rsid w:val="002C05D2"/>
    <w:rsid w:val="002C087D"/>
    <w:rsid w:val="002C0992"/>
    <w:rsid w:val="002C11D6"/>
    <w:rsid w:val="002C1305"/>
    <w:rsid w:val="002C1BAA"/>
    <w:rsid w:val="002C2079"/>
    <w:rsid w:val="002C2366"/>
    <w:rsid w:val="002C29B9"/>
    <w:rsid w:val="002C2A2E"/>
    <w:rsid w:val="002C2A54"/>
    <w:rsid w:val="002C2C5A"/>
    <w:rsid w:val="002C345F"/>
    <w:rsid w:val="002C4133"/>
    <w:rsid w:val="002C44E8"/>
    <w:rsid w:val="002C45DE"/>
    <w:rsid w:val="002C473C"/>
    <w:rsid w:val="002C5005"/>
    <w:rsid w:val="002C5741"/>
    <w:rsid w:val="002C5DF5"/>
    <w:rsid w:val="002C62A4"/>
    <w:rsid w:val="002C65B6"/>
    <w:rsid w:val="002C6D8F"/>
    <w:rsid w:val="002C6E10"/>
    <w:rsid w:val="002C6F97"/>
    <w:rsid w:val="002D0367"/>
    <w:rsid w:val="002D0C24"/>
    <w:rsid w:val="002D0CAC"/>
    <w:rsid w:val="002D0DFA"/>
    <w:rsid w:val="002D0F91"/>
    <w:rsid w:val="002D1911"/>
    <w:rsid w:val="002D23C6"/>
    <w:rsid w:val="002D257F"/>
    <w:rsid w:val="002D2834"/>
    <w:rsid w:val="002D2A40"/>
    <w:rsid w:val="002D3418"/>
    <w:rsid w:val="002D35B6"/>
    <w:rsid w:val="002D393A"/>
    <w:rsid w:val="002D3FE5"/>
    <w:rsid w:val="002D41D3"/>
    <w:rsid w:val="002D43F0"/>
    <w:rsid w:val="002D442C"/>
    <w:rsid w:val="002D45D1"/>
    <w:rsid w:val="002D48E0"/>
    <w:rsid w:val="002D4B14"/>
    <w:rsid w:val="002D5668"/>
    <w:rsid w:val="002D56C2"/>
    <w:rsid w:val="002D581E"/>
    <w:rsid w:val="002D5CFC"/>
    <w:rsid w:val="002D61E6"/>
    <w:rsid w:val="002D6C18"/>
    <w:rsid w:val="002D6D69"/>
    <w:rsid w:val="002D70F3"/>
    <w:rsid w:val="002D7290"/>
    <w:rsid w:val="002D73FE"/>
    <w:rsid w:val="002D76BA"/>
    <w:rsid w:val="002D79DF"/>
    <w:rsid w:val="002D7EEF"/>
    <w:rsid w:val="002E066A"/>
    <w:rsid w:val="002E09B5"/>
    <w:rsid w:val="002E0CCF"/>
    <w:rsid w:val="002E0E2F"/>
    <w:rsid w:val="002E0F5B"/>
    <w:rsid w:val="002E11C7"/>
    <w:rsid w:val="002E120C"/>
    <w:rsid w:val="002E1646"/>
    <w:rsid w:val="002E1CEC"/>
    <w:rsid w:val="002E1DA0"/>
    <w:rsid w:val="002E1F36"/>
    <w:rsid w:val="002E2220"/>
    <w:rsid w:val="002E3CF2"/>
    <w:rsid w:val="002E532F"/>
    <w:rsid w:val="002E5D48"/>
    <w:rsid w:val="002E6695"/>
    <w:rsid w:val="002E6D47"/>
    <w:rsid w:val="002E71D6"/>
    <w:rsid w:val="002E79C4"/>
    <w:rsid w:val="002E7CB2"/>
    <w:rsid w:val="002F0185"/>
    <w:rsid w:val="002F05BF"/>
    <w:rsid w:val="002F099D"/>
    <w:rsid w:val="002F1763"/>
    <w:rsid w:val="002F1D35"/>
    <w:rsid w:val="002F1EDD"/>
    <w:rsid w:val="002F2760"/>
    <w:rsid w:val="002F2990"/>
    <w:rsid w:val="002F2C1F"/>
    <w:rsid w:val="002F36FD"/>
    <w:rsid w:val="002F37F5"/>
    <w:rsid w:val="002F39DF"/>
    <w:rsid w:val="002F440B"/>
    <w:rsid w:val="002F4834"/>
    <w:rsid w:val="002F48AC"/>
    <w:rsid w:val="002F5272"/>
    <w:rsid w:val="002F580F"/>
    <w:rsid w:val="002F5A69"/>
    <w:rsid w:val="002F60F9"/>
    <w:rsid w:val="002F6470"/>
    <w:rsid w:val="002F6B4F"/>
    <w:rsid w:val="002F6F85"/>
    <w:rsid w:val="002F7001"/>
    <w:rsid w:val="002F774B"/>
    <w:rsid w:val="002F78EA"/>
    <w:rsid w:val="002F797B"/>
    <w:rsid w:val="002F7DC8"/>
    <w:rsid w:val="0030148C"/>
    <w:rsid w:val="00301A69"/>
    <w:rsid w:val="003020D9"/>
    <w:rsid w:val="003021AC"/>
    <w:rsid w:val="003023D0"/>
    <w:rsid w:val="00302684"/>
    <w:rsid w:val="0030294A"/>
    <w:rsid w:val="00302D46"/>
    <w:rsid w:val="00303528"/>
    <w:rsid w:val="00303B08"/>
    <w:rsid w:val="003040E3"/>
    <w:rsid w:val="003043AD"/>
    <w:rsid w:val="00304637"/>
    <w:rsid w:val="00304903"/>
    <w:rsid w:val="0030536F"/>
    <w:rsid w:val="00305556"/>
    <w:rsid w:val="00306DA1"/>
    <w:rsid w:val="00307093"/>
    <w:rsid w:val="00307C5D"/>
    <w:rsid w:val="003102CB"/>
    <w:rsid w:val="003103D3"/>
    <w:rsid w:val="00310403"/>
    <w:rsid w:val="00310513"/>
    <w:rsid w:val="00310600"/>
    <w:rsid w:val="003108BF"/>
    <w:rsid w:val="003108F6"/>
    <w:rsid w:val="003109B1"/>
    <w:rsid w:val="00310A6A"/>
    <w:rsid w:val="0031181B"/>
    <w:rsid w:val="00311C80"/>
    <w:rsid w:val="00312697"/>
    <w:rsid w:val="003126D8"/>
    <w:rsid w:val="00314631"/>
    <w:rsid w:val="00314729"/>
    <w:rsid w:val="00314E4D"/>
    <w:rsid w:val="00316730"/>
    <w:rsid w:val="00317221"/>
    <w:rsid w:val="0031740C"/>
    <w:rsid w:val="003202ED"/>
    <w:rsid w:val="00320EB9"/>
    <w:rsid w:val="0032238D"/>
    <w:rsid w:val="0032250F"/>
    <w:rsid w:val="00322D1B"/>
    <w:rsid w:val="0032348D"/>
    <w:rsid w:val="003234BF"/>
    <w:rsid w:val="0032394A"/>
    <w:rsid w:val="00323C5B"/>
    <w:rsid w:val="00323E12"/>
    <w:rsid w:val="003250A9"/>
    <w:rsid w:val="003251FF"/>
    <w:rsid w:val="0032520D"/>
    <w:rsid w:val="00325635"/>
    <w:rsid w:val="00325964"/>
    <w:rsid w:val="003260EA"/>
    <w:rsid w:val="00326731"/>
    <w:rsid w:val="003267DA"/>
    <w:rsid w:val="0032685B"/>
    <w:rsid w:val="0032736E"/>
    <w:rsid w:val="0032740D"/>
    <w:rsid w:val="003279AD"/>
    <w:rsid w:val="003279F7"/>
    <w:rsid w:val="00330203"/>
    <w:rsid w:val="00330C39"/>
    <w:rsid w:val="00330FF5"/>
    <w:rsid w:val="00331376"/>
    <w:rsid w:val="00331D4C"/>
    <w:rsid w:val="00331D99"/>
    <w:rsid w:val="00331DBC"/>
    <w:rsid w:val="0033231B"/>
    <w:rsid w:val="00332393"/>
    <w:rsid w:val="00332E79"/>
    <w:rsid w:val="00333015"/>
    <w:rsid w:val="00333020"/>
    <w:rsid w:val="00333068"/>
    <w:rsid w:val="003334D0"/>
    <w:rsid w:val="0033394C"/>
    <w:rsid w:val="00333C02"/>
    <w:rsid w:val="00333C69"/>
    <w:rsid w:val="00333CD9"/>
    <w:rsid w:val="003343F0"/>
    <w:rsid w:val="003344AB"/>
    <w:rsid w:val="0033519B"/>
    <w:rsid w:val="00335214"/>
    <w:rsid w:val="003352C8"/>
    <w:rsid w:val="003356F6"/>
    <w:rsid w:val="00335AA9"/>
    <w:rsid w:val="003362D2"/>
    <w:rsid w:val="003363BE"/>
    <w:rsid w:val="00336EA2"/>
    <w:rsid w:val="00336F4E"/>
    <w:rsid w:val="003371D4"/>
    <w:rsid w:val="0033731C"/>
    <w:rsid w:val="0033736E"/>
    <w:rsid w:val="0033767B"/>
    <w:rsid w:val="0033781F"/>
    <w:rsid w:val="00340683"/>
    <w:rsid w:val="00340789"/>
    <w:rsid w:val="00340952"/>
    <w:rsid w:val="00341207"/>
    <w:rsid w:val="0034136A"/>
    <w:rsid w:val="003414C6"/>
    <w:rsid w:val="00341B40"/>
    <w:rsid w:val="00342351"/>
    <w:rsid w:val="00342CEB"/>
    <w:rsid w:val="00344184"/>
    <w:rsid w:val="003444AC"/>
    <w:rsid w:val="00344CE3"/>
    <w:rsid w:val="0034539C"/>
    <w:rsid w:val="003454F1"/>
    <w:rsid w:val="00346142"/>
    <w:rsid w:val="003466C0"/>
    <w:rsid w:val="0034678E"/>
    <w:rsid w:val="003468E3"/>
    <w:rsid w:val="00346CB4"/>
    <w:rsid w:val="003477D9"/>
    <w:rsid w:val="00347B9A"/>
    <w:rsid w:val="00350529"/>
    <w:rsid w:val="00350927"/>
    <w:rsid w:val="00350C7E"/>
    <w:rsid w:val="00350E61"/>
    <w:rsid w:val="00351605"/>
    <w:rsid w:val="0035194D"/>
    <w:rsid w:val="00351BD7"/>
    <w:rsid w:val="00351EEB"/>
    <w:rsid w:val="003522C8"/>
    <w:rsid w:val="003523DB"/>
    <w:rsid w:val="00352426"/>
    <w:rsid w:val="0035269F"/>
    <w:rsid w:val="00352BAF"/>
    <w:rsid w:val="0035301C"/>
    <w:rsid w:val="00353064"/>
    <w:rsid w:val="00353507"/>
    <w:rsid w:val="00353736"/>
    <w:rsid w:val="0035379A"/>
    <w:rsid w:val="00353B1C"/>
    <w:rsid w:val="00353B5C"/>
    <w:rsid w:val="003540D6"/>
    <w:rsid w:val="003548E5"/>
    <w:rsid w:val="00354D7F"/>
    <w:rsid w:val="003556A8"/>
    <w:rsid w:val="00355CF6"/>
    <w:rsid w:val="00355D5B"/>
    <w:rsid w:val="0035614E"/>
    <w:rsid w:val="00356547"/>
    <w:rsid w:val="0035677F"/>
    <w:rsid w:val="0035699E"/>
    <w:rsid w:val="00356B44"/>
    <w:rsid w:val="00357487"/>
    <w:rsid w:val="00360134"/>
    <w:rsid w:val="00360271"/>
    <w:rsid w:val="0036088E"/>
    <w:rsid w:val="003609A8"/>
    <w:rsid w:val="003612C2"/>
    <w:rsid w:val="0036140A"/>
    <w:rsid w:val="00361569"/>
    <w:rsid w:val="0036196A"/>
    <w:rsid w:val="00361EF3"/>
    <w:rsid w:val="00362C1D"/>
    <w:rsid w:val="00362C9E"/>
    <w:rsid w:val="003636F5"/>
    <w:rsid w:val="00363841"/>
    <w:rsid w:val="00364675"/>
    <w:rsid w:val="00364F38"/>
    <w:rsid w:val="00364FFD"/>
    <w:rsid w:val="00365084"/>
    <w:rsid w:val="003655DE"/>
    <w:rsid w:val="00365738"/>
    <w:rsid w:val="0036762F"/>
    <w:rsid w:val="00367FC0"/>
    <w:rsid w:val="00370217"/>
    <w:rsid w:val="0037061A"/>
    <w:rsid w:val="00371226"/>
    <w:rsid w:val="00371503"/>
    <w:rsid w:val="00371AFB"/>
    <w:rsid w:val="00372046"/>
    <w:rsid w:val="003720AA"/>
    <w:rsid w:val="003727A3"/>
    <w:rsid w:val="00372A8A"/>
    <w:rsid w:val="00372E8E"/>
    <w:rsid w:val="00373730"/>
    <w:rsid w:val="00373779"/>
    <w:rsid w:val="00373BA6"/>
    <w:rsid w:val="00373F5E"/>
    <w:rsid w:val="00373F60"/>
    <w:rsid w:val="003743A6"/>
    <w:rsid w:val="003746E9"/>
    <w:rsid w:val="00374C3D"/>
    <w:rsid w:val="003754B4"/>
    <w:rsid w:val="00375899"/>
    <w:rsid w:val="003759F7"/>
    <w:rsid w:val="00375AB5"/>
    <w:rsid w:val="00375AC4"/>
    <w:rsid w:val="00377166"/>
    <w:rsid w:val="00377460"/>
    <w:rsid w:val="00377766"/>
    <w:rsid w:val="00377B1E"/>
    <w:rsid w:val="00377CAB"/>
    <w:rsid w:val="00380D97"/>
    <w:rsid w:val="003810BE"/>
    <w:rsid w:val="003810C5"/>
    <w:rsid w:val="0038121E"/>
    <w:rsid w:val="00381429"/>
    <w:rsid w:val="00381521"/>
    <w:rsid w:val="003826EE"/>
    <w:rsid w:val="00382EA3"/>
    <w:rsid w:val="00382EDC"/>
    <w:rsid w:val="00383DD3"/>
    <w:rsid w:val="00383E8F"/>
    <w:rsid w:val="00383EA0"/>
    <w:rsid w:val="00383F7D"/>
    <w:rsid w:val="00384082"/>
    <w:rsid w:val="00384D05"/>
    <w:rsid w:val="00384F4F"/>
    <w:rsid w:val="00385388"/>
    <w:rsid w:val="00385B3A"/>
    <w:rsid w:val="00386A13"/>
    <w:rsid w:val="00386EDB"/>
    <w:rsid w:val="0038711C"/>
    <w:rsid w:val="00387F02"/>
    <w:rsid w:val="00390385"/>
    <w:rsid w:val="00390446"/>
    <w:rsid w:val="003912BC"/>
    <w:rsid w:val="00391C4E"/>
    <w:rsid w:val="00391CC2"/>
    <w:rsid w:val="00392606"/>
    <w:rsid w:val="00392DCD"/>
    <w:rsid w:val="003930FB"/>
    <w:rsid w:val="00393533"/>
    <w:rsid w:val="0039371E"/>
    <w:rsid w:val="00393781"/>
    <w:rsid w:val="003937DF"/>
    <w:rsid w:val="00393B6F"/>
    <w:rsid w:val="00393E57"/>
    <w:rsid w:val="00393EA7"/>
    <w:rsid w:val="00394125"/>
    <w:rsid w:val="0039421B"/>
    <w:rsid w:val="00394383"/>
    <w:rsid w:val="003945AE"/>
    <w:rsid w:val="00394CA0"/>
    <w:rsid w:val="00395148"/>
    <w:rsid w:val="0039517F"/>
    <w:rsid w:val="0039533C"/>
    <w:rsid w:val="003955D3"/>
    <w:rsid w:val="00395720"/>
    <w:rsid w:val="00395733"/>
    <w:rsid w:val="00396293"/>
    <w:rsid w:val="003968FE"/>
    <w:rsid w:val="00396A98"/>
    <w:rsid w:val="00396EA7"/>
    <w:rsid w:val="00397048"/>
    <w:rsid w:val="003970BD"/>
    <w:rsid w:val="003971B8"/>
    <w:rsid w:val="003A01D4"/>
    <w:rsid w:val="003A0984"/>
    <w:rsid w:val="003A176B"/>
    <w:rsid w:val="003A196C"/>
    <w:rsid w:val="003A1CFF"/>
    <w:rsid w:val="003A1E93"/>
    <w:rsid w:val="003A1EAE"/>
    <w:rsid w:val="003A28EB"/>
    <w:rsid w:val="003A32B8"/>
    <w:rsid w:val="003A3691"/>
    <w:rsid w:val="003A3D85"/>
    <w:rsid w:val="003A4ADE"/>
    <w:rsid w:val="003A4BD1"/>
    <w:rsid w:val="003A4E6C"/>
    <w:rsid w:val="003A5729"/>
    <w:rsid w:val="003A57A4"/>
    <w:rsid w:val="003A6346"/>
    <w:rsid w:val="003A6789"/>
    <w:rsid w:val="003A6947"/>
    <w:rsid w:val="003A6990"/>
    <w:rsid w:val="003A6A01"/>
    <w:rsid w:val="003A7178"/>
    <w:rsid w:val="003A7A4E"/>
    <w:rsid w:val="003A7ABB"/>
    <w:rsid w:val="003A7B65"/>
    <w:rsid w:val="003A7CAF"/>
    <w:rsid w:val="003A7D91"/>
    <w:rsid w:val="003A7FEE"/>
    <w:rsid w:val="003B012F"/>
    <w:rsid w:val="003B026B"/>
    <w:rsid w:val="003B05A2"/>
    <w:rsid w:val="003B085F"/>
    <w:rsid w:val="003B0906"/>
    <w:rsid w:val="003B0DF3"/>
    <w:rsid w:val="003B1205"/>
    <w:rsid w:val="003B159B"/>
    <w:rsid w:val="003B181D"/>
    <w:rsid w:val="003B1876"/>
    <w:rsid w:val="003B1BB4"/>
    <w:rsid w:val="003B2CAE"/>
    <w:rsid w:val="003B31E9"/>
    <w:rsid w:val="003B31FC"/>
    <w:rsid w:val="003B3A82"/>
    <w:rsid w:val="003B3DAB"/>
    <w:rsid w:val="003B45EB"/>
    <w:rsid w:val="003B519B"/>
    <w:rsid w:val="003B5459"/>
    <w:rsid w:val="003B5DDE"/>
    <w:rsid w:val="003B74D7"/>
    <w:rsid w:val="003B7572"/>
    <w:rsid w:val="003B789C"/>
    <w:rsid w:val="003B7F1C"/>
    <w:rsid w:val="003C0127"/>
    <w:rsid w:val="003C0279"/>
    <w:rsid w:val="003C0467"/>
    <w:rsid w:val="003C090B"/>
    <w:rsid w:val="003C0EF8"/>
    <w:rsid w:val="003C1213"/>
    <w:rsid w:val="003C16F3"/>
    <w:rsid w:val="003C1714"/>
    <w:rsid w:val="003C1B3C"/>
    <w:rsid w:val="003C262F"/>
    <w:rsid w:val="003C26A4"/>
    <w:rsid w:val="003C2706"/>
    <w:rsid w:val="003C346C"/>
    <w:rsid w:val="003C386C"/>
    <w:rsid w:val="003C44DC"/>
    <w:rsid w:val="003C47A1"/>
    <w:rsid w:val="003C4A25"/>
    <w:rsid w:val="003C4E9E"/>
    <w:rsid w:val="003C506C"/>
    <w:rsid w:val="003C5086"/>
    <w:rsid w:val="003C5934"/>
    <w:rsid w:val="003C5B60"/>
    <w:rsid w:val="003C6184"/>
    <w:rsid w:val="003C7232"/>
    <w:rsid w:val="003C790E"/>
    <w:rsid w:val="003C7A5D"/>
    <w:rsid w:val="003C7EEA"/>
    <w:rsid w:val="003D02BE"/>
    <w:rsid w:val="003D22AA"/>
    <w:rsid w:val="003D253F"/>
    <w:rsid w:val="003D2812"/>
    <w:rsid w:val="003D3124"/>
    <w:rsid w:val="003D3843"/>
    <w:rsid w:val="003D3883"/>
    <w:rsid w:val="003D3F43"/>
    <w:rsid w:val="003D4808"/>
    <w:rsid w:val="003D5173"/>
    <w:rsid w:val="003D54C5"/>
    <w:rsid w:val="003D5B73"/>
    <w:rsid w:val="003D6689"/>
    <w:rsid w:val="003D6C5E"/>
    <w:rsid w:val="003D7187"/>
    <w:rsid w:val="003D7398"/>
    <w:rsid w:val="003D7F36"/>
    <w:rsid w:val="003E0454"/>
    <w:rsid w:val="003E0763"/>
    <w:rsid w:val="003E0FB8"/>
    <w:rsid w:val="003E1471"/>
    <w:rsid w:val="003E16D0"/>
    <w:rsid w:val="003E1D9A"/>
    <w:rsid w:val="003E1DA3"/>
    <w:rsid w:val="003E2BCF"/>
    <w:rsid w:val="003E2D3B"/>
    <w:rsid w:val="003E3105"/>
    <w:rsid w:val="003E328E"/>
    <w:rsid w:val="003E36D2"/>
    <w:rsid w:val="003E36E8"/>
    <w:rsid w:val="003E3E40"/>
    <w:rsid w:val="003E3F72"/>
    <w:rsid w:val="003E3FB0"/>
    <w:rsid w:val="003E423B"/>
    <w:rsid w:val="003E48C9"/>
    <w:rsid w:val="003E52A8"/>
    <w:rsid w:val="003E5349"/>
    <w:rsid w:val="003E6507"/>
    <w:rsid w:val="003E652B"/>
    <w:rsid w:val="003E6577"/>
    <w:rsid w:val="003E6E96"/>
    <w:rsid w:val="003E6FFA"/>
    <w:rsid w:val="003E7723"/>
    <w:rsid w:val="003E7DEF"/>
    <w:rsid w:val="003F0578"/>
    <w:rsid w:val="003F09A6"/>
    <w:rsid w:val="003F100A"/>
    <w:rsid w:val="003F115D"/>
    <w:rsid w:val="003F13C4"/>
    <w:rsid w:val="003F187E"/>
    <w:rsid w:val="003F245C"/>
    <w:rsid w:val="003F2EC1"/>
    <w:rsid w:val="003F2F13"/>
    <w:rsid w:val="003F30E9"/>
    <w:rsid w:val="003F3514"/>
    <w:rsid w:val="003F380F"/>
    <w:rsid w:val="003F387D"/>
    <w:rsid w:val="003F3B45"/>
    <w:rsid w:val="003F4187"/>
    <w:rsid w:val="003F4197"/>
    <w:rsid w:val="003F4466"/>
    <w:rsid w:val="003F47CA"/>
    <w:rsid w:val="003F5E0E"/>
    <w:rsid w:val="003F5EDF"/>
    <w:rsid w:val="003F6922"/>
    <w:rsid w:val="003F6D46"/>
    <w:rsid w:val="003F7543"/>
    <w:rsid w:val="003F7AA7"/>
    <w:rsid w:val="003F7ACD"/>
    <w:rsid w:val="0040087A"/>
    <w:rsid w:val="00400C06"/>
    <w:rsid w:val="0040133C"/>
    <w:rsid w:val="0040179C"/>
    <w:rsid w:val="00401BD5"/>
    <w:rsid w:val="00401C26"/>
    <w:rsid w:val="0040230E"/>
    <w:rsid w:val="00402353"/>
    <w:rsid w:val="00402779"/>
    <w:rsid w:val="0040277E"/>
    <w:rsid w:val="004028C0"/>
    <w:rsid w:val="00403099"/>
    <w:rsid w:val="00403602"/>
    <w:rsid w:val="00403655"/>
    <w:rsid w:val="00403B49"/>
    <w:rsid w:val="00403B97"/>
    <w:rsid w:val="004041F5"/>
    <w:rsid w:val="0040432B"/>
    <w:rsid w:val="00404888"/>
    <w:rsid w:val="00405648"/>
    <w:rsid w:val="00405857"/>
    <w:rsid w:val="004060EA"/>
    <w:rsid w:val="00406407"/>
    <w:rsid w:val="004069D1"/>
    <w:rsid w:val="00406EAA"/>
    <w:rsid w:val="00407134"/>
    <w:rsid w:val="00407799"/>
    <w:rsid w:val="00407DF8"/>
    <w:rsid w:val="004100EB"/>
    <w:rsid w:val="00410EE8"/>
    <w:rsid w:val="00410F4B"/>
    <w:rsid w:val="00411945"/>
    <w:rsid w:val="00412234"/>
    <w:rsid w:val="004129EC"/>
    <w:rsid w:val="0041329F"/>
    <w:rsid w:val="00413C23"/>
    <w:rsid w:val="00414051"/>
    <w:rsid w:val="00414BE1"/>
    <w:rsid w:val="0041517F"/>
    <w:rsid w:val="00415B2D"/>
    <w:rsid w:val="0041636C"/>
    <w:rsid w:val="004163B7"/>
    <w:rsid w:val="0041744B"/>
    <w:rsid w:val="00417B48"/>
    <w:rsid w:val="00417B9A"/>
    <w:rsid w:val="00417CF1"/>
    <w:rsid w:val="00417E29"/>
    <w:rsid w:val="00417FF5"/>
    <w:rsid w:val="0042004B"/>
    <w:rsid w:val="004203FC"/>
    <w:rsid w:val="004204CC"/>
    <w:rsid w:val="00420747"/>
    <w:rsid w:val="00421DA2"/>
    <w:rsid w:val="00422182"/>
    <w:rsid w:val="004226E3"/>
    <w:rsid w:val="004226F3"/>
    <w:rsid w:val="00422711"/>
    <w:rsid w:val="00422CC3"/>
    <w:rsid w:val="00422FF0"/>
    <w:rsid w:val="004235D1"/>
    <w:rsid w:val="00423802"/>
    <w:rsid w:val="00423D10"/>
    <w:rsid w:val="00423E65"/>
    <w:rsid w:val="0042401C"/>
    <w:rsid w:val="00424305"/>
    <w:rsid w:val="00424469"/>
    <w:rsid w:val="004247D4"/>
    <w:rsid w:val="0042497C"/>
    <w:rsid w:val="00424C1F"/>
    <w:rsid w:val="004252EB"/>
    <w:rsid w:val="004253A7"/>
    <w:rsid w:val="00425497"/>
    <w:rsid w:val="004257AF"/>
    <w:rsid w:val="00425C66"/>
    <w:rsid w:val="00425D7A"/>
    <w:rsid w:val="00425F7F"/>
    <w:rsid w:val="004267E8"/>
    <w:rsid w:val="00426FE4"/>
    <w:rsid w:val="004271EE"/>
    <w:rsid w:val="004274EA"/>
    <w:rsid w:val="00427AEA"/>
    <w:rsid w:val="00427F98"/>
    <w:rsid w:val="004300CB"/>
    <w:rsid w:val="004302ED"/>
    <w:rsid w:val="0043092F"/>
    <w:rsid w:val="00430D0C"/>
    <w:rsid w:val="00430D1B"/>
    <w:rsid w:val="00431022"/>
    <w:rsid w:val="004319B8"/>
    <w:rsid w:val="00431B4A"/>
    <w:rsid w:val="004321B4"/>
    <w:rsid w:val="00432948"/>
    <w:rsid w:val="00432D14"/>
    <w:rsid w:val="00432D5B"/>
    <w:rsid w:val="00432D75"/>
    <w:rsid w:val="00433145"/>
    <w:rsid w:val="004338A9"/>
    <w:rsid w:val="00433D30"/>
    <w:rsid w:val="00433F9E"/>
    <w:rsid w:val="0043454B"/>
    <w:rsid w:val="00434B1B"/>
    <w:rsid w:val="00434F0A"/>
    <w:rsid w:val="00434F40"/>
    <w:rsid w:val="00436671"/>
    <w:rsid w:val="004367A9"/>
    <w:rsid w:val="00436C3E"/>
    <w:rsid w:val="004372AC"/>
    <w:rsid w:val="00437A9D"/>
    <w:rsid w:val="00437D42"/>
    <w:rsid w:val="00437F9C"/>
    <w:rsid w:val="00440C55"/>
    <w:rsid w:val="00440C98"/>
    <w:rsid w:val="004412CD"/>
    <w:rsid w:val="00441507"/>
    <w:rsid w:val="00442240"/>
    <w:rsid w:val="00442422"/>
    <w:rsid w:val="00442853"/>
    <w:rsid w:val="0044290C"/>
    <w:rsid w:val="00442C0A"/>
    <w:rsid w:val="0044310F"/>
    <w:rsid w:val="004434F0"/>
    <w:rsid w:val="004437A0"/>
    <w:rsid w:val="00443A97"/>
    <w:rsid w:val="00443C11"/>
    <w:rsid w:val="00443E26"/>
    <w:rsid w:val="0044464A"/>
    <w:rsid w:val="0044555A"/>
    <w:rsid w:val="00445C0A"/>
    <w:rsid w:val="00445DC3"/>
    <w:rsid w:val="00445ECC"/>
    <w:rsid w:val="004462DA"/>
    <w:rsid w:val="0044633E"/>
    <w:rsid w:val="00446596"/>
    <w:rsid w:val="004465C5"/>
    <w:rsid w:val="00446C7A"/>
    <w:rsid w:val="00446E80"/>
    <w:rsid w:val="004507AB"/>
    <w:rsid w:val="004510EC"/>
    <w:rsid w:val="00451BB3"/>
    <w:rsid w:val="00452F17"/>
    <w:rsid w:val="0045301E"/>
    <w:rsid w:val="004530A9"/>
    <w:rsid w:val="00453577"/>
    <w:rsid w:val="00455368"/>
    <w:rsid w:val="00455E6C"/>
    <w:rsid w:val="00455E82"/>
    <w:rsid w:val="0045603E"/>
    <w:rsid w:val="00456316"/>
    <w:rsid w:val="00456A07"/>
    <w:rsid w:val="00456E58"/>
    <w:rsid w:val="004572E9"/>
    <w:rsid w:val="004578A4"/>
    <w:rsid w:val="00457FA0"/>
    <w:rsid w:val="004601D6"/>
    <w:rsid w:val="004609FC"/>
    <w:rsid w:val="00460DCC"/>
    <w:rsid w:val="00460EFB"/>
    <w:rsid w:val="00461725"/>
    <w:rsid w:val="00461A07"/>
    <w:rsid w:val="00461CC9"/>
    <w:rsid w:val="00461EB0"/>
    <w:rsid w:val="00462390"/>
    <w:rsid w:val="00462E30"/>
    <w:rsid w:val="004632BB"/>
    <w:rsid w:val="00463300"/>
    <w:rsid w:val="00463D9A"/>
    <w:rsid w:val="00463DC0"/>
    <w:rsid w:val="00464058"/>
    <w:rsid w:val="00464690"/>
    <w:rsid w:val="0046482A"/>
    <w:rsid w:val="004648B9"/>
    <w:rsid w:val="00464F15"/>
    <w:rsid w:val="00465138"/>
    <w:rsid w:val="00465726"/>
    <w:rsid w:val="00466238"/>
    <w:rsid w:val="004668C4"/>
    <w:rsid w:val="0046736C"/>
    <w:rsid w:val="00467FBA"/>
    <w:rsid w:val="00470008"/>
    <w:rsid w:val="00471196"/>
    <w:rsid w:val="004711F1"/>
    <w:rsid w:val="00471877"/>
    <w:rsid w:val="004720BD"/>
    <w:rsid w:val="0047230D"/>
    <w:rsid w:val="00472548"/>
    <w:rsid w:val="004727AC"/>
    <w:rsid w:val="004727B4"/>
    <w:rsid w:val="00472D12"/>
    <w:rsid w:val="004731F1"/>
    <w:rsid w:val="0047323F"/>
    <w:rsid w:val="00473266"/>
    <w:rsid w:val="004738A4"/>
    <w:rsid w:val="00473EF2"/>
    <w:rsid w:val="00474B5F"/>
    <w:rsid w:val="00475210"/>
    <w:rsid w:val="00475583"/>
    <w:rsid w:val="004755B1"/>
    <w:rsid w:val="00475BF6"/>
    <w:rsid w:val="00475FDD"/>
    <w:rsid w:val="004763E6"/>
    <w:rsid w:val="004773E1"/>
    <w:rsid w:val="0047742D"/>
    <w:rsid w:val="00480778"/>
    <w:rsid w:val="00481034"/>
    <w:rsid w:val="004810B6"/>
    <w:rsid w:val="004812C2"/>
    <w:rsid w:val="00481564"/>
    <w:rsid w:val="004816CD"/>
    <w:rsid w:val="004818AA"/>
    <w:rsid w:val="00481CA5"/>
    <w:rsid w:val="0048223C"/>
    <w:rsid w:val="004826FC"/>
    <w:rsid w:val="00482C12"/>
    <w:rsid w:val="00482C2F"/>
    <w:rsid w:val="00483D0D"/>
    <w:rsid w:val="00483E9B"/>
    <w:rsid w:val="004841D2"/>
    <w:rsid w:val="0048442A"/>
    <w:rsid w:val="004844A9"/>
    <w:rsid w:val="00484B4B"/>
    <w:rsid w:val="00485DB1"/>
    <w:rsid w:val="00486C97"/>
    <w:rsid w:val="00486FA7"/>
    <w:rsid w:val="004872BD"/>
    <w:rsid w:val="00487348"/>
    <w:rsid w:val="00487674"/>
    <w:rsid w:val="00487FC3"/>
    <w:rsid w:val="00490A96"/>
    <w:rsid w:val="00490C68"/>
    <w:rsid w:val="004918CD"/>
    <w:rsid w:val="00491AE1"/>
    <w:rsid w:val="00491BA9"/>
    <w:rsid w:val="00492FBE"/>
    <w:rsid w:val="004933C1"/>
    <w:rsid w:val="0049357D"/>
    <w:rsid w:val="004935CB"/>
    <w:rsid w:val="004939A7"/>
    <w:rsid w:val="004939BF"/>
    <w:rsid w:val="00493A27"/>
    <w:rsid w:val="00493C3D"/>
    <w:rsid w:val="00494053"/>
    <w:rsid w:val="00494375"/>
    <w:rsid w:val="00495086"/>
    <w:rsid w:val="0049584F"/>
    <w:rsid w:val="00495A90"/>
    <w:rsid w:val="00495C56"/>
    <w:rsid w:val="00495F9E"/>
    <w:rsid w:val="0049742B"/>
    <w:rsid w:val="004975A6"/>
    <w:rsid w:val="00497BA0"/>
    <w:rsid w:val="004A00DC"/>
    <w:rsid w:val="004A0477"/>
    <w:rsid w:val="004A0A8E"/>
    <w:rsid w:val="004A0B53"/>
    <w:rsid w:val="004A10E0"/>
    <w:rsid w:val="004A1148"/>
    <w:rsid w:val="004A11D9"/>
    <w:rsid w:val="004A1672"/>
    <w:rsid w:val="004A1E3F"/>
    <w:rsid w:val="004A2308"/>
    <w:rsid w:val="004A27DD"/>
    <w:rsid w:val="004A2C2D"/>
    <w:rsid w:val="004A332E"/>
    <w:rsid w:val="004A3EE2"/>
    <w:rsid w:val="004A3FB3"/>
    <w:rsid w:val="004A4676"/>
    <w:rsid w:val="004A4EE7"/>
    <w:rsid w:val="004A50C4"/>
    <w:rsid w:val="004A50D2"/>
    <w:rsid w:val="004A57B6"/>
    <w:rsid w:val="004A5DA8"/>
    <w:rsid w:val="004A60ED"/>
    <w:rsid w:val="004A6C9C"/>
    <w:rsid w:val="004B08EA"/>
    <w:rsid w:val="004B15FA"/>
    <w:rsid w:val="004B2B0D"/>
    <w:rsid w:val="004B2B5B"/>
    <w:rsid w:val="004B2DBE"/>
    <w:rsid w:val="004B3069"/>
    <w:rsid w:val="004B3A49"/>
    <w:rsid w:val="004B3AAB"/>
    <w:rsid w:val="004B3B6E"/>
    <w:rsid w:val="004B4D6F"/>
    <w:rsid w:val="004B54FB"/>
    <w:rsid w:val="004B58A4"/>
    <w:rsid w:val="004B643E"/>
    <w:rsid w:val="004B6569"/>
    <w:rsid w:val="004B686F"/>
    <w:rsid w:val="004B6916"/>
    <w:rsid w:val="004B728B"/>
    <w:rsid w:val="004B7450"/>
    <w:rsid w:val="004B7E3B"/>
    <w:rsid w:val="004C0220"/>
    <w:rsid w:val="004C08C1"/>
    <w:rsid w:val="004C0A74"/>
    <w:rsid w:val="004C1BE5"/>
    <w:rsid w:val="004C209A"/>
    <w:rsid w:val="004C220F"/>
    <w:rsid w:val="004C22C2"/>
    <w:rsid w:val="004C2A68"/>
    <w:rsid w:val="004C3040"/>
    <w:rsid w:val="004C32FE"/>
    <w:rsid w:val="004C34EA"/>
    <w:rsid w:val="004C3E7B"/>
    <w:rsid w:val="004C47B9"/>
    <w:rsid w:val="004C4EF5"/>
    <w:rsid w:val="004C5210"/>
    <w:rsid w:val="004C5445"/>
    <w:rsid w:val="004C5AAC"/>
    <w:rsid w:val="004C6DE3"/>
    <w:rsid w:val="004C6E33"/>
    <w:rsid w:val="004C7152"/>
    <w:rsid w:val="004C7950"/>
    <w:rsid w:val="004D004B"/>
    <w:rsid w:val="004D01A7"/>
    <w:rsid w:val="004D07D5"/>
    <w:rsid w:val="004D0BF0"/>
    <w:rsid w:val="004D0C1E"/>
    <w:rsid w:val="004D0E5C"/>
    <w:rsid w:val="004D1292"/>
    <w:rsid w:val="004D1B3D"/>
    <w:rsid w:val="004D1B87"/>
    <w:rsid w:val="004D26F2"/>
    <w:rsid w:val="004D2B92"/>
    <w:rsid w:val="004D2CE1"/>
    <w:rsid w:val="004D2EC6"/>
    <w:rsid w:val="004D3077"/>
    <w:rsid w:val="004D31D8"/>
    <w:rsid w:val="004D32E4"/>
    <w:rsid w:val="004D3B0A"/>
    <w:rsid w:val="004D4842"/>
    <w:rsid w:val="004D48F7"/>
    <w:rsid w:val="004D4D2F"/>
    <w:rsid w:val="004D4F65"/>
    <w:rsid w:val="004D53D1"/>
    <w:rsid w:val="004D5D80"/>
    <w:rsid w:val="004D6A31"/>
    <w:rsid w:val="004D6E87"/>
    <w:rsid w:val="004D70F0"/>
    <w:rsid w:val="004D7488"/>
    <w:rsid w:val="004D763A"/>
    <w:rsid w:val="004D77F3"/>
    <w:rsid w:val="004E094B"/>
    <w:rsid w:val="004E0C77"/>
    <w:rsid w:val="004E0D6E"/>
    <w:rsid w:val="004E1B8A"/>
    <w:rsid w:val="004E1DEE"/>
    <w:rsid w:val="004E23E1"/>
    <w:rsid w:val="004E2C3E"/>
    <w:rsid w:val="004E2F56"/>
    <w:rsid w:val="004E315E"/>
    <w:rsid w:val="004E34C2"/>
    <w:rsid w:val="004E376C"/>
    <w:rsid w:val="004E3FFB"/>
    <w:rsid w:val="004E46FD"/>
    <w:rsid w:val="004E4B1D"/>
    <w:rsid w:val="004E50C1"/>
    <w:rsid w:val="004E518C"/>
    <w:rsid w:val="004E5F7B"/>
    <w:rsid w:val="004E648F"/>
    <w:rsid w:val="004E68D7"/>
    <w:rsid w:val="004E6ED8"/>
    <w:rsid w:val="004E7278"/>
    <w:rsid w:val="004E7390"/>
    <w:rsid w:val="004E765F"/>
    <w:rsid w:val="004F035A"/>
    <w:rsid w:val="004F0917"/>
    <w:rsid w:val="004F0AC7"/>
    <w:rsid w:val="004F0E59"/>
    <w:rsid w:val="004F1679"/>
    <w:rsid w:val="004F1D13"/>
    <w:rsid w:val="004F23B8"/>
    <w:rsid w:val="004F275B"/>
    <w:rsid w:val="004F2BD2"/>
    <w:rsid w:val="004F2BEB"/>
    <w:rsid w:val="004F2CA9"/>
    <w:rsid w:val="004F2F05"/>
    <w:rsid w:val="004F304D"/>
    <w:rsid w:val="004F3595"/>
    <w:rsid w:val="004F3873"/>
    <w:rsid w:val="004F3A80"/>
    <w:rsid w:val="004F4146"/>
    <w:rsid w:val="004F4DCB"/>
    <w:rsid w:val="004F516C"/>
    <w:rsid w:val="004F5448"/>
    <w:rsid w:val="004F55DB"/>
    <w:rsid w:val="004F5648"/>
    <w:rsid w:val="004F60B3"/>
    <w:rsid w:val="004F626E"/>
    <w:rsid w:val="004F6F9F"/>
    <w:rsid w:val="004F7D8A"/>
    <w:rsid w:val="004F7DFE"/>
    <w:rsid w:val="0050035E"/>
    <w:rsid w:val="0050057F"/>
    <w:rsid w:val="0050086B"/>
    <w:rsid w:val="00500B33"/>
    <w:rsid w:val="00500C7D"/>
    <w:rsid w:val="0050107C"/>
    <w:rsid w:val="00501D24"/>
    <w:rsid w:val="005028E8"/>
    <w:rsid w:val="00502B7E"/>
    <w:rsid w:val="00502DA5"/>
    <w:rsid w:val="0050310C"/>
    <w:rsid w:val="0050356B"/>
    <w:rsid w:val="0050390F"/>
    <w:rsid w:val="00503CCB"/>
    <w:rsid w:val="00504091"/>
    <w:rsid w:val="0050418B"/>
    <w:rsid w:val="0050450B"/>
    <w:rsid w:val="005045AD"/>
    <w:rsid w:val="005046AA"/>
    <w:rsid w:val="00505314"/>
    <w:rsid w:val="00505531"/>
    <w:rsid w:val="005059F6"/>
    <w:rsid w:val="00506056"/>
    <w:rsid w:val="00506D3D"/>
    <w:rsid w:val="005073EE"/>
    <w:rsid w:val="00510334"/>
    <w:rsid w:val="0051077F"/>
    <w:rsid w:val="00510FE4"/>
    <w:rsid w:val="005114B6"/>
    <w:rsid w:val="00511CDE"/>
    <w:rsid w:val="005122B0"/>
    <w:rsid w:val="0051238B"/>
    <w:rsid w:val="005138A7"/>
    <w:rsid w:val="00513EF9"/>
    <w:rsid w:val="0051408B"/>
    <w:rsid w:val="005141E1"/>
    <w:rsid w:val="00514503"/>
    <w:rsid w:val="00514895"/>
    <w:rsid w:val="005161CD"/>
    <w:rsid w:val="005161EB"/>
    <w:rsid w:val="00516280"/>
    <w:rsid w:val="00516334"/>
    <w:rsid w:val="0051676F"/>
    <w:rsid w:val="00516C62"/>
    <w:rsid w:val="00517301"/>
    <w:rsid w:val="00517A01"/>
    <w:rsid w:val="00517B02"/>
    <w:rsid w:val="00517CA1"/>
    <w:rsid w:val="005208F4"/>
    <w:rsid w:val="0052154F"/>
    <w:rsid w:val="00521AE6"/>
    <w:rsid w:val="00522428"/>
    <w:rsid w:val="0052252C"/>
    <w:rsid w:val="005230A4"/>
    <w:rsid w:val="0052336D"/>
    <w:rsid w:val="00523B29"/>
    <w:rsid w:val="0052449C"/>
    <w:rsid w:val="00524640"/>
    <w:rsid w:val="00524773"/>
    <w:rsid w:val="005247AD"/>
    <w:rsid w:val="00524D0D"/>
    <w:rsid w:val="00525183"/>
    <w:rsid w:val="005258D3"/>
    <w:rsid w:val="00525EBA"/>
    <w:rsid w:val="00525F36"/>
    <w:rsid w:val="005260FC"/>
    <w:rsid w:val="0052610A"/>
    <w:rsid w:val="00526152"/>
    <w:rsid w:val="00526C35"/>
    <w:rsid w:val="00526D92"/>
    <w:rsid w:val="00526E73"/>
    <w:rsid w:val="0052798B"/>
    <w:rsid w:val="00527FF4"/>
    <w:rsid w:val="0053023D"/>
    <w:rsid w:val="00530562"/>
    <w:rsid w:val="00530B5D"/>
    <w:rsid w:val="00530E38"/>
    <w:rsid w:val="005317ED"/>
    <w:rsid w:val="0053188F"/>
    <w:rsid w:val="00532180"/>
    <w:rsid w:val="00533FB8"/>
    <w:rsid w:val="00534510"/>
    <w:rsid w:val="0053485A"/>
    <w:rsid w:val="0053516C"/>
    <w:rsid w:val="00535EDA"/>
    <w:rsid w:val="0053682E"/>
    <w:rsid w:val="00536A07"/>
    <w:rsid w:val="0053788E"/>
    <w:rsid w:val="00537A22"/>
    <w:rsid w:val="00537E54"/>
    <w:rsid w:val="00540FEB"/>
    <w:rsid w:val="005417F3"/>
    <w:rsid w:val="00541DA1"/>
    <w:rsid w:val="0054246F"/>
    <w:rsid w:val="00542929"/>
    <w:rsid w:val="00542C55"/>
    <w:rsid w:val="00543421"/>
    <w:rsid w:val="005448EA"/>
    <w:rsid w:val="0054496F"/>
    <w:rsid w:val="00544EDA"/>
    <w:rsid w:val="00547EF1"/>
    <w:rsid w:val="00550943"/>
    <w:rsid w:val="005516B3"/>
    <w:rsid w:val="005518BF"/>
    <w:rsid w:val="0055225F"/>
    <w:rsid w:val="00552E2D"/>
    <w:rsid w:val="00553468"/>
    <w:rsid w:val="00554D4F"/>
    <w:rsid w:val="00554DC9"/>
    <w:rsid w:val="005550E8"/>
    <w:rsid w:val="0055528E"/>
    <w:rsid w:val="00555963"/>
    <w:rsid w:val="00555F1E"/>
    <w:rsid w:val="005566AE"/>
    <w:rsid w:val="0055684E"/>
    <w:rsid w:val="005568CC"/>
    <w:rsid w:val="00556B91"/>
    <w:rsid w:val="005612A6"/>
    <w:rsid w:val="00561710"/>
    <w:rsid w:val="005618BD"/>
    <w:rsid w:val="00561908"/>
    <w:rsid w:val="0056253E"/>
    <w:rsid w:val="00562A1E"/>
    <w:rsid w:val="00562CCE"/>
    <w:rsid w:val="005631D9"/>
    <w:rsid w:val="00563701"/>
    <w:rsid w:val="00563751"/>
    <w:rsid w:val="00563A70"/>
    <w:rsid w:val="00563AE9"/>
    <w:rsid w:val="005645DC"/>
    <w:rsid w:val="00564732"/>
    <w:rsid w:val="005652BA"/>
    <w:rsid w:val="005659C6"/>
    <w:rsid w:val="00566135"/>
    <w:rsid w:val="005664D6"/>
    <w:rsid w:val="00566D27"/>
    <w:rsid w:val="00567205"/>
    <w:rsid w:val="0056734D"/>
    <w:rsid w:val="00567811"/>
    <w:rsid w:val="00567C95"/>
    <w:rsid w:val="00567E93"/>
    <w:rsid w:val="00567EF5"/>
    <w:rsid w:val="005701B7"/>
    <w:rsid w:val="0057155C"/>
    <w:rsid w:val="0057171A"/>
    <w:rsid w:val="00571EAD"/>
    <w:rsid w:val="00572CFC"/>
    <w:rsid w:val="00572F36"/>
    <w:rsid w:val="0057347E"/>
    <w:rsid w:val="00575299"/>
    <w:rsid w:val="00575665"/>
    <w:rsid w:val="0057660C"/>
    <w:rsid w:val="00576753"/>
    <w:rsid w:val="005768CC"/>
    <w:rsid w:val="00577119"/>
    <w:rsid w:val="0057768C"/>
    <w:rsid w:val="005776A0"/>
    <w:rsid w:val="00577981"/>
    <w:rsid w:val="005803C3"/>
    <w:rsid w:val="005809F5"/>
    <w:rsid w:val="00580B2B"/>
    <w:rsid w:val="00580EFA"/>
    <w:rsid w:val="005814C6"/>
    <w:rsid w:val="00582108"/>
    <w:rsid w:val="005824A3"/>
    <w:rsid w:val="005828EB"/>
    <w:rsid w:val="00583C97"/>
    <w:rsid w:val="005844F1"/>
    <w:rsid w:val="00584527"/>
    <w:rsid w:val="00584EBE"/>
    <w:rsid w:val="00586311"/>
    <w:rsid w:val="0058675F"/>
    <w:rsid w:val="00586C4A"/>
    <w:rsid w:val="00586F87"/>
    <w:rsid w:val="00590935"/>
    <w:rsid w:val="00590976"/>
    <w:rsid w:val="00590BD4"/>
    <w:rsid w:val="00590C51"/>
    <w:rsid w:val="00591115"/>
    <w:rsid w:val="00591A19"/>
    <w:rsid w:val="0059201B"/>
    <w:rsid w:val="0059355A"/>
    <w:rsid w:val="00593621"/>
    <w:rsid w:val="00593CC5"/>
    <w:rsid w:val="00594528"/>
    <w:rsid w:val="005949D5"/>
    <w:rsid w:val="00594E1B"/>
    <w:rsid w:val="0059529C"/>
    <w:rsid w:val="005952C4"/>
    <w:rsid w:val="005953CA"/>
    <w:rsid w:val="005958AD"/>
    <w:rsid w:val="0059594A"/>
    <w:rsid w:val="00596B73"/>
    <w:rsid w:val="00596E2E"/>
    <w:rsid w:val="00597778"/>
    <w:rsid w:val="005978D6"/>
    <w:rsid w:val="00597CC6"/>
    <w:rsid w:val="005A00DE"/>
    <w:rsid w:val="005A072F"/>
    <w:rsid w:val="005A0B6A"/>
    <w:rsid w:val="005A0BDC"/>
    <w:rsid w:val="005A1F4B"/>
    <w:rsid w:val="005A2626"/>
    <w:rsid w:val="005A3432"/>
    <w:rsid w:val="005A37E3"/>
    <w:rsid w:val="005A3A82"/>
    <w:rsid w:val="005A4EFA"/>
    <w:rsid w:val="005A527B"/>
    <w:rsid w:val="005A5A24"/>
    <w:rsid w:val="005A5EBF"/>
    <w:rsid w:val="005A63E9"/>
    <w:rsid w:val="005A672D"/>
    <w:rsid w:val="005A6C6D"/>
    <w:rsid w:val="005A6CFB"/>
    <w:rsid w:val="005A7561"/>
    <w:rsid w:val="005A75E3"/>
    <w:rsid w:val="005A7916"/>
    <w:rsid w:val="005B07C2"/>
    <w:rsid w:val="005B1276"/>
    <w:rsid w:val="005B1744"/>
    <w:rsid w:val="005B18CE"/>
    <w:rsid w:val="005B1C44"/>
    <w:rsid w:val="005B2147"/>
    <w:rsid w:val="005B2156"/>
    <w:rsid w:val="005B2B0C"/>
    <w:rsid w:val="005B2DE9"/>
    <w:rsid w:val="005B2F17"/>
    <w:rsid w:val="005B33BF"/>
    <w:rsid w:val="005B3770"/>
    <w:rsid w:val="005B3EBB"/>
    <w:rsid w:val="005B3EE9"/>
    <w:rsid w:val="005B43B9"/>
    <w:rsid w:val="005B4C91"/>
    <w:rsid w:val="005B4D90"/>
    <w:rsid w:val="005B5CC0"/>
    <w:rsid w:val="005B6234"/>
    <w:rsid w:val="005B6672"/>
    <w:rsid w:val="005B6910"/>
    <w:rsid w:val="005B6AD1"/>
    <w:rsid w:val="005B6CAB"/>
    <w:rsid w:val="005B6DE5"/>
    <w:rsid w:val="005B7068"/>
    <w:rsid w:val="005B773A"/>
    <w:rsid w:val="005B7FBD"/>
    <w:rsid w:val="005C0BF5"/>
    <w:rsid w:val="005C1087"/>
    <w:rsid w:val="005C1093"/>
    <w:rsid w:val="005C1808"/>
    <w:rsid w:val="005C1C30"/>
    <w:rsid w:val="005C1D92"/>
    <w:rsid w:val="005C27FD"/>
    <w:rsid w:val="005C2A17"/>
    <w:rsid w:val="005C2A8C"/>
    <w:rsid w:val="005C333D"/>
    <w:rsid w:val="005C34B6"/>
    <w:rsid w:val="005C3848"/>
    <w:rsid w:val="005C3D26"/>
    <w:rsid w:val="005C453F"/>
    <w:rsid w:val="005C483B"/>
    <w:rsid w:val="005C4FDC"/>
    <w:rsid w:val="005C54BA"/>
    <w:rsid w:val="005C5ED1"/>
    <w:rsid w:val="005C6810"/>
    <w:rsid w:val="005C79C7"/>
    <w:rsid w:val="005D1A06"/>
    <w:rsid w:val="005D2F66"/>
    <w:rsid w:val="005D3381"/>
    <w:rsid w:val="005D3412"/>
    <w:rsid w:val="005D3415"/>
    <w:rsid w:val="005D3488"/>
    <w:rsid w:val="005D3A92"/>
    <w:rsid w:val="005D3B2C"/>
    <w:rsid w:val="005D3E10"/>
    <w:rsid w:val="005D40B5"/>
    <w:rsid w:val="005D46A1"/>
    <w:rsid w:val="005D49A9"/>
    <w:rsid w:val="005D4A17"/>
    <w:rsid w:val="005D4B40"/>
    <w:rsid w:val="005D4DC2"/>
    <w:rsid w:val="005D4FBA"/>
    <w:rsid w:val="005D5096"/>
    <w:rsid w:val="005D511A"/>
    <w:rsid w:val="005D5392"/>
    <w:rsid w:val="005D633F"/>
    <w:rsid w:val="005D6F5D"/>
    <w:rsid w:val="005D7960"/>
    <w:rsid w:val="005D7C8A"/>
    <w:rsid w:val="005D7D3D"/>
    <w:rsid w:val="005E04CF"/>
    <w:rsid w:val="005E0CE3"/>
    <w:rsid w:val="005E10EB"/>
    <w:rsid w:val="005E1142"/>
    <w:rsid w:val="005E241D"/>
    <w:rsid w:val="005E2C82"/>
    <w:rsid w:val="005E3679"/>
    <w:rsid w:val="005E398D"/>
    <w:rsid w:val="005E466E"/>
    <w:rsid w:val="005E49C9"/>
    <w:rsid w:val="005E515A"/>
    <w:rsid w:val="005E5406"/>
    <w:rsid w:val="005E543B"/>
    <w:rsid w:val="005E6108"/>
    <w:rsid w:val="005E657E"/>
    <w:rsid w:val="005E679E"/>
    <w:rsid w:val="005E691F"/>
    <w:rsid w:val="005E6B71"/>
    <w:rsid w:val="005E6C90"/>
    <w:rsid w:val="005E7329"/>
    <w:rsid w:val="005E7341"/>
    <w:rsid w:val="005E75CF"/>
    <w:rsid w:val="005E7794"/>
    <w:rsid w:val="005E779D"/>
    <w:rsid w:val="005E795E"/>
    <w:rsid w:val="005E7EDD"/>
    <w:rsid w:val="005F0595"/>
    <w:rsid w:val="005F0957"/>
    <w:rsid w:val="005F0F5B"/>
    <w:rsid w:val="005F135E"/>
    <w:rsid w:val="005F194C"/>
    <w:rsid w:val="005F1BFC"/>
    <w:rsid w:val="005F27BA"/>
    <w:rsid w:val="005F27F0"/>
    <w:rsid w:val="005F28CF"/>
    <w:rsid w:val="005F3091"/>
    <w:rsid w:val="005F30B7"/>
    <w:rsid w:val="005F32B6"/>
    <w:rsid w:val="005F39F4"/>
    <w:rsid w:val="005F3B49"/>
    <w:rsid w:val="005F4159"/>
    <w:rsid w:val="005F462F"/>
    <w:rsid w:val="005F4998"/>
    <w:rsid w:val="005F561A"/>
    <w:rsid w:val="005F5AC1"/>
    <w:rsid w:val="005F5E5A"/>
    <w:rsid w:val="005F5F8F"/>
    <w:rsid w:val="005F61A4"/>
    <w:rsid w:val="005F62BB"/>
    <w:rsid w:val="005F6F9A"/>
    <w:rsid w:val="005F7DC4"/>
    <w:rsid w:val="005F7E79"/>
    <w:rsid w:val="00600378"/>
    <w:rsid w:val="006006EE"/>
    <w:rsid w:val="00600971"/>
    <w:rsid w:val="00600B86"/>
    <w:rsid w:val="0060147A"/>
    <w:rsid w:val="006016EA"/>
    <w:rsid w:val="00601827"/>
    <w:rsid w:val="00601A87"/>
    <w:rsid w:val="00602239"/>
    <w:rsid w:val="006037B0"/>
    <w:rsid w:val="0060396C"/>
    <w:rsid w:val="00603987"/>
    <w:rsid w:val="0060490E"/>
    <w:rsid w:val="00604D74"/>
    <w:rsid w:val="0060512F"/>
    <w:rsid w:val="006056B2"/>
    <w:rsid w:val="00605CEB"/>
    <w:rsid w:val="00605EF4"/>
    <w:rsid w:val="0060628B"/>
    <w:rsid w:val="006064B9"/>
    <w:rsid w:val="00606756"/>
    <w:rsid w:val="006070C9"/>
    <w:rsid w:val="006076A5"/>
    <w:rsid w:val="00611627"/>
    <w:rsid w:val="00611CAB"/>
    <w:rsid w:val="00611D78"/>
    <w:rsid w:val="00612017"/>
    <w:rsid w:val="0061220A"/>
    <w:rsid w:val="00612EB1"/>
    <w:rsid w:val="00612F0D"/>
    <w:rsid w:val="00612F9F"/>
    <w:rsid w:val="0061313A"/>
    <w:rsid w:val="0061335D"/>
    <w:rsid w:val="006137A8"/>
    <w:rsid w:val="00613F01"/>
    <w:rsid w:val="00614D8C"/>
    <w:rsid w:val="00614DBF"/>
    <w:rsid w:val="0061655F"/>
    <w:rsid w:val="006165E7"/>
    <w:rsid w:val="00616C89"/>
    <w:rsid w:val="00616F8A"/>
    <w:rsid w:val="00617B13"/>
    <w:rsid w:val="00617B79"/>
    <w:rsid w:val="00617F3F"/>
    <w:rsid w:val="00620241"/>
    <w:rsid w:val="00620C1A"/>
    <w:rsid w:val="00620FAD"/>
    <w:rsid w:val="00621A45"/>
    <w:rsid w:val="00621C64"/>
    <w:rsid w:val="00621E2B"/>
    <w:rsid w:val="0062239B"/>
    <w:rsid w:val="00622415"/>
    <w:rsid w:val="006225B8"/>
    <w:rsid w:val="006226E3"/>
    <w:rsid w:val="00622734"/>
    <w:rsid w:val="006227E3"/>
    <w:rsid w:val="0062397B"/>
    <w:rsid w:val="00623BF2"/>
    <w:rsid w:val="00624017"/>
    <w:rsid w:val="0062445F"/>
    <w:rsid w:val="0062474C"/>
    <w:rsid w:val="00624E54"/>
    <w:rsid w:val="0062529E"/>
    <w:rsid w:val="006259D1"/>
    <w:rsid w:val="00626529"/>
    <w:rsid w:val="00626CCD"/>
    <w:rsid w:val="006273B7"/>
    <w:rsid w:val="00630CE3"/>
    <w:rsid w:val="006310DF"/>
    <w:rsid w:val="00631CB0"/>
    <w:rsid w:val="00631D1C"/>
    <w:rsid w:val="00632045"/>
    <w:rsid w:val="00632DBD"/>
    <w:rsid w:val="00632E10"/>
    <w:rsid w:val="00632EA5"/>
    <w:rsid w:val="00634447"/>
    <w:rsid w:val="0063445C"/>
    <w:rsid w:val="006348B2"/>
    <w:rsid w:val="0063496A"/>
    <w:rsid w:val="00635CAD"/>
    <w:rsid w:val="006361D2"/>
    <w:rsid w:val="00636E7F"/>
    <w:rsid w:val="00636E86"/>
    <w:rsid w:val="00637DD8"/>
    <w:rsid w:val="006402A3"/>
    <w:rsid w:val="006407DA"/>
    <w:rsid w:val="0064096F"/>
    <w:rsid w:val="00640B0B"/>
    <w:rsid w:val="00640E5F"/>
    <w:rsid w:val="006418FF"/>
    <w:rsid w:val="0064248E"/>
    <w:rsid w:val="00642533"/>
    <w:rsid w:val="00642535"/>
    <w:rsid w:val="0064360F"/>
    <w:rsid w:val="00643A66"/>
    <w:rsid w:val="00643B34"/>
    <w:rsid w:val="00643C05"/>
    <w:rsid w:val="00643C84"/>
    <w:rsid w:val="00643E42"/>
    <w:rsid w:val="006444EA"/>
    <w:rsid w:val="00644C64"/>
    <w:rsid w:val="00644F5C"/>
    <w:rsid w:val="006450B5"/>
    <w:rsid w:val="0064543A"/>
    <w:rsid w:val="00645918"/>
    <w:rsid w:val="0064599E"/>
    <w:rsid w:val="00647447"/>
    <w:rsid w:val="006474F3"/>
    <w:rsid w:val="00647660"/>
    <w:rsid w:val="0064769C"/>
    <w:rsid w:val="0064772C"/>
    <w:rsid w:val="00647CEE"/>
    <w:rsid w:val="00647F55"/>
    <w:rsid w:val="00650013"/>
    <w:rsid w:val="00650145"/>
    <w:rsid w:val="006503F5"/>
    <w:rsid w:val="0065060B"/>
    <w:rsid w:val="00651682"/>
    <w:rsid w:val="006526D6"/>
    <w:rsid w:val="006528A4"/>
    <w:rsid w:val="006529F0"/>
    <w:rsid w:val="006534F4"/>
    <w:rsid w:val="00653562"/>
    <w:rsid w:val="00653707"/>
    <w:rsid w:val="00653F75"/>
    <w:rsid w:val="006543BF"/>
    <w:rsid w:val="006546DF"/>
    <w:rsid w:val="006551BC"/>
    <w:rsid w:val="0065535C"/>
    <w:rsid w:val="00656007"/>
    <w:rsid w:val="00656EAE"/>
    <w:rsid w:val="00657AEA"/>
    <w:rsid w:val="00657E11"/>
    <w:rsid w:val="006601DD"/>
    <w:rsid w:val="0066041A"/>
    <w:rsid w:val="006610DD"/>
    <w:rsid w:val="00662ACD"/>
    <w:rsid w:val="00662AD3"/>
    <w:rsid w:val="006636EA"/>
    <w:rsid w:val="006638A4"/>
    <w:rsid w:val="00663955"/>
    <w:rsid w:val="0066426C"/>
    <w:rsid w:val="00664373"/>
    <w:rsid w:val="006645CC"/>
    <w:rsid w:val="0066490D"/>
    <w:rsid w:val="00664987"/>
    <w:rsid w:val="00664C7F"/>
    <w:rsid w:val="0066533B"/>
    <w:rsid w:val="006656E0"/>
    <w:rsid w:val="00665A59"/>
    <w:rsid w:val="00665DAB"/>
    <w:rsid w:val="00665F8D"/>
    <w:rsid w:val="00666052"/>
    <w:rsid w:val="00666A3F"/>
    <w:rsid w:val="00666C70"/>
    <w:rsid w:val="00666F45"/>
    <w:rsid w:val="00666FA7"/>
    <w:rsid w:val="006674CE"/>
    <w:rsid w:val="006676B1"/>
    <w:rsid w:val="00667B20"/>
    <w:rsid w:val="00667B3E"/>
    <w:rsid w:val="00667CE6"/>
    <w:rsid w:val="00670657"/>
    <w:rsid w:val="00670983"/>
    <w:rsid w:val="00670D01"/>
    <w:rsid w:val="006717EA"/>
    <w:rsid w:val="00671E6A"/>
    <w:rsid w:val="00672A22"/>
    <w:rsid w:val="00672D18"/>
    <w:rsid w:val="006732AB"/>
    <w:rsid w:val="006735C7"/>
    <w:rsid w:val="006738DD"/>
    <w:rsid w:val="006739C6"/>
    <w:rsid w:val="006744ED"/>
    <w:rsid w:val="0067456F"/>
    <w:rsid w:val="006746CC"/>
    <w:rsid w:val="00674923"/>
    <w:rsid w:val="00674990"/>
    <w:rsid w:val="00674C10"/>
    <w:rsid w:val="00674CCD"/>
    <w:rsid w:val="00674E41"/>
    <w:rsid w:val="00674EAD"/>
    <w:rsid w:val="006750FB"/>
    <w:rsid w:val="0067516A"/>
    <w:rsid w:val="006753E5"/>
    <w:rsid w:val="006759F0"/>
    <w:rsid w:val="00675B6D"/>
    <w:rsid w:val="00675C54"/>
    <w:rsid w:val="00675EF6"/>
    <w:rsid w:val="0067627C"/>
    <w:rsid w:val="00676293"/>
    <w:rsid w:val="00676C8E"/>
    <w:rsid w:val="00676D51"/>
    <w:rsid w:val="006773C5"/>
    <w:rsid w:val="0067783F"/>
    <w:rsid w:val="006778B7"/>
    <w:rsid w:val="00681378"/>
    <w:rsid w:val="00681509"/>
    <w:rsid w:val="0068161C"/>
    <w:rsid w:val="00681889"/>
    <w:rsid w:val="00681D28"/>
    <w:rsid w:val="00681E26"/>
    <w:rsid w:val="00681F37"/>
    <w:rsid w:val="00682A84"/>
    <w:rsid w:val="00682D7A"/>
    <w:rsid w:val="00682F3E"/>
    <w:rsid w:val="006838AF"/>
    <w:rsid w:val="0068413C"/>
    <w:rsid w:val="0068423D"/>
    <w:rsid w:val="00684369"/>
    <w:rsid w:val="0068471B"/>
    <w:rsid w:val="00684B6A"/>
    <w:rsid w:val="00684CD9"/>
    <w:rsid w:val="00684CFF"/>
    <w:rsid w:val="00685124"/>
    <w:rsid w:val="00685BB4"/>
    <w:rsid w:val="00686108"/>
    <w:rsid w:val="00686296"/>
    <w:rsid w:val="006862B8"/>
    <w:rsid w:val="00686673"/>
    <w:rsid w:val="00686A4A"/>
    <w:rsid w:val="00686D8A"/>
    <w:rsid w:val="00687D76"/>
    <w:rsid w:val="00690754"/>
    <w:rsid w:val="00690AD3"/>
    <w:rsid w:val="006911F2"/>
    <w:rsid w:val="006927B3"/>
    <w:rsid w:val="00692AE8"/>
    <w:rsid w:val="00692B30"/>
    <w:rsid w:val="00692E66"/>
    <w:rsid w:val="00693696"/>
    <w:rsid w:val="00694608"/>
    <w:rsid w:val="00694BDF"/>
    <w:rsid w:val="00694FC1"/>
    <w:rsid w:val="006951DF"/>
    <w:rsid w:val="00695445"/>
    <w:rsid w:val="006958A0"/>
    <w:rsid w:val="00695970"/>
    <w:rsid w:val="006960B7"/>
    <w:rsid w:val="00696994"/>
    <w:rsid w:val="006969A8"/>
    <w:rsid w:val="00696C07"/>
    <w:rsid w:val="00697484"/>
    <w:rsid w:val="00697FB6"/>
    <w:rsid w:val="006A0E20"/>
    <w:rsid w:val="006A11B5"/>
    <w:rsid w:val="006A12E9"/>
    <w:rsid w:val="006A13B1"/>
    <w:rsid w:val="006A271F"/>
    <w:rsid w:val="006A2815"/>
    <w:rsid w:val="006A34C5"/>
    <w:rsid w:val="006A389A"/>
    <w:rsid w:val="006A3B0C"/>
    <w:rsid w:val="006A3B6C"/>
    <w:rsid w:val="006A3C99"/>
    <w:rsid w:val="006A481B"/>
    <w:rsid w:val="006A4A14"/>
    <w:rsid w:val="006A529D"/>
    <w:rsid w:val="006A5569"/>
    <w:rsid w:val="006A6A7A"/>
    <w:rsid w:val="006A6B8D"/>
    <w:rsid w:val="006A6BB9"/>
    <w:rsid w:val="006A70FF"/>
    <w:rsid w:val="006A7156"/>
    <w:rsid w:val="006A73D6"/>
    <w:rsid w:val="006B03DA"/>
    <w:rsid w:val="006B11FC"/>
    <w:rsid w:val="006B172D"/>
    <w:rsid w:val="006B3175"/>
    <w:rsid w:val="006B3249"/>
    <w:rsid w:val="006B342B"/>
    <w:rsid w:val="006B4117"/>
    <w:rsid w:val="006B42AC"/>
    <w:rsid w:val="006B44F6"/>
    <w:rsid w:val="006B4693"/>
    <w:rsid w:val="006B46F5"/>
    <w:rsid w:val="006B48D7"/>
    <w:rsid w:val="006B4D4D"/>
    <w:rsid w:val="006B5083"/>
    <w:rsid w:val="006B5108"/>
    <w:rsid w:val="006B53F2"/>
    <w:rsid w:val="006B5429"/>
    <w:rsid w:val="006B5B43"/>
    <w:rsid w:val="006B5DBC"/>
    <w:rsid w:val="006B6395"/>
    <w:rsid w:val="006B6812"/>
    <w:rsid w:val="006B6978"/>
    <w:rsid w:val="006B7548"/>
    <w:rsid w:val="006B7570"/>
    <w:rsid w:val="006B770E"/>
    <w:rsid w:val="006B777E"/>
    <w:rsid w:val="006B7E3A"/>
    <w:rsid w:val="006C016A"/>
    <w:rsid w:val="006C0761"/>
    <w:rsid w:val="006C07B5"/>
    <w:rsid w:val="006C0AD1"/>
    <w:rsid w:val="006C0B1F"/>
    <w:rsid w:val="006C0DE7"/>
    <w:rsid w:val="006C12AD"/>
    <w:rsid w:val="006C1DF2"/>
    <w:rsid w:val="006C1E23"/>
    <w:rsid w:val="006C22AE"/>
    <w:rsid w:val="006C313C"/>
    <w:rsid w:val="006C3741"/>
    <w:rsid w:val="006C38DC"/>
    <w:rsid w:val="006C425F"/>
    <w:rsid w:val="006C470A"/>
    <w:rsid w:val="006C4CB1"/>
    <w:rsid w:val="006C4D53"/>
    <w:rsid w:val="006C6CBB"/>
    <w:rsid w:val="006C6E7F"/>
    <w:rsid w:val="006C77F8"/>
    <w:rsid w:val="006D06C9"/>
    <w:rsid w:val="006D070F"/>
    <w:rsid w:val="006D0763"/>
    <w:rsid w:val="006D09D6"/>
    <w:rsid w:val="006D10EA"/>
    <w:rsid w:val="006D1C1F"/>
    <w:rsid w:val="006D1C7F"/>
    <w:rsid w:val="006D1DA0"/>
    <w:rsid w:val="006D1EE4"/>
    <w:rsid w:val="006D2407"/>
    <w:rsid w:val="006D2F32"/>
    <w:rsid w:val="006D2F8F"/>
    <w:rsid w:val="006D33E4"/>
    <w:rsid w:val="006D379A"/>
    <w:rsid w:val="006D3993"/>
    <w:rsid w:val="006D3FD6"/>
    <w:rsid w:val="006D41C6"/>
    <w:rsid w:val="006D4E9F"/>
    <w:rsid w:val="006D5824"/>
    <w:rsid w:val="006D5DF5"/>
    <w:rsid w:val="006D67B2"/>
    <w:rsid w:val="006D726B"/>
    <w:rsid w:val="006D7A5B"/>
    <w:rsid w:val="006D7CC9"/>
    <w:rsid w:val="006E06EE"/>
    <w:rsid w:val="006E0E04"/>
    <w:rsid w:val="006E0F7C"/>
    <w:rsid w:val="006E0FA0"/>
    <w:rsid w:val="006E143F"/>
    <w:rsid w:val="006E164E"/>
    <w:rsid w:val="006E17C9"/>
    <w:rsid w:val="006E1D12"/>
    <w:rsid w:val="006E201C"/>
    <w:rsid w:val="006E2437"/>
    <w:rsid w:val="006E2867"/>
    <w:rsid w:val="006E2ABC"/>
    <w:rsid w:val="006E2FAD"/>
    <w:rsid w:val="006E2FD2"/>
    <w:rsid w:val="006E380E"/>
    <w:rsid w:val="006E3DE2"/>
    <w:rsid w:val="006E3EDC"/>
    <w:rsid w:val="006E3F53"/>
    <w:rsid w:val="006E4719"/>
    <w:rsid w:val="006E4B42"/>
    <w:rsid w:val="006E4D8F"/>
    <w:rsid w:val="006E5A86"/>
    <w:rsid w:val="006E5AAD"/>
    <w:rsid w:val="006E64C5"/>
    <w:rsid w:val="006E66B7"/>
    <w:rsid w:val="006E6C35"/>
    <w:rsid w:val="006E705F"/>
    <w:rsid w:val="006E736E"/>
    <w:rsid w:val="006E73A7"/>
    <w:rsid w:val="006F0D90"/>
    <w:rsid w:val="006F182A"/>
    <w:rsid w:val="006F1BBA"/>
    <w:rsid w:val="006F1FE5"/>
    <w:rsid w:val="006F24BA"/>
    <w:rsid w:val="006F272D"/>
    <w:rsid w:val="006F3340"/>
    <w:rsid w:val="006F46F6"/>
    <w:rsid w:val="006F48F8"/>
    <w:rsid w:val="006F4DC2"/>
    <w:rsid w:val="006F5361"/>
    <w:rsid w:val="006F5855"/>
    <w:rsid w:val="006F587A"/>
    <w:rsid w:val="006F587B"/>
    <w:rsid w:val="006F58B9"/>
    <w:rsid w:val="006F65D6"/>
    <w:rsid w:val="006F6C8E"/>
    <w:rsid w:val="006F71A0"/>
    <w:rsid w:val="006F7649"/>
    <w:rsid w:val="006F7AB2"/>
    <w:rsid w:val="007006FF"/>
    <w:rsid w:val="00700D9A"/>
    <w:rsid w:val="00701908"/>
    <w:rsid w:val="00703151"/>
    <w:rsid w:val="007031CA"/>
    <w:rsid w:val="007037CC"/>
    <w:rsid w:val="00703C44"/>
    <w:rsid w:val="0070409E"/>
    <w:rsid w:val="007046D2"/>
    <w:rsid w:val="00704A4C"/>
    <w:rsid w:val="0070516B"/>
    <w:rsid w:val="007054C3"/>
    <w:rsid w:val="0070589D"/>
    <w:rsid w:val="0070591B"/>
    <w:rsid w:val="00705E50"/>
    <w:rsid w:val="00705EAE"/>
    <w:rsid w:val="00706B6B"/>
    <w:rsid w:val="007076D2"/>
    <w:rsid w:val="007078FE"/>
    <w:rsid w:val="00707A69"/>
    <w:rsid w:val="00707C6B"/>
    <w:rsid w:val="00710038"/>
    <w:rsid w:val="00710249"/>
    <w:rsid w:val="00710362"/>
    <w:rsid w:val="0071090C"/>
    <w:rsid w:val="00710ADF"/>
    <w:rsid w:val="0071153B"/>
    <w:rsid w:val="00711589"/>
    <w:rsid w:val="00711863"/>
    <w:rsid w:val="00711B18"/>
    <w:rsid w:val="00711EE4"/>
    <w:rsid w:val="007125D2"/>
    <w:rsid w:val="0071318D"/>
    <w:rsid w:val="00713641"/>
    <w:rsid w:val="00713732"/>
    <w:rsid w:val="00713DE4"/>
    <w:rsid w:val="00714582"/>
    <w:rsid w:val="00714846"/>
    <w:rsid w:val="00714C7C"/>
    <w:rsid w:val="007159D9"/>
    <w:rsid w:val="00715E5F"/>
    <w:rsid w:val="00716723"/>
    <w:rsid w:val="007167C0"/>
    <w:rsid w:val="0071683C"/>
    <w:rsid w:val="00717123"/>
    <w:rsid w:val="00717187"/>
    <w:rsid w:val="0071749F"/>
    <w:rsid w:val="007175B1"/>
    <w:rsid w:val="00717768"/>
    <w:rsid w:val="007177D4"/>
    <w:rsid w:val="00717F7A"/>
    <w:rsid w:val="0072003F"/>
    <w:rsid w:val="007208D4"/>
    <w:rsid w:val="00720935"/>
    <w:rsid w:val="00721C31"/>
    <w:rsid w:val="00721CD4"/>
    <w:rsid w:val="00721F09"/>
    <w:rsid w:val="00721FDB"/>
    <w:rsid w:val="0072231C"/>
    <w:rsid w:val="00722463"/>
    <w:rsid w:val="007225B0"/>
    <w:rsid w:val="007226B5"/>
    <w:rsid w:val="00722AA7"/>
    <w:rsid w:val="00722FC8"/>
    <w:rsid w:val="007238B3"/>
    <w:rsid w:val="00723AD0"/>
    <w:rsid w:val="00723BDE"/>
    <w:rsid w:val="00724827"/>
    <w:rsid w:val="00724C98"/>
    <w:rsid w:val="00724ED8"/>
    <w:rsid w:val="00725427"/>
    <w:rsid w:val="007258CD"/>
    <w:rsid w:val="0072656E"/>
    <w:rsid w:val="0072661C"/>
    <w:rsid w:val="00726B40"/>
    <w:rsid w:val="00726F4B"/>
    <w:rsid w:val="0072749B"/>
    <w:rsid w:val="00727975"/>
    <w:rsid w:val="00727CA6"/>
    <w:rsid w:val="00727EF8"/>
    <w:rsid w:val="0073081C"/>
    <w:rsid w:val="00730ADE"/>
    <w:rsid w:val="007316E0"/>
    <w:rsid w:val="00731746"/>
    <w:rsid w:val="00731FCA"/>
    <w:rsid w:val="00732A80"/>
    <w:rsid w:val="007330C7"/>
    <w:rsid w:val="00733972"/>
    <w:rsid w:val="00733EBD"/>
    <w:rsid w:val="00734048"/>
    <w:rsid w:val="007342CF"/>
    <w:rsid w:val="00734BC3"/>
    <w:rsid w:val="00734E27"/>
    <w:rsid w:val="00734F7D"/>
    <w:rsid w:val="007351A3"/>
    <w:rsid w:val="007359D6"/>
    <w:rsid w:val="00736081"/>
    <w:rsid w:val="00736F6E"/>
    <w:rsid w:val="007371F3"/>
    <w:rsid w:val="00740601"/>
    <w:rsid w:val="007406AC"/>
    <w:rsid w:val="007409A9"/>
    <w:rsid w:val="00740E34"/>
    <w:rsid w:val="00741781"/>
    <w:rsid w:val="0074195B"/>
    <w:rsid w:val="00741EF4"/>
    <w:rsid w:val="00741F90"/>
    <w:rsid w:val="00741FCE"/>
    <w:rsid w:val="0074215C"/>
    <w:rsid w:val="00743010"/>
    <w:rsid w:val="007430EE"/>
    <w:rsid w:val="00743460"/>
    <w:rsid w:val="00743B16"/>
    <w:rsid w:val="007441AF"/>
    <w:rsid w:val="0074454A"/>
    <w:rsid w:val="00745145"/>
    <w:rsid w:val="007453C0"/>
    <w:rsid w:val="00745842"/>
    <w:rsid w:val="00745889"/>
    <w:rsid w:val="0074705E"/>
    <w:rsid w:val="0074740A"/>
    <w:rsid w:val="00750348"/>
    <w:rsid w:val="007507AC"/>
    <w:rsid w:val="00750AA0"/>
    <w:rsid w:val="00751975"/>
    <w:rsid w:val="00751E7C"/>
    <w:rsid w:val="00752770"/>
    <w:rsid w:val="00752AAA"/>
    <w:rsid w:val="00752D04"/>
    <w:rsid w:val="00753DC0"/>
    <w:rsid w:val="007542AD"/>
    <w:rsid w:val="00754932"/>
    <w:rsid w:val="00755453"/>
    <w:rsid w:val="0075562A"/>
    <w:rsid w:val="007557D7"/>
    <w:rsid w:val="007557FB"/>
    <w:rsid w:val="00755816"/>
    <w:rsid w:val="00755F15"/>
    <w:rsid w:val="00756296"/>
    <w:rsid w:val="00756A80"/>
    <w:rsid w:val="00756FFA"/>
    <w:rsid w:val="0075700F"/>
    <w:rsid w:val="0076017B"/>
    <w:rsid w:val="00760842"/>
    <w:rsid w:val="00760DA1"/>
    <w:rsid w:val="007613B7"/>
    <w:rsid w:val="007617D0"/>
    <w:rsid w:val="007619FF"/>
    <w:rsid w:val="0076216B"/>
    <w:rsid w:val="00762506"/>
    <w:rsid w:val="00763B39"/>
    <w:rsid w:val="00763CED"/>
    <w:rsid w:val="00764B08"/>
    <w:rsid w:val="00764D76"/>
    <w:rsid w:val="00765041"/>
    <w:rsid w:val="00765662"/>
    <w:rsid w:val="00765DD0"/>
    <w:rsid w:val="00767A7B"/>
    <w:rsid w:val="00767F07"/>
    <w:rsid w:val="00770710"/>
    <w:rsid w:val="00770A95"/>
    <w:rsid w:val="00770B09"/>
    <w:rsid w:val="00770F7B"/>
    <w:rsid w:val="00771E1D"/>
    <w:rsid w:val="007723A1"/>
    <w:rsid w:val="007725B2"/>
    <w:rsid w:val="00773714"/>
    <w:rsid w:val="00773DAD"/>
    <w:rsid w:val="00773DD6"/>
    <w:rsid w:val="0077444C"/>
    <w:rsid w:val="00774526"/>
    <w:rsid w:val="00774672"/>
    <w:rsid w:val="00774B03"/>
    <w:rsid w:val="00774D25"/>
    <w:rsid w:val="00774E0E"/>
    <w:rsid w:val="00774F05"/>
    <w:rsid w:val="00775907"/>
    <w:rsid w:val="00775BA1"/>
    <w:rsid w:val="00775C69"/>
    <w:rsid w:val="00775DE5"/>
    <w:rsid w:val="00775F21"/>
    <w:rsid w:val="00775FE5"/>
    <w:rsid w:val="00776378"/>
    <w:rsid w:val="0077653A"/>
    <w:rsid w:val="00776898"/>
    <w:rsid w:val="00776935"/>
    <w:rsid w:val="00780305"/>
    <w:rsid w:val="00780705"/>
    <w:rsid w:val="00780940"/>
    <w:rsid w:val="007809BE"/>
    <w:rsid w:val="00780B23"/>
    <w:rsid w:val="0078102C"/>
    <w:rsid w:val="00781C75"/>
    <w:rsid w:val="0078317D"/>
    <w:rsid w:val="00783303"/>
    <w:rsid w:val="00783E7D"/>
    <w:rsid w:val="0078463B"/>
    <w:rsid w:val="00784A45"/>
    <w:rsid w:val="00784AB4"/>
    <w:rsid w:val="00785A17"/>
    <w:rsid w:val="00785E0C"/>
    <w:rsid w:val="0078632D"/>
    <w:rsid w:val="00786BBC"/>
    <w:rsid w:val="00786BE2"/>
    <w:rsid w:val="00786D10"/>
    <w:rsid w:val="0078705B"/>
    <w:rsid w:val="007870E7"/>
    <w:rsid w:val="0078728B"/>
    <w:rsid w:val="00787429"/>
    <w:rsid w:val="00787619"/>
    <w:rsid w:val="0078774D"/>
    <w:rsid w:val="00787D7F"/>
    <w:rsid w:val="0079038E"/>
    <w:rsid w:val="0079060E"/>
    <w:rsid w:val="0079098B"/>
    <w:rsid w:val="00791395"/>
    <w:rsid w:val="007913D7"/>
    <w:rsid w:val="007914AB"/>
    <w:rsid w:val="007917AE"/>
    <w:rsid w:val="00791E9D"/>
    <w:rsid w:val="00793179"/>
    <w:rsid w:val="0079317F"/>
    <w:rsid w:val="0079388A"/>
    <w:rsid w:val="00793CD0"/>
    <w:rsid w:val="00793CF2"/>
    <w:rsid w:val="00794812"/>
    <w:rsid w:val="007948AB"/>
    <w:rsid w:val="00794CF6"/>
    <w:rsid w:val="00794E84"/>
    <w:rsid w:val="00794FB0"/>
    <w:rsid w:val="007958F4"/>
    <w:rsid w:val="0079598F"/>
    <w:rsid w:val="00795B17"/>
    <w:rsid w:val="00795E0A"/>
    <w:rsid w:val="00796349"/>
    <w:rsid w:val="0079643C"/>
    <w:rsid w:val="00796839"/>
    <w:rsid w:val="00796E11"/>
    <w:rsid w:val="0079797D"/>
    <w:rsid w:val="00797988"/>
    <w:rsid w:val="007979C1"/>
    <w:rsid w:val="00797B8A"/>
    <w:rsid w:val="00797D31"/>
    <w:rsid w:val="007A0062"/>
    <w:rsid w:val="007A02F4"/>
    <w:rsid w:val="007A07DF"/>
    <w:rsid w:val="007A0FF3"/>
    <w:rsid w:val="007A1377"/>
    <w:rsid w:val="007A13BE"/>
    <w:rsid w:val="007A146C"/>
    <w:rsid w:val="007A1834"/>
    <w:rsid w:val="007A18C5"/>
    <w:rsid w:val="007A22D4"/>
    <w:rsid w:val="007A27E2"/>
    <w:rsid w:val="007A2930"/>
    <w:rsid w:val="007A30E1"/>
    <w:rsid w:val="007A3129"/>
    <w:rsid w:val="007A31A0"/>
    <w:rsid w:val="007A32A6"/>
    <w:rsid w:val="007A356D"/>
    <w:rsid w:val="007A3604"/>
    <w:rsid w:val="007A3B94"/>
    <w:rsid w:val="007A3E68"/>
    <w:rsid w:val="007A400D"/>
    <w:rsid w:val="007A46F6"/>
    <w:rsid w:val="007A4A96"/>
    <w:rsid w:val="007A60F9"/>
    <w:rsid w:val="007A7338"/>
    <w:rsid w:val="007A73AA"/>
    <w:rsid w:val="007A745F"/>
    <w:rsid w:val="007A7FCB"/>
    <w:rsid w:val="007B0063"/>
    <w:rsid w:val="007B00DE"/>
    <w:rsid w:val="007B040B"/>
    <w:rsid w:val="007B07D5"/>
    <w:rsid w:val="007B115E"/>
    <w:rsid w:val="007B1183"/>
    <w:rsid w:val="007B1970"/>
    <w:rsid w:val="007B1BE6"/>
    <w:rsid w:val="007B1E3A"/>
    <w:rsid w:val="007B2650"/>
    <w:rsid w:val="007B2B81"/>
    <w:rsid w:val="007B2E1E"/>
    <w:rsid w:val="007B3DA5"/>
    <w:rsid w:val="007B40C1"/>
    <w:rsid w:val="007B4327"/>
    <w:rsid w:val="007B4BFD"/>
    <w:rsid w:val="007B4D7D"/>
    <w:rsid w:val="007B5097"/>
    <w:rsid w:val="007B5274"/>
    <w:rsid w:val="007B553F"/>
    <w:rsid w:val="007B5B9A"/>
    <w:rsid w:val="007B61E0"/>
    <w:rsid w:val="007B642C"/>
    <w:rsid w:val="007B686A"/>
    <w:rsid w:val="007B6C3D"/>
    <w:rsid w:val="007B746F"/>
    <w:rsid w:val="007B79E8"/>
    <w:rsid w:val="007B7A13"/>
    <w:rsid w:val="007B7C27"/>
    <w:rsid w:val="007B7FF8"/>
    <w:rsid w:val="007C0A6C"/>
    <w:rsid w:val="007C0F10"/>
    <w:rsid w:val="007C1901"/>
    <w:rsid w:val="007C1EDB"/>
    <w:rsid w:val="007C200B"/>
    <w:rsid w:val="007C260B"/>
    <w:rsid w:val="007C2A89"/>
    <w:rsid w:val="007C3944"/>
    <w:rsid w:val="007C3CEA"/>
    <w:rsid w:val="007C46E2"/>
    <w:rsid w:val="007C4917"/>
    <w:rsid w:val="007C4A85"/>
    <w:rsid w:val="007C4D7D"/>
    <w:rsid w:val="007C4DF8"/>
    <w:rsid w:val="007C4FF4"/>
    <w:rsid w:val="007C5231"/>
    <w:rsid w:val="007C60FC"/>
    <w:rsid w:val="007C6160"/>
    <w:rsid w:val="007C78DF"/>
    <w:rsid w:val="007C7951"/>
    <w:rsid w:val="007C79A0"/>
    <w:rsid w:val="007C7E8C"/>
    <w:rsid w:val="007D03BB"/>
    <w:rsid w:val="007D0910"/>
    <w:rsid w:val="007D0EB8"/>
    <w:rsid w:val="007D0F35"/>
    <w:rsid w:val="007D1675"/>
    <w:rsid w:val="007D1C60"/>
    <w:rsid w:val="007D283B"/>
    <w:rsid w:val="007D2CDE"/>
    <w:rsid w:val="007D36FA"/>
    <w:rsid w:val="007D3BFA"/>
    <w:rsid w:val="007D430E"/>
    <w:rsid w:val="007D4573"/>
    <w:rsid w:val="007D46AF"/>
    <w:rsid w:val="007D4A28"/>
    <w:rsid w:val="007D507C"/>
    <w:rsid w:val="007D5905"/>
    <w:rsid w:val="007D5F5B"/>
    <w:rsid w:val="007D62E4"/>
    <w:rsid w:val="007D6696"/>
    <w:rsid w:val="007D713A"/>
    <w:rsid w:val="007D7C61"/>
    <w:rsid w:val="007E05F2"/>
    <w:rsid w:val="007E071B"/>
    <w:rsid w:val="007E07DE"/>
    <w:rsid w:val="007E0FD3"/>
    <w:rsid w:val="007E1041"/>
    <w:rsid w:val="007E1296"/>
    <w:rsid w:val="007E1887"/>
    <w:rsid w:val="007E1FA3"/>
    <w:rsid w:val="007E285F"/>
    <w:rsid w:val="007E2AE6"/>
    <w:rsid w:val="007E2C4A"/>
    <w:rsid w:val="007E3051"/>
    <w:rsid w:val="007E41AF"/>
    <w:rsid w:val="007E4471"/>
    <w:rsid w:val="007E4F0F"/>
    <w:rsid w:val="007E500A"/>
    <w:rsid w:val="007E5EF0"/>
    <w:rsid w:val="007E5F13"/>
    <w:rsid w:val="007E6418"/>
    <w:rsid w:val="007E6552"/>
    <w:rsid w:val="007E6D8F"/>
    <w:rsid w:val="007E7603"/>
    <w:rsid w:val="007E7763"/>
    <w:rsid w:val="007E7871"/>
    <w:rsid w:val="007E7BF3"/>
    <w:rsid w:val="007F01D3"/>
    <w:rsid w:val="007F0655"/>
    <w:rsid w:val="007F067E"/>
    <w:rsid w:val="007F075D"/>
    <w:rsid w:val="007F08CA"/>
    <w:rsid w:val="007F0E00"/>
    <w:rsid w:val="007F0FEA"/>
    <w:rsid w:val="007F1677"/>
    <w:rsid w:val="007F1B08"/>
    <w:rsid w:val="007F2270"/>
    <w:rsid w:val="007F22CF"/>
    <w:rsid w:val="007F22F6"/>
    <w:rsid w:val="007F2841"/>
    <w:rsid w:val="007F2A84"/>
    <w:rsid w:val="007F2CF1"/>
    <w:rsid w:val="007F2F8D"/>
    <w:rsid w:val="007F3092"/>
    <w:rsid w:val="007F318D"/>
    <w:rsid w:val="007F3525"/>
    <w:rsid w:val="007F3569"/>
    <w:rsid w:val="007F3576"/>
    <w:rsid w:val="007F37D4"/>
    <w:rsid w:val="007F386E"/>
    <w:rsid w:val="007F39D9"/>
    <w:rsid w:val="007F3CDF"/>
    <w:rsid w:val="007F4062"/>
    <w:rsid w:val="007F40F2"/>
    <w:rsid w:val="007F4139"/>
    <w:rsid w:val="007F415A"/>
    <w:rsid w:val="007F420C"/>
    <w:rsid w:val="007F435C"/>
    <w:rsid w:val="007F4552"/>
    <w:rsid w:val="007F4636"/>
    <w:rsid w:val="007F4CBA"/>
    <w:rsid w:val="007F4D2E"/>
    <w:rsid w:val="007F569F"/>
    <w:rsid w:val="007F572F"/>
    <w:rsid w:val="007F63A1"/>
    <w:rsid w:val="007F6401"/>
    <w:rsid w:val="007F7071"/>
    <w:rsid w:val="007F7134"/>
    <w:rsid w:val="007F7928"/>
    <w:rsid w:val="007F7E53"/>
    <w:rsid w:val="007F7F8F"/>
    <w:rsid w:val="0080012E"/>
    <w:rsid w:val="00800D2D"/>
    <w:rsid w:val="0080114A"/>
    <w:rsid w:val="00801999"/>
    <w:rsid w:val="00801F71"/>
    <w:rsid w:val="0080238D"/>
    <w:rsid w:val="008027B0"/>
    <w:rsid w:val="008028A0"/>
    <w:rsid w:val="0080293A"/>
    <w:rsid w:val="00802BC7"/>
    <w:rsid w:val="008030A0"/>
    <w:rsid w:val="00803798"/>
    <w:rsid w:val="00804549"/>
    <w:rsid w:val="00804671"/>
    <w:rsid w:val="00804809"/>
    <w:rsid w:val="00804C90"/>
    <w:rsid w:val="00805046"/>
    <w:rsid w:val="008058AE"/>
    <w:rsid w:val="00805A64"/>
    <w:rsid w:val="00806335"/>
    <w:rsid w:val="00806513"/>
    <w:rsid w:val="008069C7"/>
    <w:rsid w:val="00806BEF"/>
    <w:rsid w:val="00807791"/>
    <w:rsid w:val="00807A5C"/>
    <w:rsid w:val="008109BF"/>
    <w:rsid w:val="00810A55"/>
    <w:rsid w:val="00811C58"/>
    <w:rsid w:val="00812B78"/>
    <w:rsid w:val="00812E82"/>
    <w:rsid w:val="00812F86"/>
    <w:rsid w:val="00812FF3"/>
    <w:rsid w:val="00813135"/>
    <w:rsid w:val="00813233"/>
    <w:rsid w:val="008135F1"/>
    <w:rsid w:val="00813846"/>
    <w:rsid w:val="00813C4F"/>
    <w:rsid w:val="008146CF"/>
    <w:rsid w:val="00814A5D"/>
    <w:rsid w:val="00814DCB"/>
    <w:rsid w:val="00815040"/>
    <w:rsid w:val="008151A9"/>
    <w:rsid w:val="008153AA"/>
    <w:rsid w:val="00815514"/>
    <w:rsid w:val="008159A0"/>
    <w:rsid w:val="00815E7F"/>
    <w:rsid w:val="00816DB5"/>
    <w:rsid w:val="0081761E"/>
    <w:rsid w:val="00817DB3"/>
    <w:rsid w:val="00817E2E"/>
    <w:rsid w:val="00817FB4"/>
    <w:rsid w:val="0082062F"/>
    <w:rsid w:val="008215E7"/>
    <w:rsid w:val="00821A42"/>
    <w:rsid w:val="00821DD8"/>
    <w:rsid w:val="00821E32"/>
    <w:rsid w:val="00821FC2"/>
    <w:rsid w:val="00822396"/>
    <w:rsid w:val="008223D1"/>
    <w:rsid w:val="00822FDB"/>
    <w:rsid w:val="008235B1"/>
    <w:rsid w:val="00823AC2"/>
    <w:rsid w:val="00823C5A"/>
    <w:rsid w:val="00823EDD"/>
    <w:rsid w:val="008241BE"/>
    <w:rsid w:val="00824472"/>
    <w:rsid w:val="0082456C"/>
    <w:rsid w:val="008245E2"/>
    <w:rsid w:val="00824702"/>
    <w:rsid w:val="008251A2"/>
    <w:rsid w:val="0082547D"/>
    <w:rsid w:val="0082622A"/>
    <w:rsid w:val="0082634B"/>
    <w:rsid w:val="008266DB"/>
    <w:rsid w:val="008268D2"/>
    <w:rsid w:val="00826932"/>
    <w:rsid w:val="0082693F"/>
    <w:rsid w:val="008275AD"/>
    <w:rsid w:val="00827A1A"/>
    <w:rsid w:val="00830087"/>
    <w:rsid w:val="00831139"/>
    <w:rsid w:val="008315B2"/>
    <w:rsid w:val="00831D37"/>
    <w:rsid w:val="00831D47"/>
    <w:rsid w:val="008322FB"/>
    <w:rsid w:val="00832515"/>
    <w:rsid w:val="00832FBA"/>
    <w:rsid w:val="00832FF4"/>
    <w:rsid w:val="00833133"/>
    <w:rsid w:val="008333F8"/>
    <w:rsid w:val="00833A60"/>
    <w:rsid w:val="00833FE7"/>
    <w:rsid w:val="0083443E"/>
    <w:rsid w:val="00834730"/>
    <w:rsid w:val="008347B9"/>
    <w:rsid w:val="00834890"/>
    <w:rsid w:val="00834E2D"/>
    <w:rsid w:val="00835203"/>
    <w:rsid w:val="008353E5"/>
    <w:rsid w:val="008354E5"/>
    <w:rsid w:val="00835705"/>
    <w:rsid w:val="008361B6"/>
    <w:rsid w:val="00836907"/>
    <w:rsid w:val="0083690A"/>
    <w:rsid w:val="00836F0D"/>
    <w:rsid w:val="00836F86"/>
    <w:rsid w:val="008371C4"/>
    <w:rsid w:val="00837D13"/>
    <w:rsid w:val="00837EA9"/>
    <w:rsid w:val="008403AA"/>
    <w:rsid w:val="008417F9"/>
    <w:rsid w:val="00841907"/>
    <w:rsid w:val="00841BD4"/>
    <w:rsid w:val="00841F0E"/>
    <w:rsid w:val="0084221B"/>
    <w:rsid w:val="00842654"/>
    <w:rsid w:val="008426E9"/>
    <w:rsid w:val="008429B1"/>
    <w:rsid w:val="00842A25"/>
    <w:rsid w:val="00843AEB"/>
    <w:rsid w:val="00843DD9"/>
    <w:rsid w:val="00845562"/>
    <w:rsid w:val="0084597D"/>
    <w:rsid w:val="0084623A"/>
    <w:rsid w:val="008469F6"/>
    <w:rsid w:val="00847297"/>
    <w:rsid w:val="00847691"/>
    <w:rsid w:val="00847763"/>
    <w:rsid w:val="00847A22"/>
    <w:rsid w:val="008500BF"/>
    <w:rsid w:val="00850A40"/>
    <w:rsid w:val="00850AA3"/>
    <w:rsid w:val="00850BBE"/>
    <w:rsid w:val="00850F26"/>
    <w:rsid w:val="00851680"/>
    <w:rsid w:val="00851937"/>
    <w:rsid w:val="00851A56"/>
    <w:rsid w:val="00852A52"/>
    <w:rsid w:val="00852D8D"/>
    <w:rsid w:val="00853863"/>
    <w:rsid w:val="00853885"/>
    <w:rsid w:val="008538B0"/>
    <w:rsid w:val="008540E7"/>
    <w:rsid w:val="008546D8"/>
    <w:rsid w:val="008547BE"/>
    <w:rsid w:val="00854B82"/>
    <w:rsid w:val="008553C7"/>
    <w:rsid w:val="008558D1"/>
    <w:rsid w:val="00855DBC"/>
    <w:rsid w:val="008567EE"/>
    <w:rsid w:val="00856E3B"/>
    <w:rsid w:val="00857700"/>
    <w:rsid w:val="008577B6"/>
    <w:rsid w:val="00857921"/>
    <w:rsid w:val="00857A25"/>
    <w:rsid w:val="00857D9F"/>
    <w:rsid w:val="00860320"/>
    <w:rsid w:val="00860B5A"/>
    <w:rsid w:val="00860D10"/>
    <w:rsid w:val="00861136"/>
    <w:rsid w:val="00861152"/>
    <w:rsid w:val="0086161B"/>
    <w:rsid w:val="008617DC"/>
    <w:rsid w:val="00861AF7"/>
    <w:rsid w:val="00861D78"/>
    <w:rsid w:val="00862196"/>
    <w:rsid w:val="00862B1E"/>
    <w:rsid w:val="00862D12"/>
    <w:rsid w:val="00863094"/>
    <w:rsid w:val="008630C1"/>
    <w:rsid w:val="0086334F"/>
    <w:rsid w:val="00863781"/>
    <w:rsid w:val="00864043"/>
    <w:rsid w:val="008640F3"/>
    <w:rsid w:val="008648CB"/>
    <w:rsid w:val="00864C4F"/>
    <w:rsid w:val="00865239"/>
    <w:rsid w:val="00865786"/>
    <w:rsid w:val="00865991"/>
    <w:rsid w:val="00867020"/>
    <w:rsid w:val="00867604"/>
    <w:rsid w:val="0086765C"/>
    <w:rsid w:val="0087048F"/>
    <w:rsid w:val="00870754"/>
    <w:rsid w:val="008708BD"/>
    <w:rsid w:val="00870C8D"/>
    <w:rsid w:val="00870E01"/>
    <w:rsid w:val="008713CE"/>
    <w:rsid w:val="0087143D"/>
    <w:rsid w:val="008717A3"/>
    <w:rsid w:val="0087229C"/>
    <w:rsid w:val="008726BD"/>
    <w:rsid w:val="00872700"/>
    <w:rsid w:val="0087280A"/>
    <w:rsid w:val="00872972"/>
    <w:rsid w:val="00872A4D"/>
    <w:rsid w:val="00872B04"/>
    <w:rsid w:val="008733D6"/>
    <w:rsid w:val="008736B4"/>
    <w:rsid w:val="00873FFA"/>
    <w:rsid w:val="00874073"/>
    <w:rsid w:val="008750EB"/>
    <w:rsid w:val="008760B9"/>
    <w:rsid w:val="00876318"/>
    <w:rsid w:val="0087664B"/>
    <w:rsid w:val="00877AC2"/>
    <w:rsid w:val="00877D00"/>
    <w:rsid w:val="00880633"/>
    <w:rsid w:val="008808B1"/>
    <w:rsid w:val="00880B63"/>
    <w:rsid w:val="00881124"/>
    <w:rsid w:val="008811AF"/>
    <w:rsid w:val="00881DFD"/>
    <w:rsid w:val="00882219"/>
    <w:rsid w:val="00882343"/>
    <w:rsid w:val="008826EF"/>
    <w:rsid w:val="00882F9F"/>
    <w:rsid w:val="00883A17"/>
    <w:rsid w:val="00883E5E"/>
    <w:rsid w:val="00883E77"/>
    <w:rsid w:val="008849FE"/>
    <w:rsid w:val="00884B3C"/>
    <w:rsid w:val="00884B47"/>
    <w:rsid w:val="00884B93"/>
    <w:rsid w:val="00884F2C"/>
    <w:rsid w:val="00885388"/>
    <w:rsid w:val="0088540C"/>
    <w:rsid w:val="00885448"/>
    <w:rsid w:val="008854AC"/>
    <w:rsid w:val="00885794"/>
    <w:rsid w:val="00885DC8"/>
    <w:rsid w:val="008863C0"/>
    <w:rsid w:val="008869BB"/>
    <w:rsid w:val="008878DA"/>
    <w:rsid w:val="008900BA"/>
    <w:rsid w:val="00890909"/>
    <w:rsid w:val="008910CB"/>
    <w:rsid w:val="008912E3"/>
    <w:rsid w:val="0089136A"/>
    <w:rsid w:val="00891383"/>
    <w:rsid w:val="00891412"/>
    <w:rsid w:val="00891469"/>
    <w:rsid w:val="008915F1"/>
    <w:rsid w:val="008918A3"/>
    <w:rsid w:val="00891991"/>
    <w:rsid w:val="00891C97"/>
    <w:rsid w:val="00892036"/>
    <w:rsid w:val="00892ADD"/>
    <w:rsid w:val="00892E02"/>
    <w:rsid w:val="00893436"/>
    <w:rsid w:val="008936C4"/>
    <w:rsid w:val="00894749"/>
    <w:rsid w:val="008957B5"/>
    <w:rsid w:val="00895869"/>
    <w:rsid w:val="0089594D"/>
    <w:rsid w:val="0089598D"/>
    <w:rsid w:val="00895CC1"/>
    <w:rsid w:val="00896414"/>
    <w:rsid w:val="00896437"/>
    <w:rsid w:val="008964A6"/>
    <w:rsid w:val="008967C1"/>
    <w:rsid w:val="00896DE5"/>
    <w:rsid w:val="008974CD"/>
    <w:rsid w:val="00897503"/>
    <w:rsid w:val="00897924"/>
    <w:rsid w:val="00897E02"/>
    <w:rsid w:val="008A00C2"/>
    <w:rsid w:val="008A0A8B"/>
    <w:rsid w:val="008A0B90"/>
    <w:rsid w:val="008A0D64"/>
    <w:rsid w:val="008A0FE8"/>
    <w:rsid w:val="008A0FEE"/>
    <w:rsid w:val="008A1673"/>
    <w:rsid w:val="008A16CE"/>
    <w:rsid w:val="008A1874"/>
    <w:rsid w:val="008A2901"/>
    <w:rsid w:val="008A2E69"/>
    <w:rsid w:val="008A33AA"/>
    <w:rsid w:val="008A346B"/>
    <w:rsid w:val="008A396B"/>
    <w:rsid w:val="008A39B8"/>
    <w:rsid w:val="008A43ED"/>
    <w:rsid w:val="008A4AFD"/>
    <w:rsid w:val="008A4F8E"/>
    <w:rsid w:val="008A55BB"/>
    <w:rsid w:val="008A55E1"/>
    <w:rsid w:val="008A5C51"/>
    <w:rsid w:val="008A6B59"/>
    <w:rsid w:val="008A6D49"/>
    <w:rsid w:val="008A7151"/>
    <w:rsid w:val="008A7F55"/>
    <w:rsid w:val="008B0942"/>
    <w:rsid w:val="008B0952"/>
    <w:rsid w:val="008B0966"/>
    <w:rsid w:val="008B0A71"/>
    <w:rsid w:val="008B1306"/>
    <w:rsid w:val="008B15A0"/>
    <w:rsid w:val="008B1B3D"/>
    <w:rsid w:val="008B23A7"/>
    <w:rsid w:val="008B2420"/>
    <w:rsid w:val="008B2707"/>
    <w:rsid w:val="008B28D8"/>
    <w:rsid w:val="008B340B"/>
    <w:rsid w:val="008B3FE9"/>
    <w:rsid w:val="008B43B1"/>
    <w:rsid w:val="008B453F"/>
    <w:rsid w:val="008B473F"/>
    <w:rsid w:val="008B4916"/>
    <w:rsid w:val="008B4982"/>
    <w:rsid w:val="008B56A2"/>
    <w:rsid w:val="008B5E47"/>
    <w:rsid w:val="008B5F2C"/>
    <w:rsid w:val="008B60A1"/>
    <w:rsid w:val="008B76AF"/>
    <w:rsid w:val="008B7775"/>
    <w:rsid w:val="008B7961"/>
    <w:rsid w:val="008B7E6E"/>
    <w:rsid w:val="008C0522"/>
    <w:rsid w:val="008C0DD8"/>
    <w:rsid w:val="008C15A0"/>
    <w:rsid w:val="008C15D1"/>
    <w:rsid w:val="008C19A3"/>
    <w:rsid w:val="008C1BF2"/>
    <w:rsid w:val="008C1F2F"/>
    <w:rsid w:val="008C391D"/>
    <w:rsid w:val="008C3E35"/>
    <w:rsid w:val="008C3E36"/>
    <w:rsid w:val="008C4468"/>
    <w:rsid w:val="008C518B"/>
    <w:rsid w:val="008C5BDE"/>
    <w:rsid w:val="008C5EE7"/>
    <w:rsid w:val="008C604A"/>
    <w:rsid w:val="008C6215"/>
    <w:rsid w:val="008C6917"/>
    <w:rsid w:val="008C6F86"/>
    <w:rsid w:val="008C72EA"/>
    <w:rsid w:val="008C769C"/>
    <w:rsid w:val="008C7C9B"/>
    <w:rsid w:val="008D0888"/>
    <w:rsid w:val="008D0938"/>
    <w:rsid w:val="008D0A1F"/>
    <w:rsid w:val="008D0F4F"/>
    <w:rsid w:val="008D15C9"/>
    <w:rsid w:val="008D15FA"/>
    <w:rsid w:val="008D1BD5"/>
    <w:rsid w:val="008D29A5"/>
    <w:rsid w:val="008D339C"/>
    <w:rsid w:val="008D347D"/>
    <w:rsid w:val="008D361D"/>
    <w:rsid w:val="008D469E"/>
    <w:rsid w:val="008D4762"/>
    <w:rsid w:val="008D4850"/>
    <w:rsid w:val="008D4995"/>
    <w:rsid w:val="008D4F81"/>
    <w:rsid w:val="008D52C8"/>
    <w:rsid w:val="008D5985"/>
    <w:rsid w:val="008D59F1"/>
    <w:rsid w:val="008D5CAF"/>
    <w:rsid w:val="008D5D7E"/>
    <w:rsid w:val="008D5DAD"/>
    <w:rsid w:val="008D64D5"/>
    <w:rsid w:val="008D66A1"/>
    <w:rsid w:val="008D6936"/>
    <w:rsid w:val="008D70C7"/>
    <w:rsid w:val="008D7EEC"/>
    <w:rsid w:val="008E0736"/>
    <w:rsid w:val="008E0980"/>
    <w:rsid w:val="008E0D1A"/>
    <w:rsid w:val="008E20F4"/>
    <w:rsid w:val="008E274C"/>
    <w:rsid w:val="008E2817"/>
    <w:rsid w:val="008E2CA3"/>
    <w:rsid w:val="008E2FC7"/>
    <w:rsid w:val="008E3E89"/>
    <w:rsid w:val="008E4B10"/>
    <w:rsid w:val="008E5072"/>
    <w:rsid w:val="008E51F6"/>
    <w:rsid w:val="008E6575"/>
    <w:rsid w:val="008E6DD4"/>
    <w:rsid w:val="008E76C4"/>
    <w:rsid w:val="008F01D0"/>
    <w:rsid w:val="008F04BD"/>
    <w:rsid w:val="008F0999"/>
    <w:rsid w:val="008F0AD5"/>
    <w:rsid w:val="008F10F3"/>
    <w:rsid w:val="008F131C"/>
    <w:rsid w:val="008F1691"/>
    <w:rsid w:val="008F26B6"/>
    <w:rsid w:val="008F26E9"/>
    <w:rsid w:val="008F2942"/>
    <w:rsid w:val="008F3CDE"/>
    <w:rsid w:val="008F3DB9"/>
    <w:rsid w:val="008F3E7D"/>
    <w:rsid w:val="008F46FF"/>
    <w:rsid w:val="008F4A9F"/>
    <w:rsid w:val="008F5567"/>
    <w:rsid w:val="008F55CB"/>
    <w:rsid w:val="008F59D9"/>
    <w:rsid w:val="008F629B"/>
    <w:rsid w:val="008F6E67"/>
    <w:rsid w:val="008F75F0"/>
    <w:rsid w:val="00900080"/>
    <w:rsid w:val="00900254"/>
    <w:rsid w:val="009005F8"/>
    <w:rsid w:val="00900840"/>
    <w:rsid w:val="00901C78"/>
    <w:rsid w:val="00901E40"/>
    <w:rsid w:val="009021AB"/>
    <w:rsid w:val="00902402"/>
    <w:rsid w:val="0090243D"/>
    <w:rsid w:val="0090298C"/>
    <w:rsid w:val="00902CB9"/>
    <w:rsid w:val="00902DCE"/>
    <w:rsid w:val="0090365F"/>
    <w:rsid w:val="00903790"/>
    <w:rsid w:val="009038A8"/>
    <w:rsid w:val="00904F55"/>
    <w:rsid w:val="00904FB0"/>
    <w:rsid w:val="009063C5"/>
    <w:rsid w:val="009066D3"/>
    <w:rsid w:val="00906A52"/>
    <w:rsid w:val="00906E7C"/>
    <w:rsid w:val="00906F17"/>
    <w:rsid w:val="009108F4"/>
    <w:rsid w:val="00911DDD"/>
    <w:rsid w:val="0091232C"/>
    <w:rsid w:val="0091276B"/>
    <w:rsid w:val="009127FB"/>
    <w:rsid w:val="00912BE5"/>
    <w:rsid w:val="00912DD8"/>
    <w:rsid w:val="00912E02"/>
    <w:rsid w:val="00912EDD"/>
    <w:rsid w:val="00913054"/>
    <w:rsid w:val="009139C3"/>
    <w:rsid w:val="00913D1F"/>
    <w:rsid w:val="009140A5"/>
    <w:rsid w:val="009141C1"/>
    <w:rsid w:val="009142E6"/>
    <w:rsid w:val="00914AEE"/>
    <w:rsid w:val="00914C13"/>
    <w:rsid w:val="00915096"/>
    <w:rsid w:val="0091521C"/>
    <w:rsid w:val="00915632"/>
    <w:rsid w:val="009157EA"/>
    <w:rsid w:val="009161FE"/>
    <w:rsid w:val="009173B1"/>
    <w:rsid w:val="009173F8"/>
    <w:rsid w:val="0091770A"/>
    <w:rsid w:val="00917CB3"/>
    <w:rsid w:val="009202B0"/>
    <w:rsid w:val="009204D5"/>
    <w:rsid w:val="009205E5"/>
    <w:rsid w:val="00920877"/>
    <w:rsid w:val="00921159"/>
    <w:rsid w:val="00921356"/>
    <w:rsid w:val="009215D9"/>
    <w:rsid w:val="009215DB"/>
    <w:rsid w:val="00921759"/>
    <w:rsid w:val="00921770"/>
    <w:rsid w:val="00921974"/>
    <w:rsid w:val="00921B94"/>
    <w:rsid w:val="009228AE"/>
    <w:rsid w:val="00922BDC"/>
    <w:rsid w:val="009230C9"/>
    <w:rsid w:val="009238E5"/>
    <w:rsid w:val="00923BB4"/>
    <w:rsid w:val="00924170"/>
    <w:rsid w:val="00924F36"/>
    <w:rsid w:val="00925022"/>
    <w:rsid w:val="00925168"/>
    <w:rsid w:val="0092519A"/>
    <w:rsid w:val="009256CD"/>
    <w:rsid w:val="00925B74"/>
    <w:rsid w:val="00926491"/>
    <w:rsid w:val="009270C9"/>
    <w:rsid w:val="00927475"/>
    <w:rsid w:val="0092754A"/>
    <w:rsid w:val="009279C6"/>
    <w:rsid w:val="00927CA8"/>
    <w:rsid w:val="0093031F"/>
    <w:rsid w:val="00930829"/>
    <w:rsid w:val="00930F67"/>
    <w:rsid w:val="00931632"/>
    <w:rsid w:val="00931668"/>
    <w:rsid w:val="00931FB4"/>
    <w:rsid w:val="00932324"/>
    <w:rsid w:val="009323EA"/>
    <w:rsid w:val="009324C2"/>
    <w:rsid w:val="00932881"/>
    <w:rsid w:val="00932A7B"/>
    <w:rsid w:val="00932D9B"/>
    <w:rsid w:val="00933891"/>
    <w:rsid w:val="00933F54"/>
    <w:rsid w:val="00934259"/>
    <w:rsid w:val="00934261"/>
    <w:rsid w:val="009342D3"/>
    <w:rsid w:val="0093451D"/>
    <w:rsid w:val="0093480A"/>
    <w:rsid w:val="00935025"/>
    <w:rsid w:val="009350E6"/>
    <w:rsid w:val="009359BE"/>
    <w:rsid w:val="00936159"/>
    <w:rsid w:val="00936284"/>
    <w:rsid w:val="009366FC"/>
    <w:rsid w:val="009368FC"/>
    <w:rsid w:val="00936992"/>
    <w:rsid w:val="00936DFF"/>
    <w:rsid w:val="00936F81"/>
    <w:rsid w:val="00937338"/>
    <w:rsid w:val="00937447"/>
    <w:rsid w:val="00937A73"/>
    <w:rsid w:val="00937B16"/>
    <w:rsid w:val="00937D9E"/>
    <w:rsid w:val="009402AC"/>
    <w:rsid w:val="009402DA"/>
    <w:rsid w:val="00941BE6"/>
    <w:rsid w:val="00941FFF"/>
    <w:rsid w:val="00942245"/>
    <w:rsid w:val="009425B7"/>
    <w:rsid w:val="00942834"/>
    <w:rsid w:val="00942974"/>
    <w:rsid w:val="00942A74"/>
    <w:rsid w:val="00942C48"/>
    <w:rsid w:val="00942E01"/>
    <w:rsid w:val="009434B3"/>
    <w:rsid w:val="00943601"/>
    <w:rsid w:val="00943CC0"/>
    <w:rsid w:val="00944628"/>
    <w:rsid w:val="0094486C"/>
    <w:rsid w:val="00944F6C"/>
    <w:rsid w:val="009454B0"/>
    <w:rsid w:val="0094580E"/>
    <w:rsid w:val="00945A9C"/>
    <w:rsid w:val="00946340"/>
    <w:rsid w:val="00946624"/>
    <w:rsid w:val="0094698E"/>
    <w:rsid w:val="00946AE0"/>
    <w:rsid w:val="00946F82"/>
    <w:rsid w:val="0094757B"/>
    <w:rsid w:val="009475BE"/>
    <w:rsid w:val="00947D9A"/>
    <w:rsid w:val="00947DED"/>
    <w:rsid w:val="00947F9A"/>
    <w:rsid w:val="00950146"/>
    <w:rsid w:val="0095028D"/>
    <w:rsid w:val="00950302"/>
    <w:rsid w:val="0095120F"/>
    <w:rsid w:val="0095166A"/>
    <w:rsid w:val="0095173C"/>
    <w:rsid w:val="009519D2"/>
    <w:rsid w:val="0095228C"/>
    <w:rsid w:val="00952A11"/>
    <w:rsid w:val="0095340E"/>
    <w:rsid w:val="00953440"/>
    <w:rsid w:val="00953972"/>
    <w:rsid w:val="00953A1C"/>
    <w:rsid w:val="00954181"/>
    <w:rsid w:val="0095451C"/>
    <w:rsid w:val="009550C7"/>
    <w:rsid w:val="00955145"/>
    <w:rsid w:val="0095659F"/>
    <w:rsid w:val="009567AB"/>
    <w:rsid w:val="00956887"/>
    <w:rsid w:val="009568E3"/>
    <w:rsid w:val="00956938"/>
    <w:rsid w:val="00956CAE"/>
    <w:rsid w:val="00956F90"/>
    <w:rsid w:val="00957A69"/>
    <w:rsid w:val="00957C3E"/>
    <w:rsid w:val="00957C4B"/>
    <w:rsid w:val="00957C59"/>
    <w:rsid w:val="00957DCD"/>
    <w:rsid w:val="00957DF7"/>
    <w:rsid w:val="009602A1"/>
    <w:rsid w:val="009606C8"/>
    <w:rsid w:val="009606EC"/>
    <w:rsid w:val="00960B0A"/>
    <w:rsid w:val="00960BAF"/>
    <w:rsid w:val="00961505"/>
    <w:rsid w:val="00961919"/>
    <w:rsid w:val="00962111"/>
    <w:rsid w:val="0096211B"/>
    <w:rsid w:val="0096215D"/>
    <w:rsid w:val="0096264A"/>
    <w:rsid w:val="00962CE1"/>
    <w:rsid w:val="00963423"/>
    <w:rsid w:val="009634A1"/>
    <w:rsid w:val="0096356D"/>
    <w:rsid w:val="0096417B"/>
    <w:rsid w:val="0096428C"/>
    <w:rsid w:val="0096437E"/>
    <w:rsid w:val="00964508"/>
    <w:rsid w:val="009645D1"/>
    <w:rsid w:val="00964626"/>
    <w:rsid w:val="0096483C"/>
    <w:rsid w:val="00964E8D"/>
    <w:rsid w:val="00965592"/>
    <w:rsid w:val="00965865"/>
    <w:rsid w:val="00965EC0"/>
    <w:rsid w:val="00965EF8"/>
    <w:rsid w:val="00966244"/>
    <w:rsid w:val="009663C4"/>
    <w:rsid w:val="00966F6A"/>
    <w:rsid w:val="00967670"/>
    <w:rsid w:val="009677C7"/>
    <w:rsid w:val="00967D8D"/>
    <w:rsid w:val="00970E04"/>
    <w:rsid w:val="0097164D"/>
    <w:rsid w:val="00971F11"/>
    <w:rsid w:val="00972B1E"/>
    <w:rsid w:val="00972B47"/>
    <w:rsid w:val="00973047"/>
    <w:rsid w:val="0097308B"/>
    <w:rsid w:val="00973A78"/>
    <w:rsid w:val="00973BF0"/>
    <w:rsid w:val="009740F3"/>
    <w:rsid w:val="0097423E"/>
    <w:rsid w:val="00974C73"/>
    <w:rsid w:val="00975748"/>
    <w:rsid w:val="00975D0E"/>
    <w:rsid w:val="00977A9D"/>
    <w:rsid w:val="00977AE5"/>
    <w:rsid w:val="00977B20"/>
    <w:rsid w:val="009801A5"/>
    <w:rsid w:val="00980B0E"/>
    <w:rsid w:val="00980C79"/>
    <w:rsid w:val="00981B2F"/>
    <w:rsid w:val="00981EBB"/>
    <w:rsid w:val="00982413"/>
    <w:rsid w:val="00982AB1"/>
    <w:rsid w:val="00983788"/>
    <w:rsid w:val="0098401A"/>
    <w:rsid w:val="009852C9"/>
    <w:rsid w:val="0098608A"/>
    <w:rsid w:val="009867FE"/>
    <w:rsid w:val="00986AAA"/>
    <w:rsid w:val="00986E2A"/>
    <w:rsid w:val="0098724C"/>
    <w:rsid w:val="009872F1"/>
    <w:rsid w:val="009875B3"/>
    <w:rsid w:val="00987736"/>
    <w:rsid w:val="00987D12"/>
    <w:rsid w:val="0099026E"/>
    <w:rsid w:val="00990D50"/>
    <w:rsid w:val="0099107F"/>
    <w:rsid w:val="009913C1"/>
    <w:rsid w:val="009914E3"/>
    <w:rsid w:val="00991B98"/>
    <w:rsid w:val="00991EBE"/>
    <w:rsid w:val="00992132"/>
    <w:rsid w:val="009926BB"/>
    <w:rsid w:val="00992A48"/>
    <w:rsid w:val="00992CF5"/>
    <w:rsid w:val="00993487"/>
    <w:rsid w:val="009935B5"/>
    <w:rsid w:val="00993ECA"/>
    <w:rsid w:val="00995DF7"/>
    <w:rsid w:val="009964D2"/>
    <w:rsid w:val="00996F6C"/>
    <w:rsid w:val="00996F81"/>
    <w:rsid w:val="009970B4"/>
    <w:rsid w:val="0099737E"/>
    <w:rsid w:val="009A05DA"/>
    <w:rsid w:val="009A0D46"/>
    <w:rsid w:val="009A0DC9"/>
    <w:rsid w:val="009A12AF"/>
    <w:rsid w:val="009A1608"/>
    <w:rsid w:val="009A18B7"/>
    <w:rsid w:val="009A18DA"/>
    <w:rsid w:val="009A1B90"/>
    <w:rsid w:val="009A1F89"/>
    <w:rsid w:val="009A30BC"/>
    <w:rsid w:val="009A3299"/>
    <w:rsid w:val="009A3DBE"/>
    <w:rsid w:val="009A4576"/>
    <w:rsid w:val="009A4F5A"/>
    <w:rsid w:val="009A520B"/>
    <w:rsid w:val="009A5773"/>
    <w:rsid w:val="009A5D83"/>
    <w:rsid w:val="009A5FDC"/>
    <w:rsid w:val="009A62CB"/>
    <w:rsid w:val="009A635D"/>
    <w:rsid w:val="009A64A4"/>
    <w:rsid w:val="009A66B4"/>
    <w:rsid w:val="009A684F"/>
    <w:rsid w:val="009A69FF"/>
    <w:rsid w:val="009A6AA5"/>
    <w:rsid w:val="009A6C00"/>
    <w:rsid w:val="009A6DF5"/>
    <w:rsid w:val="009A6EB0"/>
    <w:rsid w:val="009A713C"/>
    <w:rsid w:val="009A726A"/>
    <w:rsid w:val="009A7483"/>
    <w:rsid w:val="009A789C"/>
    <w:rsid w:val="009A7B85"/>
    <w:rsid w:val="009B0092"/>
    <w:rsid w:val="009B013B"/>
    <w:rsid w:val="009B103F"/>
    <w:rsid w:val="009B105F"/>
    <w:rsid w:val="009B173D"/>
    <w:rsid w:val="009B18B8"/>
    <w:rsid w:val="009B1A12"/>
    <w:rsid w:val="009B285F"/>
    <w:rsid w:val="009B29FD"/>
    <w:rsid w:val="009B2A11"/>
    <w:rsid w:val="009B369B"/>
    <w:rsid w:val="009B3C6B"/>
    <w:rsid w:val="009B5073"/>
    <w:rsid w:val="009B53E4"/>
    <w:rsid w:val="009B599D"/>
    <w:rsid w:val="009B5A16"/>
    <w:rsid w:val="009B5C72"/>
    <w:rsid w:val="009B655E"/>
    <w:rsid w:val="009B68CD"/>
    <w:rsid w:val="009B776D"/>
    <w:rsid w:val="009B778C"/>
    <w:rsid w:val="009C0B5F"/>
    <w:rsid w:val="009C10FC"/>
    <w:rsid w:val="009C1EDE"/>
    <w:rsid w:val="009C26A3"/>
    <w:rsid w:val="009C2875"/>
    <w:rsid w:val="009C2ACB"/>
    <w:rsid w:val="009C3AF3"/>
    <w:rsid w:val="009C4303"/>
    <w:rsid w:val="009C4E17"/>
    <w:rsid w:val="009C51F4"/>
    <w:rsid w:val="009C579A"/>
    <w:rsid w:val="009C5D2B"/>
    <w:rsid w:val="009C60B2"/>
    <w:rsid w:val="009C7695"/>
    <w:rsid w:val="009C7864"/>
    <w:rsid w:val="009C7C02"/>
    <w:rsid w:val="009D049F"/>
    <w:rsid w:val="009D0609"/>
    <w:rsid w:val="009D0A28"/>
    <w:rsid w:val="009D16E0"/>
    <w:rsid w:val="009D19AE"/>
    <w:rsid w:val="009D22DB"/>
    <w:rsid w:val="009D23CD"/>
    <w:rsid w:val="009D25BD"/>
    <w:rsid w:val="009D2975"/>
    <w:rsid w:val="009D3334"/>
    <w:rsid w:val="009D3AF5"/>
    <w:rsid w:val="009D432B"/>
    <w:rsid w:val="009D4468"/>
    <w:rsid w:val="009D4D22"/>
    <w:rsid w:val="009D5032"/>
    <w:rsid w:val="009D57D6"/>
    <w:rsid w:val="009D5CE2"/>
    <w:rsid w:val="009D5E67"/>
    <w:rsid w:val="009D5F38"/>
    <w:rsid w:val="009D628C"/>
    <w:rsid w:val="009D6BD9"/>
    <w:rsid w:val="009D6CBF"/>
    <w:rsid w:val="009D76C0"/>
    <w:rsid w:val="009D76E4"/>
    <w:rsid w:val="009E0363"/>
    <w:rsid w:val="009E0644"/>
    <w:rsid w:val="009E0AE6"/>
    <w:rsid w:val="009E152C"/>
    <w:rsid w:val="009E195B"/>
    <w:rsid w:val="009E2223"/>
    <w:rsid w:val="009E2610"/>
    <w:rsid w:val="009E2E10"/>
    <w:rsid w:val="009E31C5"/>
    <w:rsid w:val="009E331F"/>
    <w:rsid w:val="009E35DD"/>
    <w:rsid w:val="009E35EF"/>
    <w:rsid w:val="009E38C7"/>
    <w:rsid w:val="009E3991"/>
    <w:rsid w:val="009E4093"/>
    <w:rsid w:val="009E48E9"/>
    <w:rsid w:val="009E498C"/>
    <w:rsid w:val="009E4A58"/>
    <w:rsid w:val="009E4D45"/>
    <w:rsid w:val="009E516F"/>
    <w:rsid w:val="009E5C04"/>
    <w:rsid w:val="009E5D4F"/>
    <w:rsid w:val="009E5FB7"/>
    <w:rsid w:val="009E66BF"/>
    <w:rsid w:val="009E6D98"/>
    <w:rsid w:val="009E74EF"/>
    <w:rsid w:val="009E75B5"/>
    <w:rsid w:val="009E7868"/>
    <w:rsid w:val="009E7A80"/>
    <w:rsid w:val="009E7E8C"/>
    <w:rsid w:val="009F0056"/>
    <w:rsid w:val="009F06B9"/>
    <w:rsid w:val="009F0C17"/>
    <w:rsid w:val="009F1176"/>
    <w:rsid w:val="009F1349"/>
    <w:rsid w:val="009F18B6"/>
    <w:rsid w:val="009F1AFC"/>
    <w:rsid w:val="009F22C7"/>
    <w:rsid w:val="009F3DD0"/>
    <w:rsid w:val="009F3E4C"/>
    <w:rsid w:val="009F3FE8"/>
    <w:rsid w:val="009F4145"/>
    <w:rsid w:val="009F4649"/>
    <w:rsid w:val="009F48A0"/>
    <w:rsid w:val="009F48DC"/>
    <w:rsid w:val="009F4C1B"/>
    <w:rsid w:val="009F52C4"/>
    <w:rsid w:val="009F5821"/>
    <w:rsid w:val="009F5900"/>
    <w:rsid w:val="009F592E"/>
    <w:rsid w:val="009F5D0A"/>
    <w:rsid w:val="009F5F42"/>
    <w:rsid w:val="009F75CB"/>
    <w:rsid w:val="009F7CC7"/>
    <w:rsid w:val="009F7CFA"/>
    <w:rsid w:val="009F7D86"/>
    <w:rsid w:val="00A00767"/>
    <w:rsid w:val="00A00DF9"/>
    <w:rsid w:val="00A015AE"/>
    <w:rsid w:val="00A01815"/>
    <w:rsid w:val="00A023FE"/>
    <w:rsid w:val="00A02457"/>
    <w:rsid w:val="00A0285F"/>
    <w:rsid w:val="00A02DAC"/>
    <w:rsid w:val="00A03A2F"/>
    <w:rsid w:val="00A03AB1"/>
    <w:rsid w:val="00A03CB3"/>
    <w:rsid w:val="00A03E01"/>
    <w:rsid w:val="00A040C4"/>
    <w:rsid w:val="00A05034"/>
    <w:rsid w:val="00A05040"/>
    <w:rsid w:val="00A0521F"/>
    <w:rsid w:val="00A05321"/>
    <w:rsid w:val="00A056E2"/>
    <w:rsid w:val="00A05BC5"/>
    <w:rsid w:val="00A05D50"/>
    <w:rsid w:val="00A06281"/>
    <w:rsid w:val="00A0649D"/>
    <w:rsid w:val="00A066EB"/>
    <w:rsid w:val="00A06CBF"/>
    <w:rsid w:val="00A07F42"/>
    <w:rsid w:val="00A104BF"/>
    <w:rsid w:val="00A106C6"/>
    <w:rsid w:val="00A10C55"/>
    <w:rsid w:val="00A10F02"/>
    <w:rsid w:val="00A1124A"/>
    <w:rsid w:val="00A11295"/>
    <w:rsid w:val="00A11B9C"/>
    <w:rsid w:val="00A11EC4"/>
    <w:rsid w:val="00A138D2"/>
    <w:rsid w:val="00A13AE2"/>
    <w:rsid w:val="00A13B94"/>
    <w:rsid w:val="00A13C02"/>
    <w:rsid w:val="00A13F8D"/>
    <w:rsid w:val="00A1456A"/>
    <w:rsid w:val="00A1542A"/>
    <w:rsid w:val="00A15561"/>
    <w:rsid w:val="00A16A51"/>
    <w:rsid w:val="00A17335"/>
    <w:rsid w:val="00A17472"/>
    <w:rsid w:val="00A175C7"/>
    <w:rsid w:val="00A17B71"/>
    <w:rsid w:val="00A203AC"/>
    <w:rsid w:val="00A20C61"/>
    <w:rsid w:val="00A20D01"/>
    <w:rsid w:val="00A218DA"/>
    <w:rsid w:val="00A21C74"/>
    <w:rsid w:val="00A21DC3"/>
    <w:rsid w:val="00A223F4"/>
    <w:rsid w:val="00A22830"/>
    <w:rsid w:val="00A23814"/>
    <w:rsid w:val="00A23BDC"/>
    <w:rsid w:val="00A24255"/>
    <w:rsid w:val="00A248FA"/>
    <w:rsid w:val="00A24D81"/>
    <w:rsid w:val="00A25795"/>
    <w:rsid w:val="00A25DBA"/>
    <w:rsid w:val="00A263EA"/>
    <w:rsid w:val="00A26E59"/>
    <w:rsid w:val="00A2727C"/>
    <w:rsid w:val="00A27555"/>
    <w:rsid w:val="00A27748"/>
    <w:rsid w:val="00A27CD0"/>
    <w:rsid w:val="00A27E19"/>
    <w:rsid w:val="00A301EB"/>
    <w:rsid w:val="00A30426"/>
    <w:rsid w:val="00A30958"/>
    <w:rsid w:val="00A30FF7"/>
    <w:rsid w:val="00A312BD"/>
    <w:rsid w:val="00A3169A"/>
    <w:rsid w:val="00A31B73"/>
    <w:rsid w:val="00A31C27"/>
    <w:rsid w:val="00A31D9A"/>
    <w:rsid w:val="00A32399"/>
    <w:rsid w:val="00A324DA"/>
    <w:rsid w:val="00A32BD9"/>
    <w:rsid w:val="00A32DBF"/>
    <w:rsid w:val="00A331AE"/>
    <w:rsid w:val="00A3353F"/>
    <w:rsid w:val="00A33798"/>
    <w:rsid w:val="00A33A77"/>
    <w:rsid w:val="00A33D31"/>
    <w:rsid w:val="00A33F55"/>
    <w:rsid w:val="00A34145"/>
    <w:rsid w:val="00A3416A"/>
    <w:rsid w:val="00A34BE3"/>
    <w:rsid w:val="00A34CE9"/>
    <w:rsid w:val="00A34F1C"/>
    <w:rsid w:val="00A352DD"/>
    <w:rsid w:val="00A357AE"/>
    <w:rsid w:val="00A3625E"/>
    <w:rsid w:val="00A36B4D"/>
    <w:rsid w:val="00A372D4"/>
    <w:rsid w:val="00A37388"/>
    <w:rsid w:val="00A37D99"/>
    <w:rsid w:val="00A37ECA"/>
    <w:rsid w:val="00A4082E"/>
    <w:rsid w:val="00A40AB2"/>
    <w:rsid w:val="00A42353"/>
    <w:rsid w:val="00A42975"/>
    <w:rsid w:val="00A42C63"/>
    <w:rsid w:val="00A42E50"/>
    <w:rsid w:val="00A43057"/>
    <w:rsid w:val="00A43C28"/>
    <w:rsid w:val="00A43ED1"/>
    <w:rsid w:val="00A44015"/>
    <w:rsid w:val="00A44492"/>
    <w:rsid w:val="00A44E9C"/>
    <w:rsid w:val="00A44EF3"/>
    <w:rsid w:val="00A46798"/>
    <w:rsid w:val="00A474FD"/>
    <w:rsid w:val="00A47B89"/>
    <w:rsid w:val="00A47ED6"/>
    <w:rsid w:val="00A50406"/>
    <w:rsid w:val="00A5042A"/>
    <w:rsid w:val="00A50474"/>
    <w:rsid w:val="00A509CB"/>
    <w:rsid w:val="00A50D10"/>
    <w:rsid w:val="00A51727"/>
    <w:rsid w:val="00A5215C"/>
    <w:rsid w:val="00A52367"/>
    <w:rsid w:val="00A52BE8"/>
    <w:rsid w:val="00A537B2"/>
    <w:rsid w:val="00A5559A"/>
    <w:rsid w:val="00A555DC"/>
    <w:rsid w:val="00A55DDA"/>
    <w:rsid w:val="00A5646E"/>
    <w:rsid w:val="00A5697E"/>
    <w:rsid w:val="00A569E5"/>
    <w:rsid w:val="00A56F3D"/>
    <w:rsid w:val="00A57E6F"/>
    <w:rsid w:val="00A609CF"/>
    <w:rsid w:val="00A60A56"/>
    <w:rsid w:val="00A60B6E"/>
    <w:rsid w:val="00A6109E"/>
    <w:rsid w:val="00A61694"/>
    <w:rsid w:val="00A618E8"/>
    <w:rsid w:val="00A618EC"/>
    <w:rsid w:val="00A61AA2"/>
    <w:rsid w:val="00A61B00"/>
    <w:rsid w:val="00A621B2"/>
    <w:rsid w:val="00A627EB"/>
    <w:rsid w:val="00A62A38"/>
    <w:rsid w:val="00A62D2D"/>
    <w:rsid w:val="00A63045"/>
    <w:rsid w:val="00A637F8"/>
    <w:rsid w:val="00A63A15"/>
    <w:rsid w:val="00A63DE8"/>
    <w:rsid w:val="00A63FEE"/>
    <w:rsid w:val="00A645AD"/>
    <w:rsid w:val="00A64626"/>
    <w:rsid w:val="00A6470E"/>
    <w:rsid w:val="00A64B6A"/>
    <w:rsid w:val="00A65C0E"/>
    <w:rsid w:val="00A660D9"/>
    <w:rsid w:val="00A66187"/>
    <w:rsid w:val="00A661C5"/>
    <w:rsid w:val="00A66BBE"/>
    <w:rsid w:val="00A66F83"/>
    <w:rsid w:val="00A6776A"/>
    <w:rsid w:val="00A67E12"/>
    <w:rsid w:val="00A67F71"/>
    <w:rsid w:val="00A7040C"/>
    <w:rsid w:val="00A70479"/>
    <w:rsid w:val="00A709DC"/>
    <w:rsid w:val="00A70B1A"/>
    <w:rsid w:val="00A71100"/>
    <w:rsid w:val="00A718A5"/>
    <w:rsid w:val="00A71F02"/>
    <w:rsid w:val="00A71FDC"/>
    <w:rsid w:val="00A728EA"/>
    <w:rsid w:val="00A72C0C"/>
    <w:rsid w:val="00A733E8"/>
    <w:rsid w:val="00A737B1"/>
    <w:rsid w:val="00A73C3A"/>
    <w:rsid w:val="00A74444"/>
    <w:rsid w:val="00A74EA2"/>
    <w:rsid w:val="00A751B6"/>
    <w:rsid w:val="00A753D6"/>
    <w:rsid w:val="00A75FC5"/>
    <w:rsid w:val="00A76052"/>
    <w:rsid w:val="00A76D80"/>
    <w:rsid w:val="00A771CC"/>
    <w:rsid w:val="00A77263"/>
    <w:rsid w:val="00A772CB"/>
    <w:rsid w:val="00A7759E"/>
    <w:rsid w:val="00A776A4"/>
    <w:rsid w:val="00A77A9E"/>
    <w:rsid w:val="00A800EB"/>
    <w:rsid w:val="00A80359"/>
    <w:rsid w:val="00A80DAE"/>
    <w:rsid w:val="00A811B5"/>
    <w:rsid w:val="00A81C52"/>
    <w:rsid w:val="00A81C62"/>
    <w:rsid w:val="00A81FCE"/>
    <w:rsid w:val="00A82200"/>
    <w:rsid w:val="00A83154"/>
    <w:rsid w:val="00A832AA"/>
    <w:rsid w:val="00A83DDD"/>
    <w:rsid w:val="00A841D0"/>
    <w:rsid w:val="00A844C9"/>
    <w:rsid w:val="00A84780"/>
    <w:rsid w:val="00A84C62"/>
    <w:rsid w:val="00A85383"/>
    <w:rsid w:val="00A8554D"/>
    <w:rsid w:val="00A85D23"/>
    <w:rsid w:val="00A8606D"/>
    <w:rsid w:val="00A8664B"/>
    <w:rsid w:val="00A86D86"/>
    <w:rsid w:val="00A877F0"/>
    <w:rsid w:val="00A87C5E"/>
    <w:rsid w:val="00A90B38"/>
    <w:rsid w:val="00A9178A"/>
    <w:rsid w:val="00A9228B"/>
    <w:rsid w:val="00A92331"/>
    <w:rsid w:val="00A926F8"/>
    <w:rsid w:val="00A93329"/>
    <w:rsid w:val="00A93BA9"/>
    <w:rsid w:val="00A94104"/>
    <w:rsid w:val="00A9474C"/>
    <w:rsid w:val="00A94816"/>
    <w:rsid w:val="00A94FBD"/>
    <w:rsid w:val="00A95914"/>
    <w:rsid w:val="00A95B65"/>
    <w:rsid w:val="00A95F8F"/>
    <w:rsid w:val="00A9604C"/>
    <w:rsid w:val="00A966E7"/>
    <w:rsid w:val="00A96C09"/>
    <w:rsid w:val="00A9755E"/>
    <w:rsid w:val="00A97B44"/>
    <w:rsid w:val="00AA00D9"/>
    <w:rsid w:val="00AA0574"/>
    <w:rsid w:val="00AA1748"/>
    <w:rsid w:val="00AA18E3"/>
    <w:rsid w:val="00AA1A9C"/>
    <w:rsid w:val="00AA1D1B"/>
    <w:rsid w:val="00AA24B6"/>
    <w:rsid w:val="00AA251D"/>
    <w:rsid w:val="00AA275F"/>
    <w:rsid w:val="00AA2942"/>
    <w:rsid w:val="00AA3216"/>
    <w:rsid w:val="00AA33E7"/>
    <w:rsid w:val="00AA3BA2"/>
    <w:rsid w:val="00AA3F48"/>
    <w:rsid w:val="00AA3F7B"/>
    <w:rsid w:val="00AA4076"/>
    <w:rsid w:val="00AA41F3"/>
    <w:rsid w:val="00AA4A37"/>
    <w:rsid w:val="00AA5BA9"/>
    <w:rsid w:val="00AA5E25"/>
    <w:rsid w:val="00AA60D6"/>
    <w:rsid w:val="00AA6261"/>
    <w:rsid w:val="00AA627B"/>
    <w:rsid w:val="00AA653D"/>
    <w:rsid w:val="00AA6DE7"/>
    <w:rsid w:val="00AA6FB4"/>
    <w:rsid w:val="00AA77BE"/>
    <w:rsid w:val="00AA79F1"/>
    <w:rsid w:val="00AA7ED7"/>
    <w:rsid w:val="00AA7F97"/>
    <w:rsid w:val="00AB0111"/>
    <w:rsid w:val="00AB090C"/>
    <w:rsid w:val="00AB09F0"/>
    <w:rsid w:val="00AB0FFE"/>
    <w:rsid w:val="00AB1685"/>
    <w:rsid w:val="00AB1726"/>
    <w:rsid w:val="00AB1935"/>
    <w:rsid w:val="00AB2060"/>
    <w:rsid w:val="00AB20F4"/>
    <w:rsid w:val="00AB2EC6"/>
    <w:rsid w:val="00AB2F16"/>
    <w:rsid w:val="00AB4749"/>
    <w:rsid w:val="00AB493F"/>
    <w:rsid w:val="00AB4C84"/>
    <w:rsid w:val="00AB53A1"/>
    <w:rsid w:val="00AB546D"/>
    <w:rsid w:val="00AB5B6F"/>
    <w:rsid w:val="00AB67BD"/>
    <w:rsid w:val="00AB6C28"/>
    <w:rsid w:val="00AB6CC8"/>
    <w:rsid w:val="00AB70AE"/>
    <w:rsid w:val="00AB70D9"/>
    <w:rsid w:val="00AB7390"/>
    <w:rsid w:val="00AB7584"/>
    <w:rsid w:val="00AB7F36"/>
    <w:rsid w:val="00AC0408"/>
    <w:rsid w:val="00AC0613"/>
    <w:rsid w:val="00AC062C"/>
    <w:rsid w:val="00AC07F6"/>
    <w:rsid w:val="00AC0A9B"/>
    <w:rsid w:val="00AC191E"/>
    <w:rsid w:val="00AC1A68"/>
    <w:rsid w:val="00AC1DEB"/>
    <w:rsid w:val="00AC1EB3"/>
    <w:rsid w:val="00AC2638"/>
    <w:rsid w:val="00AC300A"/>
    <w:rsid w:val="00AC34C5"/>
    <w:rsid w:val="00AC3A67"/>
    <w:rsid w:val="00AC3CAF"/>
    <w:rsid w:val="00AC4032"/>
    <w:rsid w:val="00AC445F"/>
    <w:rsid w:val="00AC4857"/>
    <w:rsid w:val="00AC49AE"/>
    <w:rsid w:val="00AC50A8"/>
    <w:rsid w:val="00AC51FE"/>
    <w:rsid w:val="00AC564F"/>
    <w:rsid w:val="00AC5722"/>
    <w:rsid w:val="00AC57E3"/>
    <w:rsid w:val="00AC5834"/>
    <w:rsid w:val="00AC5A6A"/>
    <w:rsid w:val="00AC5B7A"/>
    <w:rsid w:val="00AC5CA3"/>
    <w:rsid w:val="00AC5D79"/>
    <w:rsid w:val="00AC5E6A"/>
    <w:rsid w:val="00AC644C"/>
    <w:rsid w:val="00AC6494"/>
    <w:rsid w:val="00AC653C"/>
    <w:rsid w:val="00AC6625"/>
    <w:rsid w:val="00AC7011"/>
    <w:rsid w:val="00AC7137"/>
    <w:rsid w:val="00AC72C9"/>
    <w:rsid w:val="00AC7546"/>
    <w:rsid w:val="00AC764E"/>
    <w:rsid w:val="00AC7727"/>
    <w:rsid w:val="00AC7829"/>
    <w:rsid w:val="00AC7E14"/>
    <w:rsid w:val="00AD0563"/>
    <w:rsid w:val="00AD0E9B"/>
    <w:rsid w:val="00AD1BC5"/>
    <w:rsid w:val="00AD1C29"/>
    <w:rsid w:val="00AD2355"/>
    <w:rsid w:val="00AD2B91"/>
    <w:rsid w:val="00AD2DB6"/>
    <w:rsid w:val="00AD556C"/>
    <w:rsid w:val="00AD5681"/>
    <w:rsid w:val="00AD6AC6"/>
    <w:rsid w:val="00AD783F"/>
    <w:rsid w:val="00AD7AE9"/>
    <w:rsid w:val="00AE1168"/>
    <w:rsid w:val="00AE11B8"/>
    <w:rsid w:val="00AE129C"/>
    <w:rsid w:val="00AE1932"/>
    <w:rsid w:val="00AE1BB5"/>
    <w:rsid w:val="00AE1D29"/>
    <w:rsid w:val="00AE2056"/>
    <w:rsid w:val="00AE2349"/>
    <w:rsid w:val="00AE2732"/>
    <w:rsid w:val="00AE2871"/>
    <w:rsid w:val="00AE2CCE"/>
    <w:rsid w:val="00AE2D7C"/>
    <w:rsid w:val="00AE33F3"/>
    <w:rsid w:val="00AE38DF"/>
    <w:rsid w:val="00AE3D11"/>
    <w:rsid w:val="00AE4067"/>
    <w:rsid w:val="00AE4224"/>
    <w:rsid w:val="00AE4376"/>
    <w:rsid w:val="00AE483B"/>
    <w:rsid w:val="00AE4B1A"/>
    <w:rsid w:val="00AE5355"/>
    <w:rsid w:val="00AE54D4"/>
    <w:rsid w:val="00AE5BA5"/>
    <w:rsid w:val="00AE5D53"/>
    <w:rsid w:val="00AE626A"/>
    <w:rsid w:val="00AE67B7"/>
    <w:rsid w:val="00AE6E74"/>
    <w:rsid w:val="00AE7526"/>
    <w:rsid w:val="00AE79D4"/>
    <w:rsid w:val="00AE7CBA"/>
    <w:rsid w:val="00AE7EEA"/>
    <w:rsid w:val="00AF0916"/>
    <w:rsid w:val="00AF0A8A"/>
    <w:rsid w:val="00AF0CAB"/>
    <w:rsid w:val="00AF0E54"/>
    <w:rsid w:val="00AF0F64"/>
    <w:rsid w:val="00AF1007"/>
    <w:rsid w:val="00AF149E"/>
    <w:rsid w:val="00AF14F4"/>
    <w:rsid w:val="00AF1F5A"/>
    <w:rsid w:val="00AF2474"/>
    <w:rsid w:val="00AF2CEB"/>
    <w:rsid w:val="00AF3206"/>
    <w:rsid w:val="00AF33BC"/>
    <w:rsid w:val="00AF3E1F"/>
    <w:rsid w:val="00AF3ECE"/>
    <w:rsid w:val="00AF40E5"/>
    <w:rsid w:val="00AF44EC"/>
    <w:rsid w:val="00AF4E08"/>
    <w:rsid w:val="00AF4F10"/>
    <w:rsid w:val="00AF4FF6"/>
    <w:rsid w:val="00AF51E4"/>
    <w:rsid w:val="00AF5B98"/>
    <w:rsid w:val="00AF6049"/>
    <w:rsid w:val="00AF6397"/>
    <w:rsid w:val="00AF650D"/>
    <w:rsid w:val="00AF6889"/>
    <w:rsid w:val="00AF69DD"/>
    <w:rsid w:val="00AF6A36"/>
    <w:rsid w:val="00AF6BF8"/>
    <w:rsid w:val="00AF6EC8"/>
    <w:rsid w:val="00AF758E"/>
    <w:rsid w:val="00AF7CF9"/>
    <w:rsid w:val="00B00047"/>
    <w:rsid w:val="00B001FB"/>
    <w:rsid w:val="00B00C27"/>
    <w:rsid w:val="00B00D0F"/>
    <w:rsid w:val="00B00DA1"/>
    <w:rsid w:val="00B00E2A"/>
    <w:rsid w:val="00B024C8"/>
    <w:rsid w:val="00B0265D"/>
    <w:rsid w:val="00B02716"/>
    <w:rsid w:val="00B028BA"/>
    <w:rsid w:val="00B0355A"/>
    <w:rsid w:val="00B03721"/>
    <w:rsid w:val="00B03B97"/>
    <w:rsid w:val="00B041DF"/>
    <w:rsid w:val="00B04486"/>
    <w:rsid w:val="00B044E7"/>
    <w:rsid w:val="00B04781"/>
    <w:rsid w:val="00B04BDF"/>
    <w:rsid w:val="00B053C8"/>
    <w:rsid w:val="00B057FB"/>
    <w:rsid w:val="00B061BC"/>
    <w:rsid w:val="00B06388"/>
    <w:rsid w:val="00B065B0"/>
    <w:rsid w:val="00B075E2"/>
    <w:rsid w:val="00B07ECA"/>
    <w:rsid w:val="00B10BC4"/>
    <w:rsid w:val="00B10EAF"/>
    <w:rsid w:val="00B10F1B"/>
    <w:rsid w:val="00B1107C"/>
    <w:rsid w:val="00B1112F"/>
    <w:rsid w:val="00B111A3"/>
    <w:rsid w:val="00B11303"/>
    <w:rsid w:val="00B11328"/>
    <w:rsid w:val="00B11568"/>
    <w:rsid w:val="00B11B4F"/>
    <w:rsid w:val="00B11E67"/>
    <w:rsid w:val="00B11FC9"/>
    <w:rsid w:val="00B124B5"/>
    <w:rsid w:val="00B12572"/>
    <w:rsid w:val="00B12C6D"/>
    <w:rsid w:val="00B1359B"/>
    <w:rsid w:val="00B135C3"/>
    <w:rsid w:val="00B13D3B"/>
    <w:rsid w:val="00B151D5"/>
    <w:rsid w:val="00B15417"/>
    <w:rsid w:val="00B15B85"/>
    <w:rsid w:val="00B15EFC"/>
    <w:rsid w:val="00B15F20"/>
    <w:rsid w:val="00B16307"/>
    <w:rsid w:val="00B16CC0"/>
    <w:rsid w:val="00B16F7E"/>
    <w:rsid w:val="00B17494"/>
    <w:rsid w:val="00B204D8"/>
    <w:rsid w:val="00B20A95"/>
    <w:rsid w:val="00B20BC3"/>
    <w:rsid w:val="00B20BDD"/>
    <w:rsid w:val="00B20DDD"/>
    <w:rsid w:val="00B20EDA"/>
    <w:rsid w:val="00B212C4"/>
    <w:rsid w:val="00B21BA6"/>
    <w:rsid w:val="00B22650"/>
    <w:rsid w:val="00B22A19"/>
    <w:rsid w:val="00B22B74"/>
    <w:rsid w:val="00B22C12"/>
    <w:rsid w:val="00B22FD4"/>
    <w:rsid w:val="00B23668"/>
    <w:rsid w:val="00B237A7"/>
    <w:rsid w:val="00B237C5"/>
    <w:rsid w:val="00B239E1"/>
    <w:rsid w:val="00B23A6B"/>
    <w:rsid w:val="00B23BB6"/>
    <w:rsid w:val="00B23FA1"/>
    <w:rsid w:val="00B24590"/>
    <w:rsid w:val="00B249DC"/>
    <w:rsid w:val="00B24D30"/>
    <w:rsid w:val="00B25623"/>
    <w:rsid w:val="00B25D24"/>
    <w:rsid w:val="00B25DFF"/>
    <w:rsid w:val="00B26253"/>
    <w:rsid w:val="00B262C5"/>
    <w:rsid w:val="00B26414"/>
    <w:rsid w:val="00B26B2D"/>
    <w:rsid w:val="00B26DA4"/>
    <w:rsid w:val="00B2754B"/>
    <w:rsid w:val="00B278AC"/>
    <w:rsid w:val="00B30883"/>
    <w:rsid w:val="00B3099C"/>
    <w:rsid w:val="00B30B75"/>
    <w:rsid w:val="00B31201"/>
    <w:rsid w:val="00B3121A"/>
    <w:rsid w:val="00B316FC"/>
    <w:rsid w:val="00B31845"/>
    <w:rsid w:val="00B31AE4"/>
    <w:rsid w:val="00B32246"/>
    <w:rsid w:val="00B32A19"/>
    <w:rsid w:val="00B32C45"/>
    <w:rsid w:val="00B32DD6"/>
    <w:rsid w:val="00B3371F"/>
    <w:rsid w:val="00B33768"/>
    <w:rsid w:val="00B3379B"/>
    <w:rsid w:val="00B33B89"/>
    <w:rsid w:val="00B343BF"/>
    <w:rsid w:val="00B3449D"/>
    <w:rsid w:val="00B34550"/>
    <w:rsid w:val="00B36354"/>
    <w:rsid w:val="00B36645"/>
    <w:rsid w:val="00B36776"/>
    <w:rsid w:val="00B36DBC"/>
    <w:rsid w:val="00B37A05"/>
    <w:rsid w:val="00B37F3F"/>
    <w:rsid w:val="00B40BEE"/>
    <w:rsid w:val="00B411A0"/>
    <w:rsid w:val="00B41680"/>
    <w:rsid w:val="00B419FE"/>
    <w:rsid w:val="00B41C3C"/>
    <w:rsid w:val="00B42C0F"/>
    <w:rsid w:val="00B42ED4"/>
    <w:rsid w:val="00B430DF"/>
    <w:rsid w:val="00B439C3"/>
    <w:rsid w:val="00B44000"/>
    <w:rsid w:val="00B44772"/>
    <w:rsid w:val="00B460AE"/>
    <w:rsid w:val="00B46439"/>
    <w:rsid w:val="00B4766F"/>
    <w:rsid w:val="00B476C4"/>
    <w:rsid w:val="00B47B5B"/>
    <w:rsid w:val="00B47E3C"/>
    <w:rsid w:val="00B5015D"/>
    <w:rsid w:val="00B504A6"/>
    <w:rsid w:val="00B513B6"/>
    <w:rsid w:val="00B51692"/>
    <w:rsid w:val="00B51835"/>
    <w:rsid w:val="00B51AD6"/>
    <w:rsid w:val="00B51CBE"/>
    <w:rsid w:val="00B52386"/>
    <w:rsid w:val="00B523EA"/>
    <w:rsid w:val="00B52450"/>
    <w:rsid w:val="00B52EA3"/>
    <w:rsid w:val="00B53073"/>
    <w:rsid w:val="00B539D8"/>
    <w:rsid w:val="00B5421C"/>
    <w:rsid w:val="00B54388"/>
    <w:rsid w:val="00B5460F"/>
    <w:rsid w:val="00B54FFF"/>
    <w:rsid w:val="00B5537B"/>
    <w:rsid w:val="00B56640"/>
    <w:rsid w:val="00B57557"/>
    <w:rsid w:val="00B57AB6"/>
    <w:rsid w:val="00B6144E"/>
    <w:rsid w:val="00B61C42"/>
    <w:rsid w:val="00B61ECC"/>
    <w:rsid w:val="00B62932"/>
    <w:rsid w:val="00B62BA7"/>
    <w:rsid w:val="00B62C22"/>
    <w:rsid w:val="00B62CCF"/>
    <w:rsid w:val="00B6316D"/>
    <w:rsid w:val="00B63257"/>
    <w:rsid w:val="00B6347A"/>
    <w:rsid w:val="00B6393C"/>
    <w:rsid w:val="00B63953"/>
    <w:rsid w:val="00B63D32"/>
    <w:rsid w:val="00B63F84"/>
    <w:rsid w:val="00B6488E"/>
    <w:rsid w:val="00B650B3"/>
    <w:rsid w:val="00B6515C"/>
    <w:rsid w:val="00B651E1"/>
    <w:rsid w:val="00B6544C"/>
    <w:rsid w:val="00B6570A"/>
    <w:rsid w:val="00B66B38"/>
    <w:rsid w:val="00B678CE"/>
    <w:rsid w:val="00B67C49"/>
    <w:rsid w:val="00B70835"/>
    <w:rsid w:val="00B70ABD"/>
    <w:rsid w:val="00B70C87"/>
    <w:rsid w:val="00B70F53"/>
    <w:rsid w:val="00B71042"/>
    <w:rsid w:val="00B71061"/>
    <w:rsid w:val="00B7117A"/>
    <w:rsid w:val="00B71671"/>
    <w:rsid w:val="00B71738"/>
    <w:rsid w:val="00B7184A"/>
    <w:rsid w:val="00B71DCA"/>
    <w:rsid w:val="00B71DFA"/>
    <w:rsid w:val="00B71E74"/>
    <w:rsid w:val="00B71E8A"/>
    <w:rsid w:val="00B730FF"/>
    <w:rsid w:val="00B7351E"/>
    <w:rsid w:val="00B73555"/>
    <w:rsid w:val="00B73CCF"/>
    <w:rsid w:val="00B7470E"/>
    <w:rsid w:val="00B75020"/>
    <w:rsid w:val="00B7573D"/>
    <w:rsid w:val="00B75937"/>
    <w:rsid w:val="00B75BE8"/>
    <w:rsid w:val="00B761EA"/>
    <w:rsid w:val="00B762AB"/>
    <w:rsid w:val="00B7640F"/>
    <w:rsid w:val="00B7650B"/>
    <w:rsid w:val="00B76A17"/>
    <w:rsid w:val="00B76EAD"/>
    <w:rsid w:val="00B773F5"/>
    <w:rsid w:val="00B805ED"/>
    <w:rsid w:val="00B80641"/>
    <w:rsid w:val="00B80BAD"/>
    <w:rsid w:val="00B80C64"/>
    <w:rsid w:val="00B8128B"/>
    <w:rsid w:val="00B81438"/>
    <w:rsid w:val="00B819D5"/>
    <w:rsid w:val="00B81D43"/>
    <w:rsid w:val="00B8215C"/>
    <w:rsid w:val="00B822FF"/>
    <w:rsid w:val="00B829C2"/>
    <w:rsid w:val="00B82E2F"/>
    <w:rsid w:val="00B83211"/>
    <w:rsid w:val="00B8347D"/>
    <w:rsid w:val="00B834C7"/>
    <w:rsid w:val="00B837DE"/>
    <w:rsid w:val="00B83A4C"/>
    <w:rsid w:val="00B83F17"/>
    <w:rsid w:val="00B8438F"/>
    <w:rsid w:val="00B8462C"/>
    <w:rsid w:val="00B847A1"/>
    <w:rsid w:val="00B848FF"/>
    <w:rsid w:val="00B851F9"/>
    <w:rsid w:val="00B85CA4"/>
    <w:rsid w:val="00B85DE5"/>
    <w:rsid w:val="00B85F09"/>
    <w:rsid w:val="00B85FC9"/>
    <w:rsid w:val="00B86468"/>
    <w:rsid w:val="00B90289"/>
    <w:rsid w:val="00B90384"/>
    <w:rsid w:val="00B90660"/>
    <w:rsid w:val="00B9081F"/>
    <w:rsid w:val="00B90F92"/>
    <w:rsid w:val="00B912F1"/>
    <w:rsid w:val="00B91399"/>
    <w:rsid w:val="00B91BFD"/>
    <w:rsid w:val="00B91E2E"/>
    <w:rsid w:val="00B92681"/>
    <w:rsid w:val="00B92743"/>
    <w:rsid w:val="00B92CC9"/>
    <w:rsid w:val="00B92FEA"/>
    <w:rsid w:val="00B93755"/>
    <w:rsid w:val="00B93E9A"/>
    <w:rsid w:val="00B9467B"/>
    <w:rsid w:val="00B9486E"/>
    <w:rsid w:val="00B95098"/>
    <w:rsid w:val="00B953BE"/>
    <w:rsid w:val="00B953FE"/>
    <w:rsid w:val="00B9575C"/>
    <w:rsid w:val="00B95AD6"/>
    <w:rsid w:val="00B965CF"/>
    <w:rsid w:val="00B968BA"/>
    <w:rsid w:val="00B9694A"/>
    <w:rsid w:val="00B9721D"/>
    <w:rsid w:val="00B976AC"/>
    <w:rsid w:val="00B97CA2"/>
    <w:rsid w:val="00B97CD2"/>
    <w:rsid w:val="00B97DDD"/>
    <w:rsid w:val="00B97E43"/>
    <w:rsid w:val="00BA018F"/>
    <w:rsid w:val="00BA01AB"/>
    <w:rsid w:val="00BA01F2"/>
    <w:rsid w:val="00BA0771"/>
    <w:rsid w:val="00BA0D72"/>
    <w:rsid w:val="00BA1588"/>
    <w:rsid w:val="00BA17B3"/>
    <w:rsid w:val="00BA1822"/>
    <w:rsid w:val="00BA1949"/>
    <w:rsid w:val="00BA2629"/>
    <w:rsid w:val="00BA2778"/>
    <w:rsid w:val="00BA2852"/>
    <w:rsid w:val="00BA292C"/>
    <w:rsid w:val="00BA39CB"/>
    <w:rsid w:val="00BA4060"/>
    <w:rsid w:val="00BA41F0"/>
    <w:rsid w:val="00BA4E79"/>
    <w:rsid w:val="00BA5985"/>
    <w:rsid w:val="00BA5DEC"/>
    <w:rsid w:val="00BA6CD4"/>
    <w:rsid w:val="00BA6DA6"/>
    <w:rsid w:val="00BA6E31"/>
    <w:rsid w:val="00BA6FCC"/>
    <w:rsid w:val="00BA7A6D"/>
    <w:rsid w:val="00BA7BA8"/>
    <w:rsid w:val="00BB0133"/>
    <w:rsid w:val="00BB0174"/>
    <w:rsid w:val="00BB0594"/>
    <w:rsid w:val="00BB06F4"/>
    <w:rsid w:val="00BB0CFD"/>
    <w:rsid w:val="00BB1924"/>
    <w:rsid w:val="00BB1B2F"/>
    <w:rsid w:val="00BB21F5"/>
    <w:rsid w:val="00BB249E"/>
    <w:rsid w:val="00BB365B"/>
    <w:rsid w:val="00BB37AA"/>
    <w:rsid w:val="00BB3AE7"/>
    <w:rsid w:val="00BB3C41"/>
    <w:rsid w:val="00BB4599"/>
    <w:rsid w:val="00BB4F91"/>
    <w:rsid w:val="00BB506D"/>
    <w:rsid w:val="00BB5AB2"/>
    <w:rsid w:val="00BB5CFC"/>
    <w:rsid w:val="00BB5FB3"/>
    <w:rsid w:val="00BB610F"/>
    <w:rsid w:val="00BB62C3"/>
    <w:rsid w:val="00BB643F"/>
    <w:rsid w:val="00BB6745"/>
    <w:rsid w:val="00BB6A4F"/>
    <w:rsid w:val="00BB77CC"/>
    <w:rsid w:val="00BB79BC"/>
    <w:rsid w:val="00BC061E"/>
    <w:rsid w:val="00BC06D1"/>
    <w:rsid w:val="00BC0B63"/>
    <w:rsid w:val="00BC0C0A"/>
    <w:rsid w:val="00BC0C74"/>
    <w:rsid w:val="00BC10F6"/>
    <w:rsid w:val="00BC1275"/>
    <w:rsid w:val="00BC1506"/>
    <w:rsid w:val="00BC153D"/>
    <w:rsid w:val="00BC1839"/>
    <w:rsid w:val="00BC1FE7"/>
    <w:rsid w:val="00BC3118"/>
    <w:rsid w:val="00BC31B5"/>
    <w:rsid w:val="00BC3AF6"/>
    <w:rsid w:val="00BC43FD"/>
    <w:rsid w:val="00BC450D"/>
    <w:rsid w:val="00BC47DE"/>
    <w:rsid w:val="00BC4B3C"/>
    <w:rsid w:val="00BC4DE1"/>
    <w:rsid w:val="00BC5559"/>
    <w:rsid w:val="00BC57E6"/>
    <w:rsid w:val="00BC59CA"/>
    <w:rsid w:val="00BC5E77"/>
    <w:rsid w:val="00BC60CA"/>
    <w:rsid w:val="00BC61CC"/>
    <w:rsid w:val="00BC677C"/>
    <w:rsid w:val="00BC7593"/>
    <w:rsid w:val="00BC7734"/>
    <w:rsid w:val="00BC79B3"/>
    <w:rsid w:val="00BC7A9C"/>
    <w:rsid w:val="00BC7D0F"/>
    <w:rsid w:val="00BD056E"/>
    <w:rsid w:val="00BD06C5"/>
    <w:rsid w:val="00BD0B79"/>
    <w:rsid w:val="00BD0C2E"/>
    <w:rsid w:val="00BD1F63"/>
    <w:rsid w:val="00BD2A0A"/>
    <w:rsid w:val="00BD2A2D"/>
    <w:rsid w:val="00BD2E4B"/>
    <w:rsid w:val="00BD2E8A"/>
    <w:rsid w:val="00BD35F4"/>
    <w:rsid w:val="00BD39E7"/>
    <w:rsid w:val="00BD3DC9"/>
    <w:rsid w:val="00BD3FC3"/>
    <w:rsid w:val="00BD496E"/>
    <w:rsid w:val="00BD4BF7"/>
    <w:rsid w:val="00BD5DA2"/>
    <w:rsid w:val="00BD61F2"/>
    <w:rsid w:val="00BD65AA"/>
    <w:rsid w:val="00BD68D2"/>
    <w:rsid w:val="00BD6D1F"/>
    <w:rsid w:val="00BD6EFC"/>
    <w:rsid w:val="00BD74F7"/>
    <w:rsid w:val="00BD7D51"/>
    <w:rsid w:val="00BE00F2"/>
    <w:rsid w:val="00BE0C62"/>
    <w:rsid w:val="00BE0E1C"/>
    <w:rsid w:val="00BE101C"/>
    <w:rsid w:val="00BE111F"/>
    <w:rsid w:val="00BE13D9"/>
    <w:rsid w:val="00BE13F1"/>
    <w:rsid w:val="00BE1B91"/>
    <w:rsid w:val="00BE2194"/>
    <w:rsid w:val="00BE2393"/>
    <w:rsid w:val="00BE2597"/>
    <w:rsid w:val="00BE2A19"/>
    <w:rsid w:val="00BE33D4"/>
    <w:rsid w:val="00BE374C"/>
    <w:rsid w:val="00BE3D3F"/>
    <w:rsid w:val="00BE415C"/>
    <w:rsid w:val="00BE4276"/>
    <w:rsid w:val="00BE42D4"/>
    <w:rsid w:val="00BE454E"/>
    <w:rsid w:val="00BE4960"/>
    <w:rsid w:val="00BE52C3"/>
    <w:rsid w:val="00BE54AD"/>
    <w:rsid w:val="00BE58D0"/>
    <w:rsid w:val="00BE5B7D"/>
    <w:rsid w:val="00BE6262"/>
    <w:rsid w:val="00BE6356"/>
    <w:rsid w:val="00BE64D7"/>
    <w:rsid w:val="00BE774B"/>
    <w:rsid w:val="00BF02EA"/>
    <w:rsid w:val="00BF0510"/>
    <w:rsid w:val="00BF157F"/>
    <w:rsid w:val="00BF2162"/>
    <w:rsid w:val="00BF224A"/>
    <w:rsid w:val="00BF2B25"/>
    <w:rsid w:val="00BF2C3E"/>
    <w:rsid w:val="00BF2C94"/>
    <w:rsid w:val="00BF2E05"/>
    <w:rsid w:val="00BF3AAD"/>
    <w:rsid w:val="00BF4765"/>
    <w:rsid w:val="00BF4C94"/>
    <w:rsid w:val="00BF4D01"/>
    <w:rsid w:val="00BF4F0C"/>
    <w:rsid w:val="00BF5026"/>
    <w:rsid w:val="00BF5425"/>
    <w:rsid w:val="00BF5494"/>
    <w:rsid w:val="00BF5AA4"/>
    <w:rsid w:val="00BF5D5B"/>
    <w:rsid w:val="00BF6649"/>
    <w:rsid w:val="00BF6CF6"/>
    <w:rsid w:val="00BF70C6"/>
    <w:rsid w:val="00BF7B44"/>
    <w:rsid w:val="00BF7DB8"/>
    <w:rsid w:val="00BF7E44"/>
    <w:rsid w:val="00C000F5"/>
    <w:rsid w:val="00C00C82"/>
    <w:rsid w:val="00C00E00"/>
    <w:rsid w:val="00C01450"/>
    <w:rsid w:val="00C01797"/>
    <w:rsid w:val="00C01DD7"/>
    <w:rsid w:val="00C0227A"/>
    <w:rsid w:val="00C02693"/>
    <w:rsid w:val="00C02ADB"/>
    <w:rsid w:val="00C039BB"/>
    <w:rsid w:val="00C03D9D"/>
    <w:rsid w:val="00C0440C"/>
    <w:rsid w:val="00C045A3"/>
    <w:rsid w:val="00C04C9D"/>
    <w:rsid w:val="00C04E69"/>
    <w:rsid w:val="00C051CB"/>
    <w:rsid w:val="00C05651"/>
    <w:rsid w:val="00C058CB"/>
    <w:rsid w:val="00C05C7A"/>
    <w:rsid w:val="00C05D43"/>
    <w:rsid w:val="00C05E7A"/>
    <w:rsid w:val="00C063D3"/>
    <w:rsid w:val="00C067C8"/>
    <w:rsid w:val="00C06CDC"/>
    <w:rsid w:val="00C06FAD"/>
    <w:rsid w:val="00C07DF7"/>
    <w:rsid w:val="00C1064E"/>
    <w:rsid w:val="00C10CE2"/>
    <w:rsid w:val="00C113A3"/>
    <w:rsid w:val="00C11FE9"/>
    <w:rsid w:val="00C1274D"/>
    <w:rsid w:val="00C134AE"/>
    <w:rsid w:val="00C13AFC"/>
    <w:rsid w:val="00C1443A"/>
    <w:rsid w:val="00C1454E"/>
    <w:rsid w:val="00C14560"/>
    <w:rsid w:val="00C14C3F"/>
    <w:rsid w:val="00C14E2B"/>
    <w:rsid w:val="00C159BD"/>
    <w:rsid w:val="00C15B7F"/>
    <w:rsid w:val="00C16333"/>
    <w:rsid w:val="00C16C68"/>
    <w:rsid w:val="00C16DDD"/>
    <w:rsid w:val="00C16F3E"/>
    <w:rsid w:val="00C1700C"/>
    <w:rsid w:val="00C176EE"/>
    <w:rsid w:val="00C17774"/>
    <w:rsid w:val="00C17840"/>
    <w:rsid w:val="00C20404"/>
    <w:rsid w:val="00C213ED"/>
    <w:rsid w:val="00C2194D"/>
    <w:rsid w:val="00C21FDB"/>
    <w:rsid w:val="00C22135"/>
    <w:rsid w:val="00C22757"/>
    <w:rsid w:val="00C227D8"/>
    <w:rsid w:val="00C22BBD"/>
    <w:rsid w:val="00C2353E"/>
    <w:rsid w:val="00C23790"/>
    <w:rsid w:val="00C239B9"/>
    <w:rsid w:val="00C24112"/>
    <w:rsid w:val="00C2480A"/>
    <w:rsid w:val="00C250AF"/>
    <w:rsid w:val="00C25255"/>
    <w:rsid w:val="00C25441"/>
    <w:rsid w:val="00C25794"/>
    <w:rsid w:val="00C25C92"/>
    <w:rsid w:val="00C26037"/>
    <w:rsid w:val="00C263D6"/>
    <w:rsid w:val="00C263FA"/>
    <w:rsid w:val="00C26482"/>
    <w:rsid w:val="00C26C9A"/>
    <w:rsid w:val="00C274AA"/>
    <w:rsid w:val="00C2767A"/>
    <w:rsid w:val="00C27DBF"/>
    <w:rsid w:val="00C302FC"/>
    <w:rsid w:val="00C30F71"/>
    <w:rsid w:val="00C3182C"/>
    <w:rsid w:val="00C3186E"/>
    <w:rsid w:val="00C32757"/>
    <w:rsid w:val="00C32780"/>
    <w:rsid w:val="00C32CEE"/>
    <w:rsid w:val="00C32E23"/>
    <w:rsid w:val="00C330E4"/>
    <w:rsid w:val="00C331EA"/>
    <w:rsid w:val="00C332A3"/>
    <w:rsid w:val="00C33C11"/>
    <w:rsid w:val="00C34260"/>
    <w:rsid w:val="00C3426F"/>
    <w:rsid w:val="00C343B4"/>
    <w:rsid w:val="00C34E2B"/>
    <w:rsid w:val="00C353E1"/>
    <w:rsid w:val="00C3579D"/>
    <w:rsid w:val="00C357BB"/>
    <w:rsid w:val="00C35F5D"/>
    <w:rsid w:val="00C369D9"/>
    <w:rsid w:val="00C36D11"/>
    <w:rsid w:val="00C36DED"/>
    <w:rsid w:val="00C378DC"/>
    <w:rsid w:val="00C37DE2"/>
    <w:rsid w:val="00C40B5B"/>
    <w:rsid w:val="00C40D07"/>
    <w:rsid w:val="00C415F3"/>
    <w:rsid w:val="00C41F5C"/>
    <w:rsid w:val="00C4236E"/>
    <w:rsid w:val="00C433E8"/>
    <w:rsid w:val="00C435B1"/>
    <w:rsid w:val="00C43749"/>
    <w:rsid w:val="00C43C9F"/>
    <w:rsid w:val="00C44457"/>
    <w:rsid w:val="00C44B09"/>
    <w:rsid w:val="00C44F2E"/>
    <w:rsid w:val="00C470A7"/>
    <w:rsid w:val="00C4734F"/>
    <w:rsid w:val="00C47498"/>
    <w:rsid w:val="00C47660"/>
    <w:rsid w:val="00C508DD"/>
    <w:rsid w:val="00C50FEF"/>
    <w:rsid w:val="00C513C1"/>
    <w:rsid w:val="00C51BF6"/>
    <w:rsid w:val="00C52581"/>
    <w:rsid w:val="00C5278E"/>
    <w:rsid w:val="00C527EE"/>
    <w:rsid w:val="00C52A19"/>
    <w:rsid w:val="00C52B69"/>
    <w:rsid w:val="00C53295"/>
    <w:rsid w:val="00C5337A"/>
    <w:rsid w:val="00C537C4"/>
    <w:rsid w:val="00C53A58"/>
    <w:rsid w:val="00C53C6D"/>
    <w:rsid w:val="00C53E3B"/>
    <w:rsid w:val="00C5497D"/>
    <w:rsid w:val="00C54AD9"/>
    <w:rsid w:val="00C5513D"/>
    <w:rsid w:val="00C55328"/>
    <w:rsid w:val="00C55520"/>
    <w:rsid w:val="00C55DA1"/>
    <w:rsid w:val="00C55F37"/>
    <w:rsid w:val="00C55FF7"/>
    <w:rsid w:val="00C5606E"/>
    <w:rsid w:val="00C56519"/>
    <w:rsid w:val="00C56C3D"/>
    <w:rsid w:val="00C56D4A"/>
    <w:rsid w:val="00C577DA"/>
    <w:rsid w:val="00C57AD4"/>
    <w:rsid w:val="00C6028B"/>
    <w:rsid w:val="00C602C1"/>
    <w:rsid w:val="00C61491"/>
    <w:rsid w:val="00C617BE"/>
    <w:rsid w:val="00C61F76"/>
    <w:rsid w:val="00C62597"/>
    <w:rsid w:val="00C6266F"/>
    <w:rsid w:val="00C62B16"/>
    <w:rsid w:val="00C62BD2"/>
    <w:rsid w:val="00C63518"/>
    <w:rsid w:val="00C6368E"/>
    <w:rsid w:val="00C636B4"/>
    <w:rsid w:val="00C63B59"/>
    <w:rsid w:val="00C640B8"/>
    <w:rsid w:val="00C64588"/>
    <w:rsid w:val="00C64B37"/>
    <w:rsid w:val="00C64BE8"/>
    <w:rsid w:val="00C65409"/>
    <w:rsid w:val="00C658E3"/>
    <w:rsid w:val="00C65E0C"/>
    <w:rsid w:val="00C65ED3"/>
    <w:rsid w:val="00C66153"/>
    <w:rsid w:val="00C661C5"/>
    <w:rsid w:val="00C66278"/>
    <w:rsid w:val="00C66784"/>
    <w:rsid w:val="00C66BED"/>
    <w:rsid w:val="00C674E6"/>
    <w:rsid w:val="00C67DEA"/>
    <w:rsid w:val="00C71639"/>
    <w:rsid w:val="00C724C0"/>
    <w:rsid w:val="00C727C4"/>
    <w:rsid w:val="00C72CDC"/>
    <w:rsid w:val="00C72D48"/>
    <w:rsid w:val="00C72F92"/>
    <w:rsid w:val="00C730B2"/>
    <w:rsid w:val="00C7350F"/>
    <w:rsid w:val="00C7354D"/>
    <w:rsid w:val="00C7362A"/>
    <w:rsid w:val="00C737F9"/>
    <w:rsid w:val="00C73B0F"/>
    <w:rsid w:val="00C73C8F"/>
    <w:rsid w:val="00C73E16"/>
    <w:rsid w:val="00C7417E"/>
    <w:rsid w:val="00C746CC"/>
    <w:rsid w:val="00C74745"/>
    <w:rsid w:val="00C7481A"/>
    <w:rsid w:val="00C750C6"/>
    <w:rsid w:val="00C7548B"/>
    <w:rsid w:val="00C7567F"/>
    <w:rsid w:val="00C75C36"/>
    <w:rsid w:val="00C7609A"/>
    <w:rsid w:val="00C7626F"/>
    <w:rsid w:val="00C768AB"/>
    <w:rsid w:val="00C7760A"/>
    <w:rsid w:val="00C77E08"/>
    <w:rsid w:val="00C806BC"/>
    <w:rsid w:val="00C80BC6"/>
    <w:rsid w:val="00C80BEE"/>
    <w:rsid w:val="00C80E06"/>
    <w:rsid w:val="00C8115A"/>
    <w:rsid w:val="00C817A7"/>
    <w:rsid w:val="00C820E5"/>
    <w:rsid w:val="00C821C3"/>
    <w:rsid w:val="00C8257E"/>
    <w:rsid w:val="00C8276C"/>
    <w:rsid w:val="00C828AB"/>
    <w:rsid w:val="00C83C5D"/>
    <w:rsid w:val="00C8534A"/>
    <w:rsid w:val="00C85D5A"/>
    <w:rsid w:val="00C86BBA"/>
    <w:rsid w:val="00C87360"/>
    <w:rsid w:val="00C874BC"/>
    <w:rsid w:val="00C87BDA"/>
    <w:rsid w:val="00C9010A"/>
    <w:rsid w:val="00C9106C"/>
    <w:rsid w:val="00C91288"/>
    <w:rsid w:val="00C916B4"/>
    <w:rsid w:val="00C91A29"/>
    <w:rsid w:val="00C9232E"/>
    <w:rsid w:val="00C92882"/>
    <w:rsid w:val="00C92C0C"/>
    <w:rsid w:val="00C92C51"/>
    <w:rsid w:val="00C93205"/>
    <w:rsid w:val="00C935FC"/>
    <w:rsid w:val="00C93DF9"/>
    <w:rsid w:val="00C942A3"/>
    <w:rsid w:val="00C94385"/>
    <w:rsid w:val="00C94853"/>
    <w:rsid w:val="00C9522E"/>
    <w:rsid w:val="00C956CF"/>
    <w:rsid w:val="00C95F0E"/>
    <w:rsid w:val="00C967E1"/>
    <w:rsid w:val="00C967E9"/>
    <w:rsid w:val="00C97300"/>
    <w:rsid w:val="00C97831"/>
    <w:rsid w:val="00C979EC"/>
    <w:rsid w:val="00CA0321"/>
    <w:rsid w:val="00CA05F0"/>
    <w:rsid w:val="00CA28FE"/>
    <w:rsid w:val="00CA2A63"/>
    <w:rsid w:val="00CA31AA"/>
    <w:rsid w:val="00CA33B1"/>
    <w:rsid w:val="00CA3D30"/>
    <w:rsid w:val="00CA4857"/>
    <w:rsid w:val="00CA4D41"/>
    <w:rsid w:val="00CA508F"/>
    <w:rsid w:val="00CA5405"/>
    <w:rsid w:val="00CA548C"/>
    <w:rsid w:val="00CA565E"/>
    <w:rsid w:val="00CA5DE2"/>
    <w:rsid w:val="00CA64F0"/>
    <w:rsid w:val="00CA690F"/>
    <w:rsid w:val="00CA6B0C"/>
    <w:rsid w:val="00CA6CAC"/>
    <w:rsid w:val="00CA7759"/>
    <w:rsid w:val="00CA78E0"/>
    <w:rsid w:val="00CA7968"/>
    <w:rsid w:val="00CA79B8"/>
    <w:rsid w:val="00CB01E6"/>
    <w:rsid w:val="00CB02E4"/>
    <w:rsid w:val="00CB0317"/>
    <w:rsid w:val="00CB0680"/>
    <w:rsid w:val="00CB0C42"/>
    <w:rsid w:val="00CB0CD3"/>
    <w:rsid w:val="00CB0D01"/>
    <w:rsid w:val="00CB13CC"/>
    <w:rsid w:val="00CB1464"/>
    <w:rsid w:val="00CB1BCA"/>
    <w:rsid w:val="00CB1D70"/>
    <w:rsid w:val="00CB277E"/>
    <w:rsid w:val="00CB33B6"/>
    <w:rsid w:val="00CB39D6"/>
    <w:rsid w:val="00CB3ACF"/>
    <w:rsid w:val="00CB41E6"/>
    <w:rsid w:val="00CB4499"/>
    <w:rsid w:val="00CB49CD"/>
    <w:rsid w:val="00CB54DD"/>
    <w:rsid w:val="00CB5B28"/>
    <w:rsid w:val="00CB61D4"/>
    <w:rsid w:val="00CB6336"/>
    <w:rsid w:val="00CB69BC"/>
    <w:rsid w:val="00CB6B89"/>
    <w:rsid w:val="00CB7792"/>
    <w:rsid w:val="00CB79FC"/>
    <w:rsid w:val="00CC0FD3"/>
    <w:rsid w:val="00CC0FE0"/>
    <w:rsid w:val="00CC107A"/>
    <w:rsid w:val="00CC17FD"/>
    <w:rsid w:val="00CC185F"/>
    <w:rsid w:val="00CC1D85"/>
    <w:rsid w:val="00CC2164"/>
    <w:rsid w:val="00CC2788"/>
    <w:rsid w:val="00CC3318"/>
    <w:rsid w:val="00CC36C2"/>
    <w:rsid w:val="00CC36C5"/>
    <w:rsid w:val="00CC3D36"/>
    <w:rsid w:val="00CC3FF8"/>
    <w:rsid w:val="00CC4071"/>
    <w:rsid w:val="00CC476A"/>
    <w:rsid w:val="00CC4869"/>
    <w:rsid w:val="00CC4BB8"/>
    <w:rsid w:val="00CC4C2E"/>
    <w:rsid w:val="00CC5315"/>
    <w:rsid w:val="00CC5730"/>
    <w:rsid w:val="00CC5A13"/>
    <w:rsid w:val="00CC5D6E"/>
    <w:rsid w:val="00CC5E80"/>
    <w:rsid w:val="00CC6053"/>
    <w:rsid w:val="00CC6558"/>
    <w:rsid w:val="00CC72D7"/>
    <w:rsid w:val="00CC737D"/>
    <w:rsid w:val="00CC79AB"/>
    <w:rsid w:val="00CC7FE9"/>
    <w:rsid w:val="00CD0D40"/>
    <w:rsid w:val="00CD0F25"/>
    <w:rsid w:val="00CD0F2A"/>
    <w:rsid w:val="00CD1350"/>
    <w:rsid w:val="00CD139B"/>
    <w:rsid w:val="00CD1516"/>
    <w:rsid w:val="00CD1571"/>
    <w:rsid w:val="00CD1647"/>
    <w:rsid w:val="00CD19A6"/>
    <w:rsid w:val="00CD1B4C"/>
    <w:rsid w:val="00CD1DAD"/>
    <w:rsid w:val="00CD2597"/>
    <w:rsid w:val="00CD289C"/>
    <w:rsid w:val="00CD3836"/>
    <w:rsid w:val="00CD39F2"/>
    <w:rsid w:val="00CD3E11"/>
    <w:rsid w:val="00CD427F"/>
    <w:rsid w:val="00CD529A"/>
    <w:rsid w:val="00CD5FC7"/>
    <w:rsid w:val="00CD643A"/>
    <w:rsid w:val="00CD7411"/>
    <w:rsid w:val="00CD748E"/>
    <w:rsid w:val="00CD7ECE"/>
    <w:rsid w:val="00CE0C23"/>
    <w:rsid w:val="00CE0DF8"/>
    <w:rsid w:val="00CE0E96"/>
    <w:rsid w:val="00CE1443"/>
    <w:rsid w:val="00CE1611"/>
    <w:rsid w:val="00CE1849"/>
    <w:rsid w:val="00CE1A55"/>
    <w:rsid w:val="00CE2764"/>
    <w:rsid w:val="00CE365C"/>
    <w:rsid w:val="00CE4596"/>
    <w:rsid w:val="00CE4C32"/>
    <w:rsid w:val="00CE53F0"/>
    <w:rsid w:val="00CE55BD"/>
    <w:rsid w:val="00CE5848"/>
    <w:rsid w:val="00CE5C83"/>
    <w:rsid w:val="00CE6C5F"/>
    <w:rsid w:val="00CE6F65"/>
    <w:rsid w:val="00CE7070"/>
    <w:rsid w:val="00CE795A"/>
    <w:rsid w:val="00CE7B4D"/>
    <w:rsid w:val="00CE7C93"/>
    <w:rsid w:val="00CF066B"/>
    <w:rsid w:val="00CF0A36"/>
    <w:rsid w:val="00CF0AAA"/>
    <w:rsid w:val="00CF0F3D"/>
    <w:rsid w:val="00CF128F"/>
    <w:rsid w:val="00CF1A59"/>
    <w:rsid w:val="00CF26A7"/>
    <w:rsid w:val="00CF2D01"/>
    <w:rsid w:val="00CF3920"/>
    <w:rsid w:val="00CF3D55"/>
    <w:rsid w:val="00CF41A2"/>
    <w:rsid w:val="00CF426E"/>
    <w:rsid w:val="00CF467F"/>
    <w:rsid w:val="00CF46D5"/>
    <w:rsid w:val="00CF5E3C"/>
    <w:rsid w:val="00CF671D"/>
    <w:rsid w:val="00CF6A25"/>
    <w:rsid w:val="00CF6DD7"/>
    <w:rsid w:val="00CF7849"/>
    <w:rsid w:val="00CF7AA2"/>
    <w:rsid w:val="00CF7B25"/>
    <w:rsid w:val="00D0047B"/>
    <w:rsid w:val="00D00AF7"/>
    <w:rsid w:val="00D010B4"/>
    <w:rsid w:val="00D010CB"/>
    <w:rsid w:val="00D01598"/>
    <w:rsid w:val="00D017DF"/>
    <w:rsid w:val="00D019CC"/>
    <w:rsid w:val="00D01CD0"/>
    <w:rsid w:val="00D02AAA"/>
    <w:rsid w:val="00D02B5B"/>
    <w:rsid w:val="00D02C19"/>
    <w:rsid w:val="00D02FED"/>
    <w:rsid w:val="00D03768"/>
    <w:rsid w:val="00D04111"/>
    <w:rsid w:val="00D043B3"/>
    <w:rsid w:val="00D04A55"/>
    <w:rsid w:val="00D04D1C"/>
    <w:rsid w:val="00D04D51"/>
    <w:rsid w:val="00D04E73"/>
    <w:rsid w:val="00D0579A"/>
    <w:rsid w:val="00D05891"/>
    <w:rsid w:val="00D05D5A"/>
    <w:rsid w:val="00D06D6D"/>
    <w:rsid w:val="00D06E55"/>
    <w:rsid w:val="00D06F65"/>
    <w:rsid w:val="00D07CE2"/>
    <w:rsid w:val="00D100B2"/>
    <w:rsid w:val="00D10385"/>
    <w:rsid w:val="00D10F1B"/>
    <w:rsid w:val="00D11483"/>
    <w:rsid w:val="00D115B7"/>
    <w:rsid w:val="00D11654"/>
    <w:rsid w:val="00D11AF1"/>
    <w:rsid w:val="00D11D85"/>
    <w:rsid w:val="00D11DE5"/>
    <w:rsid w:val="00D11E3F"/>
    <w:rsid w:val="00D12306"/>
    <w:rsid w:val="00D12760"/>
    <w:rsid w:val="00D1295A"/>
    <w:rsid w:val="00D13D27"/>
    <w:rsid w:val="00D14AF2"/>
    <w:rsid w:val="00D153B8"/>
    <w:rsid w:val="00D15540"/>
    <w:rsid w:val="00D15BFF"/>
    <w:rsid w:val="00D163CA"/>
    <w:rsid w:val="00D17336"/>
    <w:rsid w:val="00D173F7"/>
    <w:rsid w:val="00D17953"/>
    <w:rsid w:val="00D205E7"/>
    <w:rsid w:val="00D206E6"/>
    <w:rsid w:val="00D20C0A"/>
    <w:rsid w:val="00D20D83"/>
    <w:rsid w:val="00D219F0"/>
    <w:rsid w:val="00D221F7"/>
    <w:rsid w:val="00D22917"/>
    <w:rsid w:val="00D23233"/>
    <w:rsid w:val="00D23379"/>
    <w:rsid w:val="00D23A48"/>
    <w:rsid w:val="00D249E4"/>
    <w:rsid w:val="00D24A0F"/>
    <w:rsid w:val="00D24CF4"/>
    <w:rsid w:val="00D2616C"/>
    <w:rsid w:val="00D26228"/>
    <w:rsid w:val="00D26417"/>
    <w:rsid w:val="00D26456"/>
    <w:rsid w:val="00D26620"/>
    <w:rsid w:val="00D26624"/>
    <w:rsid w:val="00D26780"/>
    <w:rsid w:val="00D268CB"/>
    <w:rsid w:val="00D26C3D"/>
    <w:rsid w:val="00D26D8E"/>
    <w:rsid w:val="00D26DD0"/>
    <w:rsid w:val="00D27790"/>
    <w:rsid w:val="00D27883"/>
    <w:rsid w:val="00D27A7B"/>
    <w:rsid w:val="00D27FAC"/>
    <w:rsid w:val="00D302DA"/>
    <w:rsid w:val="00D316A3"/>
    <w:rsid w:val="00D32803"/>
    <w:rsid w:val="00D32971"/>
    <w:rsid w:val="00D331D8"/>
    <w:rsid w:val="00D33497"/>
    <w:rsid w:val="00D334E5"/>
    <w:rsid w:val="00D338D4"/>
    <w:rsid w:val="00D33CDD"/>
    <w:rsid w:val="00D34259"/>
    <w:rsid w:val="00D34D4A"/>
    <w:rsid w:val="00D35C98"/>
    <w:rsid w:val="00D36017"/>
    <w:rsid w:val="00D3637A"/>
    <w:rsid w:val="00D3676A"/>
    <w:rsid w:val="00D36A01"/>
    <w:rsid w:val="00D36E4F"/>
    <w:rsid w:val="00D37527"/>
    <w:rsid w:val="00D40494"/>
    <w:rsid w:val="00D40580"/>
    <w:rsid w:val="00D4078F"/>
    <w:rsid w:val="00D407B1"/>
    <w:rsid w:val="00D409FA"/>
    <w:rsid w:val="00D41301"/>
    <w:rsid w:val="00D41CFC"/>
    <w:rsid w:val="00D41E91"/>
    <w:rsid w:val="00D41EFD"/>
    <w:rsid w:val="00D422CA"/>
    <w:rsid w:val="00D43C29"/>
    <w:rsid w:val="00D43DB0"/>
    <w:rsid w:val="00D43FDF"/>
    <w:rsid w:val="00D44314"/>
    <w:rsid w:val="00D444DA"/>
    <w:rsid w:val="00D4510B"/>
    <w:rsid w:val="00D459DC"/>
    <w:rsid w:val="00D45E57"/>
    <w:rsid w:val="00D46721"/>
    <w:rsid w:val="00D46A6D"/>
    <w:rsid w:val="00D46C5D"/>
    <w:rsid w:val="00D46E29"/>
    <w:rsid w:val="00D47233"/>
    <w:rsid w:val="00D47CF4"/>
    <w:rsid w:val="00D50320"/>
    <w:rsid w:val="00D50B01"/>
    <w:rsid w:val="00D516F4"/>
    <w:rsid w:val="00D51AD9"/>
    <w:rsid w:val="00D52B64"/>
    <w:rsid w:val="00D53107"/>
    <w:rsid w:val="00D53C1D"/>
    <w:rsid w:val="00D53CDF"/>
    <w:rsid w:val="00D53FBE"/>
    <w:rsid w:val="00D54231"/>
    <w:rsid w:val="00D54714"/>
    <w:rsid w:val="00D54922"/>
    <w:rsid w:val="00D54A9C"/>
    <w:rsid w:val="00D55126"/>
    <w:rsid w:val="00D5517E"/>
    <w:rsid w:val="00D552CE"/>
    <w:rsid w:val="00D55805"/>
    <w:rsid w:val="00D56CB6"/>
    <w:rsid w:val="00D57348"/>
    <w:rsid w:val="00D57471"/>
    <w:rsid w:val="00D57D7B"/>
    <w:rsid w:val="00D61886"/>
    <w:rsid w:val="00D6202D"/>
    <w:rsid w:val="00D620DF"/>
    <w:rsid w:val="00D627F9"/>
    <w:rsid w:val="00D6292B"/>
    <w:rsid w:val="00D62B3A"/>
    <w:rsid w:val="00D6383C"/>
    <w:rsid w:val="00D63DA3"/>
    <w:rsid w:val="00D646C7"/>
    <w:rsid w:val="00D64BA6"/>
    <w:rsid w:val="00D65B00"/>
    <w:rsid w:val="00D661FF"/>
    <w:rsid w:val="00D66937"/>
    <w:rsid w:val="00D7034D"/>
    <w:rsid w:val="00D70789"/>
    <w:rsid w:val="00D70873"/>
    <w:rsid w:val="00D71165"/>
    <w:rsid w:val="00D7162D"/>
    <w:rsid w:val="00D71BD5"/>
    <w:rsid w:val="00D72269"/>
    <w:rsid w:val="00D72291"/>
    <w:rsid w:val="00D734A0"/>
    <w:rsid w:val="00D737B4"/>
    <w:rsid w:val="00D73D25"/>
    <w:rsid w:val="00D73EEF"/>
    <w:rsid w:val="00D74034"/>
    <w:rsid w:val="00D74D71"/>
    <w:rsid w:val="00D75447"/>
    <w:rsid w:val="00D75FB3"/>
    <w:rsid w:val="00D764C3"/>
    <w:rsid w:val="00D76E3F"/>
    <w:rsid w:val="00D77244"/>
    <w:rsid w:val="00D77481"/>
    <w:rsid w:val="00D778E6"/>
    <w:rsid w:val="00D77994"/>
    <w:rsid w:val="00D81EB1"/>
    <w:rsid w:val="00D81F1A"/>
    <w:rsid w:val="00D81FE6"/>
    <w:rsid w:val="00D82137"/>
    <w:rsid w:val="00D827C9"/>
    <w:rsid w:val="00D82F2C"/>
    <w:rsid w:val="00D83050"/>
    <w:rsid w:val="00D8333F"/>
    <w:rsid w:val="00D83387"/>
    <w:rsid w:val="00D83C35"/>
    <w:rsid w:val="00D83E51"/>
    <w:rsid w:val="00D842A2"/>
    <w:rsid w:val="00D84D3F"/>
    <w:rsid w:val="00D85252"/>
    <w:rsid w:val="00D856BB"/>
    <w:rsid w:val="00D85709"/>
    <w:rsid w:val="00D8607E"/>
    <w:rsid w:val="00D86AD2"/>
    <w:rsid w:val="00D86D5C"/>
    <w:rsid w:val="00D8741C"/>
    <w:rsid w:val="00D87CE8"/>
    <w:rsid w:val="00D9022D"/>
    <w:rsid w:val="00D9022E"/>
    <w:rsid w:val="00D90564"/>
    <w:rsid w:val="00D90A42"/>
    <w:rsid w:val="00D90C93"/>
    <w:rsid w:val="00D91050"/>
    <w:rsid w:val="00D911EE"/>
    <w:rsid w:val="00D914EC"/>
    <w:rsid w:val="00D91FBE"/>
    <w:rsid w:val="00D9329C"/>
    <w:rsid w:val="00D95F6C"/>
    <w:rsid w:val="00D971A7"/>
    <w:rsid w:val="00DA08DD"/>
    <w:rsid w:val="00DA0A72"/>
    <w:rsid w:val="00DA18D5"/>
    <w:rsid w:val="00DA200A"/>
    <w:rsid w:val="00DA2A01"/>
    <w:rsid w:val="00DA2F87"/>
    <w:rsid w:val="00DA348B"/>
    <w:rsid w:val="00DA3664"/>
    <w:rsid w:val="00DA38FF"/>
    <w:rsid w:val="00DA3CED"/>
    <w:rsid w:val="00DA48D7"/>
    <w:rsid w:val="00DA4DA3"/>
    <w:rsid w:val="00DA51D5"/>
    <w:rsid w:val="00DA5635"/>
    <w:rsid w:val="00DA683B"/>
    <w:rsid w:val="00DA6C55"/>
    <w:rsid w:val="00DA713D"/>
    <w:rsid w:val="00DA7190"/>
    <w:rsid w:val="00DA7199"/>
    <w:rsid w:val="00DA7760"/>
    <w:rsid w:val="00DA7F60"/>
    <w:rsid w:val="00DB0295"/>
    <w:rsid w:val="00DB16C0"/>
    <w:rsid w:val="00DB1C80"/>
    <w:rsid w:val="00DB21B9"/>
    <w:rsid w:val="00DB24C8"/>
    <w:rsid w:val="00DB2734"/>
    <w:rsid w:val="00DB2EC6"/>
    <w:rsid w:val="00DB2F7A"/>
    <w:rsid w:val="00DB3C5C"/>
    <w:rsid w:val="00DB4C3C"/>
    <w:rsid w:val="00DB5241"/>
    <w:rsid w:val="00DB55ED"/>
    <w:rsid w:val="00DB5F72"/>
    <w:rsid w:val="00DB726D"/>
    <w:rsid w:val="00DB756C"/>
    <w:rsid w:val="00DB7764"/>
    <w:rsid w:val="00DB7B52"/>
    <w:rsid w:val="00DB7BEF"/>
    <w:rsid w:val="00DC0131"/>
    <w:rsid w:val="00DC0166"/>
    <w:rsid w:val="00DC044B"/>
    <w:rsid w:val="00DC0810"/>
    <w:rsid w:val="00DC0A22"/>
    <w:rsid w:val="00DC17F6"/>
    <w:rsid w:val="00DC198D"/>
    <w:rsid w:val="00DC1FBF"/>
    <w:rsid w:val="00DC20EC"/>
    <w:rsid w:val="00DC221A"/>
    <w:rsid w:val="00DC23F0"/>
    <w:rsid w:val="00DC2F29"/>
    <w:rsid w:val="00DC2FFA"/>
    <w:rsid w:val="00DC32CF"/>
    <w:rsid w:val="00DC34C9"/>
    <w:rsid w:val="00DC41F2"/>
    <w:rsid w:val="00DC561A"/>
    <w:rsid w:val="00DC58EB"/>
    <w:rsid w:val="00DC6B59"/>
    <w:rsid w:val="00DC7251"/>
    <w:rsid w:val="00DC76F0"/>
    <w:rsid w:val="00DC796A"/>
    <w:rsid w:val="00DC7DCA"/>
    <w:rsid w:val="00DD0154"/>
    <w:rsid w:val="00DD0182"/>
    <w:rsid w:val="00DD0FB5"/>
    <w:rsid w:val="00DD140D"/>
    <w:rsid w:val="00DD15C5"/>
    <w:rsid w:val="00DD15DE"/>
    <w:rsid w:val="00DD1749"/>
    <w:rsid w:val="00DD20F4"/>
    <w:rsid w:val="00DD2E79"/>
    <w:rsid w:val="00DD34D3"/>
    <w:rsid w:val="00DD3AF3"/>
    <w:rsid w:val="00DD3D33"/>
    <w:rsid w:val="00DD3EC5"/>
    <w:rsid w:val="00DD4439"/>
    <w:rsid w:val="00DD4701"/>
    <w:rsid w:val="00DD4A86"/>
    <w:rsid w:val="00DD4F88"/>
    <w:rsid w:val="00DD5351"/>
    <w:rsid w:val="00DD54D6"/>
    <w:rsid w:val="00DD6775"/>
    <w:rsid w:val="00DD6D25"/>
    <w:rsid w:val="00DD723E"/>
    <w:rsid w:val="00DD7381"/>
    <w:rsid w:val="00DD7CB2"/>
    <w:rsid w:val="00DD7F3F"/>
    <w:rsid w:val="00DE0062"/>
    <w:rsid w:val="00DE053A"/>
    <w:rsid w:val="00DE0716"/>
    <w:rsid w:val="00DE11CA"/>
    <w:rsid w:val="00DE139C"/>
    <w:rsid w:val="00DE1ECD"/>
    <w:rsid w:val="00DE236A"/>
    <w:rsid w:val="00DE27EE"/>
    <w:rsid w:val="00DE2CE8"/>
    <w:rsid w:val="00DE2CED"/>
    <w:rsid w:val="00DE3715"/>
    <w:rsid w:val="00DE3B72"/>
    <w:rsid w:val="00DE4C3B"/>
    <w:rsid w:val="00DE54AC"/>
    <w:rsid w:val="00DE57AE"/>
    <w:rsid w:val="00DE5A91"/>
    <w:rsid w:val="00DE5B15"/>
    <w:rsid w:val="00DE5CE5"/>
    <w:rsid w:val="00DE5F35"/>
    <w:rsid w:val="00DE5FA9"/>
    <w:rsid w:val="00DE60A6"/>
    <w:rsid w:val="00DE6367"/>
    <w:rsid w:val="00DE678E"/>
    <w:rsid w:val="00DE7319"/>
    <w:rsid w:val="00DE75F1"/>
    <w:rsid w:val="00DE7EB1"/>
    <w:rsid w:val="00DE7FA2"/>
    <w:rsid w:val="00DF0168"/>
    <w:rsid w:val="00DF0193"/>
    <w:rsid w:val="00DF0459"/>
    <w:rsid w:val="00DF064B"/>
    <w:rsid w:val="00DF0D6E"/>
    <w:rsid w:val="00DF0EF7"/>
    <w:rsid w:val="00DF11B3"/>
    <w:rsid w:val="00DF1B6F"/>
    <w:rsid w:val="00DF1C02"/>
    <w:rsid w:val="00DF232C"/>
    <w:rsid w:val="00DF24F7"/>
    <w:rsid w:val="00DF321B"/>
    <w:rsid w:val="00DF3514"/>
    <w:rsid w:val="00DF3666"/>
    <w:rsid w:val="00DF46A4"/>
    <w:rsid w:val="00DF52BC"/>
    <w:rsid w:val="00DF53C7"/>
    <w:rsid w:val="00DF54F9"/>
    <w:rsid w:val="00DF5B4B"/>
    <w:rsid w:val="00DF6520"/>
    <w:rsid w:val="00DF707A"/>
    <w:rsid w:val="00DF73C4"/>
    <w:rsid w:val="00E0009B"/>
    <w:rsid w:val="00E00688"/>
    <w:rsid w:val="00E00D33"/>
    <w:rsid w:val="00E00E04"/>
    <w:rsid w:val="00E00FD8"/>
    <w:rsid w:val="00E0119E"/>
    <w:rsid w:val="00E015CA"/>
    <w:rsid w:val="00E016F6"/>
    <w:rsid w:val="00E017B4"/>
    <w:rsid w:val="00E01A41"/>
    <w:rsid w:val="00E01E29"/>
    <w:rsid w:val="00E01F13"/>
    <w:rsid w:val="00E03D06"/>
    <w:rsid w:val="00E03D4A"/>
    <w:rsid w:val="00E03F1F"/>
    <w:rsid w:val="00E04413"/>
    <w:rsid w:val="00E050C6"/>
    <w:rsid w:val="00E0577C"/>
    <w:rsid w:val="00E05926"/>
    <w:rsid w:val="00E05DB5"/>
    <w:rsid w:val="00E05EE7"/>
    <w:rsid w:val="00E0642A"/>
    <w:rsid w:val="00E066E1"/>
    <w:rsid w:val="00E06874"/>
    <w:rsid w:val="00E06958"/>
    <w:rsid w:val="00E06964"/>
    <w:rsid w:val="00E06FBA"/>
    <w:rsid w:val="00E0706E"/>
    <w:rsid w:val="00E07626"/>
    <w:rsid w:val="00E078E3"/>
    <w:rsid w:val="00E079CB"/>
    <w:rsid w:val="00E104E1"/>
    <w:rsid w:val="00E10942"/>
    <w:rsid w:val="00E10A15"/>
    <w:rsid w:val="00E111BD"/>
    <w:rsid w:val="00E11786"/>
    <w:rsid w:val="00E118BB"/>
    <w:rsid w:val="00E120C3"/>
    <w:rsid w:val="00E121FF"/>
    <w:rsid w:val="00E1265A"/>
    <w:rsid w:val="00E126FB"/>
    <w:rsid w:val="00E13FF6"/>
    <w:rsid w:val="00E143CD"/>
    <w:rsid w:val="00E14B4E"/>
    <w:rsid w:val="00E14DF2"/>
    <w:rsid w:val="00E14E17"/>
    <w:rsid w:val="00E14EA4"/>
    <w:rsid w:val="00E152E2"/>
    <w:rsid w:val="00E155EA"/>
    <w:rsid w:val="00E1577C"/>
    <w:rsid w:val="00E15F8C"/>
    <w:rsid w:val="00E16619"/>
    <w:rsid w:val="00E16CF1"/>
    <w:rsid w:val="00E16F76"/>
    <w:rsid w:val="00E17769"/>
    <w:rsid w:val="00E2043A"/>
    <w:rsid w:val="00E206B6"/>
    <w:rsid w:val="00E20EF9"/>
    <w:rsid w:val="00E20F27"/>
    <w:rsid w:val="00E218C1"/>
    <w:rsid w:val="00E219A5"/>
    <w:rsid w:val="00E21B7A"/>
    <w:rsid w:val="00E21F5A"/>
    <w:rsid w:val="00E226A0"/>
    <w:rsid w:val="00E2369E"/>
    <w:rsid w:val="00E2443D"/>
    <w:rsid w:val="00E24452"/>
    <w:rsid w:val="00E2498C"/>
    <w:rsid w:val="00E24F2A"/>
    <w:rsid w:val="00E2548D"/>
    <w:rsid w:val="00E25801"/>
    <w:rsid w:val="00E25F87"/>
    <w:rsid w:val="00E269B6"/>
    <w:rsid w:val="00E26EDD"/>
    <w:rsid w:val="00E26FF4"/>
    <w:rsid w:val="00E2748D"/>
    <w:rsid w:val="00E309CC"/>
    <w:rsid w:val="00E310F5"/>
    <w:rsid w:val="00E31C49"/>
    <w:rsid w:val="00E324C9"/>
    <w:rsid w:val="00E32797"/>
    <w:rsid w:val="00E32A9D"/>
    <w:rsid w:val="00E32FF1"/>
    <w:rsid w:val="00E33015"/>
    <w:rsid w:val="00E3497E"/>
    <w:rsid w:val="00E349FD"/>
    <w:rsid w:val="00E34CF6"/>
    <w:rsid w:val="00E34D23"/>
    <w:rsid w:val="00E35169"/>
    <w:rsid w:val="00E362F9"/>
    <w:rsid w:val="00E36602"/>
    <w:rsid w:val="00E36A7D"/>
    <w:rsid w:val="00E36AD7"/>
    <w:rsid w:val="00E3751C"/>
    <w:rsid w:val="00E37ABA"/>
    <w:rsid w:val="00E37ACB"/>
    <w:rsid w:val="00E403FD"/>
    <w:rsid w:val="00E40E21"/>
    <w:rsid w:val="00E415AF"/>
    <w:rsid w:val="00E4188F"/>
    <w:rsid w:val="00E41D50"/>
    <w:rsid w:val="00E425F4"/>
    <w:rsid w:val="00E4277F"/>
    <w:rsid w:val="00E430FD"/>
    <w:rsid w:val="00E43502"/>
    <w:rsid w:val="00E43C01"/>
    <w:rsid w:val="00E450DB"/>
    <w:rsid w:val="00E453B0"/>
    <w:rsid w:val="00E45652"/>
    <w:rsid w:val="00E45E35"/>
    <w:rsid w:val="00E462FE"/>
    <w:rsid w:val="00E46962"/>
    <w:rsid w:val="00E47B2A"/>
    <w:rsid w:val="00E50083"/>
    <w:rsid w:val="00E50142"/>
    <w:rsid w:val="00E502F1"/>
    <w:rsid w:val="00E507C1"/>
    <w:rsid w:val="00E50A66"/>
    <w:rsid w:val="00E50EA4"/>
    <w:rsid w:val="00E51764"/>
    <w:rsid w:val="00E520A0"/>
    <w:rsid w:val="00E5240E"/>
    <w:rsid w:val="00E53222"/>
    <w:rsid w:val="00E538FE"/>
    <w:rsid w:val="00E53937"/>
    <w:rsid w:val="00E5399C"/>
    <w:rsid w:val="00E5461F"/>
    <w:rsid w:val="00E55187"/>
    <w:rsid w:val="00E5583E"/>
    <w:rsid w:val="00E55916"/>
    <w:rsid w:val="00E55E7B"/>
    <w:rsid w:val="00E55F11"/>
    <w:rsid w:val="00E561EE"/>
    <w:rsid w:val="00E562A3"/>
    <w:rsid w:val="00E568D4"/>
    <w:rsid w:val="00E574AF"/>
    <w:rsid w:val="00E5763C"/>
    <w:rsid w:val="00E57DD4"/>
    <w:rsid w:val="00E57E68"/>
    <w:rsid w:val="00E602AD"/>
    <w:rsid w:val="00E603EF"/>
    <w:rsid w:val="00E60802"/>
    <w:rsid w:val="00E60CA5"/>
    <w:rsid w:val="00E60F1A"/>
    <w:rsid w:val="00E61AB6"/>
    <w:rsid w:val="00E62972"/>
    <w:rsid w:val="00E62A4C"/>
    <w:rsid w:val="00E62A5D"/>
    <w:rsid w:val="00E630CB"/>
    <w:rsid w:val="00E63849"/>
    <w:rsid w:val="00E63ACE"/>
    <w:rsid w:val="00E63D30"/>
    <w:rsid w:val="00E63D33"/>
    <w:rsid w:val="00E6424A"/>
    <w:rsid w:val="00E642BE"/>
    <w:rsid w:val="00E642C9"/>
    <w:rsid w:val="00E64841"/>
    <w:rsid w:val="00E64B8C"/>
    <w:rsid w:val="00E6568C"/>
    <w:rsid w:val="00E65FF6"/>
    <w:rsid w:val="00E6664D"/>
    <w:rsid w:val="00E6705D"/>
    <w:rsid w:val="00E670B9"/>
    <w:rsid w:val="00E671A0"/>
    <w:rsid w:val="00E6735B"/>
    <w:rsid w:val="00E67F04"/>
    <w:rsid w:val="00E67FB9"/>
    <w:rsid w:val="00E7021F"/>
    <w:rsid w:val="00E70663"/>
    <w:rsid w:val="00E70BC5"/>
    <w:rsid w:val="00E71738"/>
    <w:rsid w:val="00E71918"/>
    <w:rsid w:val="00E7191C"/>
    <w:rsid w:val="00E71965"/>
    <w:rsid w:val="00E71B0A"/>
    <w:rsid w:val="00E721BA"/>
    <w:rsid w:val="00E72262"/>
    <w:rsid w:val="00E7240A"/>
    <w:rsid w:val="00E72BEF"/>
    <w:rsid w:val="00E72BFE"/>
    <w:rsid w:val="00E72DFB"/>
    <w:rsid w:val="00E7311A"/>
    <w:rsid w:val="00E7340A"/>
    <w:rsid w:val="00E74100"/>
    <w:rsid w:val="00E7497E"/>
    <w:rsid w:val="00E74ABF"/>
    <w:rsid w:val="00E74C1F"/>
    <w:rsid w:val="00E758D2"/>
    <w:rsid w:val="00E75A70"/>
    <w:rsid w:val="00E762C6"/>
    <w:rsid w:val="00E7637C"/>
    <w:rsid w:val="00E7698B"/>
    <w:rsid w:val="00E76A09"/>
    <w:rsid w:val="00E76D07"/>
    <w:rsid w:val="00E76D34"/>
    <w:rsid w:val="00E77055"/>
    <w:rsid w:val="00E77813"/>
    <w:rsid w:val="00E80163"/>
    <w:rsid w:val="00E80495"/>
    <w:rsid w:val="00E80906"/>
    <w:rsid w:val="00E80B9D"/>
    <w:rsid w:val="00E8128F"/>
    <w:rsid w:val="00E81411"/>
    <w:rsid w:val="00E81C59"/>
    <w:rsid w:val="00E82089"/>
    <w:rsid w:val="00E820B0"/>
    <w:rsid w:val="00E820DD"/>
    <w:rsid w:val="00E8247F"/>
    <w:rsid w:val="00E82B8D"/>
    <w:rsid w:val="00E834BF"/>
    <w:rsid w:val="00E83AAD"/>
    <w:rsid w:val="00E83B0E"/>
    <w:rsid w:val="00E83CF3"/>
    <w:rsid w:val="00E83DC6"/>
    <w:rsid w:val="00E83EED"/>
    <w:rsid w:val="00E855C9"/>
    <w:rsid w:val="00E85845"/>
    <w:rsid w:val="00E86027"/>
    <w:rsid w:val="00E865E8"/>
    <w:rsid w:val="00E8700F"/>
    <w:rsid w:val="00E87398"/>
    <w:rsid w:val="00E873E3"/>
    <w:rsid w:val="00E9046F"/>
    <w:rsid w:val="00E91376"/>
    <w:rsid w:val="00E91E94"/>
    <w:rsid w:val="00E92325"/>
    <w:rsid w:val="00E92412"/>
    <w:rsid w:val="00E92F66"/>
    <w:rsid w:val="00E93E96"/>
    <w:rsid w:val="00E93F7E"/>
    <w:rsid w:val="00E94632"/>
    <w:rsid w:val="00E95283"/>
    <w:rsid w:val="00E95B59"/>
    <w:rsid w:val="00E95D61"/>
    <w:rsid w:val="00E95F52"/>
    <w:rsid w:val="00E961E7"/>
    <w:rsid w:val="00E96252"/>
    <w:rsid w:val="00E962F9"/>
    <w:rsid w:val="00E9657A"/>
    <w:rsid w:val="00E96CEA"/>
    <w:rsid w:val="00E96D95"/>
    <w:rsid w:val="00E97158"/>
    <w:rsid w:val="00E97206"/>
    <w:rsid w:val="00E97FC1"/>
    <w:rsid w:val="00EA0471"/>
    <w:rsid w:val="00EA0605"/>
    <w:rsid w:val="00EA0B72"/>
    <w:rsid w:val="00EA0C74"/>
    <w:rsid w:val="00EA0D3F"/>
    <w:rsid w:val="00EA141E"/>
    <w:rsid w:val="00EA1783"/>
    <w:rsid w:val="00EA2017"/>
    <w:rsid w:val="00EA207E"/>
    <w:rsid w:val="00EA2609"/>
    <w:rsid w:val="00EA2C3E"/>
    <w:rsid w:val="00EA2E3E"/>
    <w:rsid w:val="00EA2F2F"/>
    <w:rsid w:val="00EA30CA"/>
    <w:rsid w:val="00EA33E0"/>
    <w:rsid w:val="00EA438D"/>
    <w:rsid w:val="00EA4521"/>
    <w:rsid w:val="00EA4B70"/>
    <w:rsid w:val="00EA5441"/>
    <w:rsid w:val="00EA567A"/>
    <w:rsid w:val="00EA56D7"/>
    <w:rsid w:val="00EA5B1E"/>
    <w:rsid w:val="00EA5CD9"/>
    <w:rsid w:val="00EA75BE"/>
    <w:rsid w:val="00EA7858"/>
    <w:rsid w:val="00EA7880"/>
    <w:rsid w:val="00EA7CC3"/>
    <w:rsid w:val="00EB0318"/>
    <w:rsid w:val="00EB0883"/>
    <w:rsid w:val="00EB11CD"/>
    <w:rsid w:val="00EB1A32"/>
    <w:rsid w:val="00EB1AC2"/>
    <w:rsid w:val="00EB1C45"/>
    <w:rsid w:val="00EB22AA"/>
    <w:rsid w:val="00EB25D3"/>
    <w:rsid w:val="00EB2BE6"/>
    <w:rsid w:val="00EB2EB5"/>
    <w:rsid w:val="00EB2F98"/>
    <w:rsid w:val="00EB33E5"/>
    <w:rsid w:val="00EB341C"/>
    <w:rsid w:val="00EB3710"/>
    <w:rsid w:val="00EB4936"/>
    <w:rsid w:val="00EB4E37"/>
    <w:rsid w:val="00EB5560"/>
    <w:rsid w:val="00EB55A5"/>
    <w:rsid w:val="00EB57F9"/>
    <w:rsid w:val="00EB68EC"/>
    <w:rsid w:val="00EB7055"/>
    <w:rsid w:val="00EB7235"/>
    <w:rsid w:val="00EB73E7"/>
    <w:rsid w:val="00EB78AB"/>
    <w:rsid w:val="00EB7B6A"/>
    <w:rsid w:val="00EB7E05"/>
    <w:rsid w:val="00EB7E8C"/>
    <w:rsid w:val="00EC032C"/>
    <w:rsid w:val="00EC09A5"/>
    <w:rsid w:val="00EC0B95"/>
    <w:rsid w:val="00EC11AC"/>
    <w:rsid w:val="00EC22D6"/>
    <w:rsid w:val="00EC24D3"/>
    <w:rsid w:val="00EC2819"/>
    <w:rsid w:val="00EC37DF"/>
    <w:rsid w:val="00EC43B7"/>
    <w:rsid w:val="00EC47B0"/>
    <w:rsid w:val="00EC4AC6"/>
    <w:rsid w:val="00EC511A"/>
    <w:rsid w:val="00EC51F6"/>
    <w:rsid w:val="00EC5B6E"/>
    <w:rsid w:val="00EC5B84"/>
    <w:rsid w:val="00EC5DCC"/>
    <w:rsid w:val="00EC62AC"/>
    <w:rsid w:val="00EC6B8B"/>
    <w:rsid w:val="00EC6F37"/>
    <w:rsid w:val="00EC7348"/>
    <w:rsid w:val="00EC764D"/>
    <w:rsid w:val="00EC7C27"/>
    <w:rsid w:val="00ED00FA"/>
    <w:rsid w:val="00ED0291"/>
    <w:rsid w:val="00ED035A"/>
    <w:rsid w:val="00ED0A65"/>
    <w:rsid w:val="00ED0AA5"/>
    <w:rsid w:val="00ED1827"/>
    <w:rsid w:val="00ED19D5"/>
    <w:rsid w:val="00ED1E34"/>
    <w:rsid w:val="00ED2101"/>
    <w:rsid w:val="00ED250E"/>
    <w:rsid w:val="00ED2A58"/>
    <w:rsid w:val="00ED2CEB"/>
    <w:rsid w:val="00ED2D2E"/>
    <w:rsid w:val="00ED2E4E"/>
    <w:rsid w:val="00ED30BD"/>
    <w:rsid w:val="00ED3404"/>
    <w:rsid w:val="00ED3545"/>
    <w:rsid w:val="00ED3F22"/>
    <w:rsid w:val="00ED4566"/>
    <w:rsid w:val="00ED48D7"/>
    <w:rsid w:val="00ED5DAF"/>
    <w:rsid w:val="00ED5E49"/>
    <w:rsid w:val="00ED676A"/>
    <w:rsid w:val="00ED6D06"/>
    <w:rsid w:val="00ED7517"/>
    <w:rsid w:val="00ED7ADA"/>
    <w:rsid w:val="00ED7B6C"/>
    <w:rsid w:val="00EE0136"/>
    <w:rsid w:val="00EE01D7"/>
    <w:rsid w:val="00EE077F"/>
    <w:rsid w:val="00EE1FE8"/>
    <w:rsid w:val="00EE2522"/>
    <w:rsid w:val="00EE311E"/>
    <w:rsid w:val="00EE31CF"/>
    <w:rsid w:val="00EE356C"/>
    <w:rsid w:val="00EE3808"/>
    <w:rsid w:val="00EE3C7F"/>
    <w:rsid w:val="00EE3F6B"/>
    <w:rsid w:val="00EE4172"/>
    <w:rsid w:val="00EE4A96"/>
    <w:rsid w:val="00EE4B03"/>
    <w:rsid w:val="00EE4C70"/>
    <w:rsid w:val="00EE4FA8"/>
    <w:rsid w:val="00EE5764"/>
    <w:rsid w:val="00EE5C8D"/>
    <w:rsid w:val="00EE6559"/>
    <w:rsid w:val="00EE6694"/>
    <w:rsid w:val="00EE6759"/>
    <w:rsid w:val="00EE67CF"/>
    <w:rsid w:val="00EE6D67"/>
    <w:rsid w:val="00EE7701"/>
    <w:rsid w:val="00EF03F6"/>
    <w:rsid w:val="00EF05E9"/>
    <w:rsid w:val="00EF12F3"/>
    <w:rsid w:val="00EF1871"/>
    <w:rsid w:val="00EF1A22"/>
    <w:rsid w:val="00EF2262"/>
    <w:rsid w:val="00EF2ADC"/>
    <w:rsid w:val="00EF2B20"/>
    <w:rsid w:val="00EF303F"/>
    <w:rsid w:val="00EF3C4E"/>
    <w:rsid w:val="00EF3C6F"/>
    <w:rsid w:val="00EF3E04"/>
    <w:rsid w:val="00EF448E"/>
    <w:rsid w:val="00EF45E1"/>
    <w:rsid w:val="00EF4DC5"/>
    <w:rsid w:val="00EF55A5"/>
    <w:rsid w:val="00EF5DA6"/>
    <w:rsid w:val="00EF5F77"/>
    <w:rsid w:val="00EF6586"/>
    <w:rsid w:val="00EF6596"/>
    <w:rsid w:val="00EF6991"/>
    <w:rsid w:val="00EF69CD"/>
    <w:rsid w:val="00EF6E18"/>
    <w:rsid w:val="00EF7C4D"/>
    <w:rsid w:val="00F00253"/>
    <w:rsid w:val="00F00DB8"/>
    <w:rsid w:val="00F00EB1"/>
    <w:rsid w:val="00F01087"/>
    <w:rsid w:val="00F01390"/>
    <w:rsid w:val="00F013C7"/>
    <w:rsid w:val="00F01C57"/>
    <w:rsid w:val="00F0200B"/>
    <w:rsid w:val="00F02119"/>
    <w:rsid w:val="00F022F9"/>
    <w:rsid w:val="00F02FB5"/>
    <w:rsid w:val="00F034A0"/>
    <w:rsid w:val="00F040C8"/>
    <w:rsid w:val="00F0423A"/>
    <w:rsid w:val="00F0441C"/>
    <w:rsid w:val="00F0489C"/>
    <w:rsid w:val="00F04DC5"/>
    <w:rsid w:val="00F04ECA"/>
    <w:rsid w:val="00F05F7A"/>
    <w:rsid w:val="00F05FC8"/>
    <w:rsid w:val="00F062B1"/>
    <w:rsid w:val="00F06395"/>
    <w:rsid w:val="00F06660"/>
    <w:rsid w:val="00F06CAC"/>
    <w:rsid w:val="00F0737B"/>
    <w:rsid w:val="00F07850"/>
    <w:rsid w:val="00F100C2"/>
    <w:rsid w:val="00F102E5"/>
    <w:rsid w:val="00F10C92"/>
    <w:rsid w:val="00F10CD4"/>
    <w:rsid w:val="00F1105C"/>
    <w:rsid w:val="00F11991"/>
    <w:rsid w:val="00F11D6C"/>
    <w:rsid w:val="00F11F12"/>
    <w:rsid w:val="00F12104"/>
    <w:rsid w:val="00F13341"/>
    <w:rsid w:val="00F136F9"/>
    <w:rsid w:val="00F138D6"/>
    <w:rsid w:val="00F138E6"/>
    <w:rsid w:val="00F142AA"/>
    <w:rsid w:val="00F147F1"/>
    <w:rsid w:val="00F149D4"/>
    <w:rsid w:val="00F14D75"/>
    <w:rsid w:val="00F14FC0"/>
    <w:rsid w:val="00F15548"/>
    <w:rsid w:val="00F16235"/>
    <w:rsid w:val="00F1654B"/>
    <w:rsid w:val="00F168DF"/>
    <w:rsid w:val="00F16BD4"/>
    <w:rsid w:val="00F173CE"/>
    <w:rsid w:val="00F17676"/>
    <w:rsid w:val="00F17AE8"/>
    <w:rsid w:val="00F17E57"/>
    <w:rsid w:val="00F201C4"/>
    <w:rsid w:val="00F20262"/>
    <w:rsid w:val="00F2026F"/>
    <w:rsid w:val="00F20D2F"/>
    <w:rsid w:val="00F20D42"/>
    <w:rsid w:val="00F21483"/>
    <w:rsid w:val="00F21887"/>
    <w:rsid w:val="00F2199C"/>
    <w:rsid w:val="00F21D0C"/>
    <w:rsid w:val="00F22056"/>
    <w:rsid w:val="00F220ED"/>
    <w:rsid w:val="00F222E9"/>
    <w:rsid w:val="00F2232B"/>
    <w:rsid w:val="00F22509"/>
    <w:rsid w:val="00F22A89"/>
    <w:rsid w:val="00F22D25"/>
    <w:rsid w:val="00F2364A"/>
    <w:rsid w:val="00F23A42"/>
    <w:rsid w:val="00F23CE3"/>
    <w:rsid w:val="00F2414F"/>
    <w:rsid w:val="00F2428B"/>
    <w:rsid w:val="00F24343"/>
    <w:rsid w:val="00F24864"/>
    <w:rsid w:val="00F24F00"/>
    <w:rsid w:val="00F24F67"/>
    <w:rsid w:val="00F252D6"/>
    <w:rsid w:val="00F25BFD"/>
    <w:rsid w:val="00F261B0"/>
    <w:rsid w:val="00F2639E"/>
    <w:rsid w:val="00F26C93"/>
    <w:rsid w:val="00F26CBE"/>
    <w:rsid w:val="00F271B3"/>
    <w:rsid w:val="00F27257"/>
    <w:rsid w:val="00F27395"/>
    <w:rsid w:val="00F2756C"/>
    <w:rsid w:val="00F27B80"/>
    <w:rsid w:val="00F27BCB"/>
    <w:rsid w:val="00F304CF"/>
    <w:rsid w:val="00F30810"/>
    <w:rsid w:val="00F30BA0"/>
    <w:rsid w:val="00F31766"/>
    <w:rsid w:val="00F3181B"/>
    <w:rsid w:val="00F3198C"/>
    <w:rsid w:val="00F319A7"/>
    <w:rsid w:val="00F31C2F"/>
    <w:rsid w:val="00F322F9"/>
    <w:rsid w:val="00F3259F"/>
    <w:rsid w:val="00F326BD"/>
    <w:rsid w:val="00F32A76"/>
    <w:rsid w:val="00F32D50"/>
    <w:rsid w:val="00F339B5"/>
    <w:rsid w:val="00F33B63"/>
    <w:rsid w:val="00F33D91"/>
    <w:rsid w:val="00F33E53"/>
    <w:rsid w:val="00F34BD9"/>
    <w:rsid w:val="00F3502E"/>
    <w:rsid w:val="00F351E1"/>
    <w:rsid w:val="00F354DC"/>
    <w:rsid w:val="00F354E8"/>
    <w:rsid w:val="00F361E7"/>
    <w:rsid w:val="00F36948"/>
    <w:rsid w:val="00F36D92"/>
    <w:rsid w:val="00F3749C"/>
    <w:rsid w:val="00F37EA8"/>
    <w:rsid w:val="00F40BD7"/>
    <w:rsid w:val="00F40C86"/>
    <w:rsid w:val="00F40E19"/>
    <w:rsid w:val="00F41302"/>
    <w:rsid w:val="00F41729"/>
    <w:rsid w:val="00F419DB"/>
    <w:rsid w:val="00F42059"/>
    <w:rsid w:val="00F42241"/>
    <w:rsid w:val="00F43329"/>
    <w:rsid w:val="00F43662"/>
    <w:rsid w:val="00F43682"/>
    <w:rsid w:val="00F43AF0"/>
    <w:rsid w:val="00F44EBD"/>
    <w:rsid w:val="00F45B51"/>
    <w:rsid w:val="00F45C59"/>
    <w:rsid w:val="00F45D56"/>
    <w:rsid w:val="00F46130"/>
    <w:rsid w:val="00F46513"/>
    <w:rsid w:val="00F46886"/>
    <w:rsid w:val="00F46B78"/>
    <w:rsid w:val="00F47374"/>
    <w:rsid w:val="00F473E7"/>
    <w:rsid w:val="00F50050"/>
    <w:rsid w:val="00F50453"/>
    <w:rsid w:val="00F504F4"/>
    <w:rsid w:val="00F5053C"/>
    <w:rsid w:val="00F50582"/>
    <w:rsid w:val="00F50802"/>
    <w:rsid w:val="00F5173A"/>
    <w:rsid w:val="00F517DB"/>
    <w:rsid w:val="00F52E23"/>
    <w:rsid w:val="00F5322C"/>
    <w:rsid w:val="00F533BF"/>
    <w:rsid w:val="00F53650"/>
    <w:rsid w:val="00F5386B"/>
    <w:rsid w:val="00F53DA5"/>
    <w:rsid w:val="00F54191"/>
    <w:rsid w:val="00F54A6A"/>
    <w:rsid w:val="00F56C47"/>
    <w:rsid w:val="00F5738B"/>
    <w:rsid w:val="00F575FF"/>
    <w:rsid w:val="00F57766"/>
    <w:rsid w:val="00F5779B"/>
    <w:rsid w:val="00F577FC"/>
    <w:rsid w:val="00F579C0"/>
    <w:rsid w:val="00F57F59"/>
    <w:rsid w:val="00F57FFB"/>
    <w:rsid w:val="00F602F6"/>
    <w:rsid w:val="00F60C7E"/>
    <w:rsid w:val="00F62003"/>
    <w:rsid w:val="00F62308"/>
    <w:rsid w:val="00F63988"/>
    <w:rsid w:val="00F63D10"/>
    <w:rsid w:val="00F64125"/>
    <w:rsid w:val="00F64C17"/>
    <w:rsid w:val="00F64F4E"/>
    <w:rsid w:val="00F65319"/>
    <w:rsid w:val="00F654C3"/>
    <w:rsid w:val="00F657CA"/>
    <w:rsid w:val="00F65ACA"/>
    <w:rsid w:val="00F660BA"/>
    <w:rsid w:val="00F6626F"/>
    <w:rsid w:val="00F669C0"/>
    <w:rsid w:val="00F66A69"/>
    <w:rsid w:val="00F66D42"/>
    <w:rsid w:val="00F671A3"/>
    <w:rsid w:val="00F67C2C"/>
    <w:rsid w:val="00F67F6E"/>
    <w:rsid w:val="00F70077"/>
    <w:rsid w:val="00F70FCD"/>
    <w:rsid w:val="00F718D2"/>
    <w:rsid w:val="00F71D80"/>
    <w:rsid w:val="00F720FE"/>
    <w:rsid w:val="00F721AC"/>
    <w:rsid w:val="00F72319"/>
    <w:rsid w:val="00F72AF3"/>
    <w:rsid w:val="00F73534"/>
    <w:rsid w:val="00F7387C"/>
    <w:rsid w:val="00F73995"/>
    <w:rsid w:val="00F73D0E"/>
    <w:rsid w:val="00F74121"/>
    <w:rsid w:val="00F742D8"/>
    <w:rsid w:val="00F74626"/>
    <w:rsid w:val="00F74C3C"/>
    <w:rsid w:val="00F74F9E"/>
    <w:rsid w:val="00F75176"/>
    <w:rsid w:val="00F7545A"/>
    <w:rsid w:val="00F756E7"/>
    <w:rsid w:val="00F75A43"/>
    <w:rsid w:val="00F75BB0"/>
    <w:rsid w:val="00F75E54"/>
    <w:rsid w:val="00F760BC"/>
    <w:rsid w:val="00F76875"/>
    <w:rsid w:val="00F76B99"/>
    <w:rsid w:val="00F76E78"/>
    <w:rsid w:val="00F77083"/>
    <w:rsid w:val="00F77234"/>
    <w:rsid w:val="00F77830"/>
    <w:rsid w:val="00F77CDB"/>
    <w:rsid w:val="00F8042E"/>
    <w:rsid w:val="00F80543"/>
    <w:rsid w:val="00F80AFF"/>
    <w:rsid w:val="00F813E9"/>
    <w:rsid w:val="00F8199A"/>
    <w:rsid w:val="00F81BD2"/>
    <w:rsid w:val="00F81DB3"/>
    <w:rsid w:val="00F821D8"/>
    <w:rsid w:val="00F8278A"/>
    <w:rsid w:val="00F83106"/>
    <w:rsid w:val="00F833DF"/>
    <w:rsid w:val="00F836D6"/>
    <w:rsid w:val="00F83A15"/>
    <w:rsid w:val="00F844FB"/>
    <w:rsid w:val="00F84A70"/>
    <w:rsid w:val="00F8528F"/>
    <w:rsid w:val="00F85398"/>
    <w:rsid w:val="00F85867"/>
    <w:rsid w:val="00F86055"/>
    <w:rsid w:val="00F86161"/>
    <w:rsid w:val="00F86341"/>
    <w:rsid w:val="00F865BC"/>
    <w:rsid w:val="00F869DD"/>
    <w:rsid w:val="00F86BAD"/>
    <w:rsid w:val="00F8703A"/>
    <w:rsid w:val="00F872E8"/>
    <w:rsid w:val="00F872F1"/>
    <w:rsid w:val="00F8796F"/>
    <w:rsid w:val="00F900F9"/>
    <w:rsid w:val="00F90553"/>
    <w:rsid w:val="00F907E3"/>
    <w:rsid w:val="00F9147D"/>
    <w:rsid w:val="00F919FB"/>
    <w:rsid w:val="00F91E46"/>
    <w:rsid w:val="00F92361"/>
    <w:rsid w:val="00F92B85"/>
    <w:rsid w:val="00F934BC"/>
    <w:rsid w:val="00F94CFD"/>
    <w:rsid w:val="00F954EC"/>
    <w:rsid w:val="00F95CA5"/>
    <w:rsid w:val="00F960EA"/>
    <w:rsid w:val="00F962D2"/>
    <w:rsid w:val="00F966EE"/>
    <w:rsid w:val="00F967BC"/>
    <w:rsid w:val="00F96A8B"/>
    <w:rsid w:val="00F96FDB"/>
    <w:rsid w:val="00F977BC"/>
    <w:rsid w:val="00F9792F"/>
    <w:rsid w:val="00F97E64"/>
    <w:rsid w:val="00FA102D"/>
    <w:rsid w:val="00FA1296"/>
    <w:rsid w:val="00FA1599"/>
    <w:rsid w:val="00FA198C"/>
    <w:rsid w:val="00FA20CE"/>
    <w:rsid w:val="00FA2236"/>
    <w:rsid w:val="00FA25E8"/>
    <w:rsid w:val="00FA28DD"/>
    <w:rsid w:val="00FA2D26"/>
    <w:rsid w:val="00FA2E81"/>
    <w:rsid w:val="00FA2F30"/>
    <w:rsid w:val="00FA3668"/>
    <w:rsid w:val="00FA4019"/>
    <w:rsid w:val="00FA4089"/>
    <w:rsid w:val="00FA4C84"/>
    <w:rsid w:val="00FA4F8B"/>
    <w:rsid w:val="00FA4FF7"/>
    <w:rsid w:val="00FA58F1"/>
    <w:rsid w:val="00FA5E22"/>
    <w:rsid w:val="00FA5FE0"/>
    <w:rsid w:val="00FA6144"/>
    <w:rsid w:val="00FA6601"/>
    <w:rsid w:val="00FA7016"/>
    <w:rsid w:val="00FB0434"/>
    <w:rsid w:val="00FB0A8F"/>
    <w:rsid w:val="00FB0D17"/>
    <w:rsid w:val="00FB0E1A"/>
    <w:rsid w:val="00FB104C"/>
    <w:rsid w:val="00FB1B85"/>
    <w:rsid w:val="00FB209B"/>
    <w:rsid w:val="00FB2154"/>
    <w:rsid w:val="00FB24AC"/>
    <w:rsid w:val="00FB26AA"/>
    <w:rsid w:val="00FB2BCD"/>
    <w:rsid w:val="00FB3B24"/>
    <w:rsid w:val="00FB3D47"/>
    <w:rsid w:val="00FB3D95"/>
    <w:rsid w:val="00FB3E08"/>
    <w:rsid w:val="00FB400C"/>
    <w:rsid w:val="00FB431F"/>
    <w:rsid w:val="00FB468B"/>
    <w:rsid w:val="00FB5D42"/>
    <w:rsid w:val="00FB5DEF"/>
    <w:rsid w:val="00FB5E27"/>
    <w:rsid w:val="00FB5F2B"/>
    <w:rsid w:val="00FB628D"/>
    <w:rsid w:val="00FB6D14"/>
    <w:rsid w:val="00FB6DA7"/>
    <w:rsid w:val="00FB74F1"/>
    <w:rsid w:val="00FB7556"/>
    <w:rsid w:val="00FB77E8"/>
    <w:rsid w:val="00FC0068"/>
    <w:rsid w:val="00FC042F"/>
    <w:rsid w:val="00FC04AA"/>
    <w:rsid w:val="00FC0A34"/>
    <w:rsid w:val="00FC1648"/>
    <w:rsid w:val="00FC20A1"/>
    <w:rsid w:val="00FC23FB"/>
    <w:rsid w:val="00FC2973"/>
    <w:rsid w:val="00FC3653"/>
    <w:rsid w:val="00FC385E"/>
    <w:rsid w:val="00FC43B7"/>
    <w:rsid w:val="00FC45D4"/>
    <w:rsid w:val="00FC4DF2"/>
    <w:rsid w:val="00FC53F7"/>
    <w:rsid w:val="00FC543A"/>
    <w:rsid w:val="00FC595B"/>
    <w:rsid w:val="00FC5D1F"/>
    <w:rsid w:val="00FC6177"/>
    <w:rsid w:val="00FC6425"/>
    <w:rsid w:val="00FC6494"/>
    <w:rsid w:val="00FC6CB9"/>
    <w:rsid w:val="00FC6ECC"/>
    <w:rsid w:val="00FC6FBC"/>
    <w:rsid w:val="00FC7014"/>
    <w:rsid w:val="00FC70A6"/>
    <w:rsid w:val="00FC7228"/>
    <w:rsid w:val="00FC7457"/>
    <w:rsid w:val="00FC7489"/>
    <w:rsid w:val="00FC7625"/>
    <w:rsid w:val="00FC7902"/>
    <w:rsid w:val="00FC7B90"/>
    <w:rsid w:val="00FC7D50"/>
    <w:rsid w:val="00FC7F6D"/>
    <w:rsid w:val="00FD02F7"/>
    <w:rsid w:val="00FD07D3"/>
    <w:rsid w:val="00FD0AF6"/>
    <w:rsid w:val="00FD1057"/>
    <w:rsid w:val="00FD144B"/>
    <w:rsid w:val="00FD19B5"/>
    <w:rsid w:val="00FD1C80"/>
    <w:rsid w:val="00FD2DE7"/>
    <w:rsid w:val="00FD35B9"/>
    <w:rsid w:val="00FD3839"/>
    <w:rsid w:val="00FD3BB4"/>
    <w:rsid w:val="00FD3BC2"/>
    <w:rsid w:val="00FD4101"/>
    <w:rsid w:val="00FD4717"/>
    <w:rsid w:val="00FD4794"/>
    <w:rsid w:val="00FD4909"/>
    <w:rsid w:val="00FD5336"/>
    <w:rsid w:val="00FD57BB"/>
    <w:rsid w:val="00FD5ABF"/>
    <w:rsid w:val="00FD5C62"/>
    <w:rsid w:val="00FD5ED8"/>
    <w:rsid w:val="00FD6C13"/>
    <w:rsid w:val="00FD7137"/>
    <w:rsid w:val="00FD7358"/>
    <w:rsid w:val="00FD7587"/>
    <w:rsid w:val="00FD7598"/>
    <w:rsid w:val="00FD78DF"/>
    <w:rsid w:val="00FD7D26"/>
    <w:rsid w:val="00FE0420"/>
    <w:rsid w:val="00FE08C9"/>
    <w:rsid w:val="00FE0FB8"/>
    <w:rsid w:val="00FE143C"/>
    <w:rsid w:val="00FE2A6D"/>
    <w:rsid w:val="00FE2CF9"/>
    <w:rsid w:val="00FE2E28"/>
    <w:rsid w:val="00FE3296"/>
    <w:rsid w:val="00FE371D"/>
    <w:rsid w:val="00FE3A14"/>
    <w:rsid w:val="00FE3EB2"/>
    <w:rsid w:val="00FE3F45"/>
    <w:rsid w:val="00FE4033"/>
    <w:rsid w:val="00FE42EB"/>
    <w:rsid w:val="00FE4DDD"/>
    <w:rsid w:val="00FE58E5"/>
    <w:rsid w:val="00FE6031"/>
    <w:rsid w:val="00FE60FC"/>
    <w:rsid w:val="00FE666B"/>
    <w:rsid w:val="00FE6747"/>
    <w:rsid w:val="00FE69A8"/>
    <w:rsid w:val="00FE6ED1"/>
    <w:rsid w:val="00FE7315"/>
    <w:rsid w:val="00FE77D8"/>
    <w:rsid w:val="00FF0398"/>
    <w:rsid w:val="00FF06F3"/>
    <w:rsid w:val="00FF071E"/>
    <w:rsid w:val="00FF0E14"/>
    <w:rsid w:val="00FF136F"/>
    <w:rsid w:val="00FF2A89"/>
    <w:rsid w:val="00FF2D78"/>
    <w:rsid w:val="00FF34D0"/>
    <w:rsid w:val="00FF3810"/>
    <w:rsid w:val="00FF38BB"/>
    <w:rsid w:val="00FF3B28"/>
    <w:rsid w:val="00FF41D9"/>
    <w:rsid w:val="00FF4231"/>
    <w:rsid w:val="00FF446B"/>
    <w:rsid w:val="00FF4484"/>
    <w:rsid w:val="00FF449D"/>
    <w:rsid w:val="00FF50E9"/>
    <w:rsid w:val="00FF5904"/>
    <w:rsid w:val="00FF5928"/>
    <w:rsid w:val="00FF5D7F"/>
    <w:rsid w:val="00FF5F82"/>
    <w:rsid w:val="00FF62C8"/>
    <w:rsid w:val="00FF670E"/>
    <w:rsid w:val="00FF671E"/>
    <w:rsid w:val="00FF6725"/>
    <w:rsid w:val="00FF6798"/>
    <w:rsid w:val="00FF6BBC"/>
    <w:rsid w:val="00FF6CE9"/>
    <w:rsid w:val="00FF6DC9"/>
    <w:rsid w:val="00FF6F03"/>
    <w:rsid w:val="00FF7307"/>
    <w:rsid w:val="00FF7838"/>
    <w:rsid w:val="00FF7969"/>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EEB19"/>
  <w15:chartTrackingRefBased/>
  <w15:docId w15:val="{F441D946-B784-431E-B6C4-D47DCD03A8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FB4"/>
  </w:style>
  <w:style w:type="paragraph" w:styleId="Heading1">
    <w:name w:val="heading 1"/>
    <w:basedOn w:val="Normal"/>
    <w:link w:val="Heading1Char"/>
    <w:uiPriority w:val="9"/>
    <w:qFormat/>
    <w:rsid w:val="00AE1168"/>
    <w:pPr>
      <w:numPr>
        <w:numId w:val="9"/>
      </w:numPr>
      <w:tabs>
        <w:tab w:val="left" w:pos="851"/>
      </w:tabs>
      <w:spacing w:before="100" w:beforeAutospacing="1" w:after="100" w:afterAutospacing="1" w:line="240" w:lineRule="auto"/>
      <w:jc w:val="center"/>
      <w:outlineLvl w:val="0"/>
    </w:pPr>
    <w:rPr>
      <w:rFonts w:eastAsia="Times New Roman" w:cs="Times New Roman"/>
      <w:b/>
      <w:bCs/>
      <w:kern w:val="36"/>
      <w:sz w:val="28"/>
      <w:szCs w:val="48"/>
      <w:lang w:eastAsia="id-ID"/>
    </w:rPr>
  </w:style>
  <w:style w:type="paragraph" w:styleId="Heading2">
    <w:name w:val="heading 2"/>
    <w:basedOn w:val="Normal"/>
    <w:next w:val="Normal"/>
    <w:link w:val="Heading2Char"/>
    <w:uiPriority w:val="9"/>
    <w:unhideWhenUsed/>
    <w:qFormat/>
    <w:rsid w:val="00584527"/>
    <w:pPr>
      <w:keepNext/>
      <w:keepLines/>
      <w:numPr>
        <w:ilvl w:val="1"/>
        <w:numId w:val="9"/>
      </w:numPr>
      <w:spacing w:before="40" w:line="36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39DF"/>
    <w:pPr>
      <w:keepNext/>
      <w:keepLines/>
      <w:numPr>
        <w:ilvl w:val="2"/>
        <w:numId w:val="9"/>
      </w:numPr>
      <w:spacing w:before="40" w:line="360" w:lineRule="auto"/>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650B3"/>
    <w:pPr>
      <w:keepNext/>
      <w:keepLines/>
      <w:numPr>
        <w:numId w:val="10"/>
      </w:numPr>
      <w:spacing w:before="40"/>
      <w:ind w:left="108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932D9B"/>
    <w:pPr>
      <w:keepNext/>
      <w:keepLines/>
      <w:numPr>
        <w:ilvl w:val="4"/>
        <w:numId w:val="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32D9B"/>
    <w:pPr>
      <w:keepNext/>
      <w:keepLines/>
      <w:numPr>
        <w:ilvl w:val="5"/>
        <w:numId w:val="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32D9B"/>
    <w:pPr>
      <w:keepNext/>
      <w:keepLines/>
      <w:numPr>
        <w:ilvl w:val="6"/>
        <w:numId w:val="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32D9B"/>
    <w:pPr>
      <w:keepNext/>
      <w:keepLines/>
      <w:numPr>
        <w:ilvl w:val="7"/>
        <w:numId w:val="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2D9B"/>
    <w:pPr>
      <w:keepNext/>
      <w:keepLines/>
      <w:numPr>
        <w:ilvl w:val="8"/>
        <w:numId w:val="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14895"/>
    <w:pPr>
      <w:ind w:left="720"/>
      <w:contextualSpacing/>
    </w:pPr>
  </w:style>
  <w:style w:type="table" w:styleId="TableGrid">
    <w:name w:val="Table Grid"/>
    <w:basedOn w:val="TableNormal"/>
    <w:uiPriority w:val="59"/>
    <w:rsid w:val="00B848FF"/>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AE1168"/>
    <w:rPr>
      <w:rFonts w:eastAsia="Times New Roman" w:cs="Times New Roman"/>
      <w:b/>
      <w:bCs/>
      <w:kern w:val="36"/>
      <w:sz w:val="28"/>
      <w:szCs w:val="48"/>
      <w:lang w:eastAsia="id-ID"/>
    </w:rPr>
  </w:style>
  <w:style w:type="character" w:styleId="Hyperlink">
    <w:name w:val="Hyperlink"/>
    <w:basedOn w:val="DefaultParagraphFont"/>
    <w:uiPriority w:val="99"/>
    <w:unhideWhenUsed/>
    <w:rsid w:val="00EA33E0"/>
    <w:rPr>
      <w:color w:val="0000FF"/>
      <w:u w:val="single"/>
    </w:rPr>
  </w:style>
  <w:style w:type="character" w:customStyle="1" w:styleId="Heading2Char">
    <w:name w:val="Heading 2 Char"/>
    <w:basedOn w:val="DefaultParagraphFont"/>
    <w:link w:val="Heading2"/>
    <w:uiPriority w:val="9"/>
    <w:rsid w:val="00584527"/>
    <w:rPr>
      <w:rFonts w:eastAsiaTheme="majorEastAsia" w:cstheme="majorBidi"/>
      <w:b/>
      <w:szCs w:val="26"/>
    </w:rPr>
  </w:style>
  <w:style w:type="paragraph" w:styleId="Header">
    <w:name w:val="header"/>
    <w:basedOn w:val="Normal"/>
    <w:link w:val="HeaderChar"/>
    <w:uiPriority w:val="99"/>
    <w:unhideWhenUsed/>
    <w:rsid w:val="00670983"/>
    <w:pPr>
      <w:tabs>
        <w:tab w:val="center" w:pos="4513"/>
        <w:tab w:val="right" w:pos="9026"/>
      </w:tabs>
      <w:spacing w:line="240" w:lineRule="auto"/>
    </w:pPr>
  </w:style>
  <w:style w:type="character" w:customStyle="1" w:styleId="HeaderChar">
    <w:name w:val="Header Char"/>
    <w:basedOn w:val="DefaultParagraphFont"/>
    <w:link w:val="Header"/>
    <w:uiPriority w:val="99"/>
    <w:rsid w:val="00670983"/>
  </w:style>
  <w:style w:type="paragraph" w:styleId="Footer">
    <w:name w:val="footer"/>
    <w:basedOn w:val="Normal"/>
    <w:link w:val="FooterChar"/>
    <w:uiPriority w:val="99"/>
    <w:unhideWhenUsed/>
    <w:rsid w:val="00670983"/>
    <w:pPr>
      <w:tabs>
        <w:tab w:val="center" w:pos="4513"/>
        <w:tab w:val="right" w:pos="9026"/>
      </w:tabs>
      <w:spacing w:line="240" w:lineRule="auto"/>
    </w:pPr>
  </w:style>
  <w:style w:type="character" w:customStyle="1" w:styleId="FooterChar">
    <w:name w:val="Footer Char"/>
    <w:basedOn w:val="DefaultParagraphFont"/>
    <w:link w:val="Footer"/>
    <w:uiPriority w:val="99"/>
    <w:rsid w:val="00670983"/>
  </w:style>
  <w:style w:type="character" w:customStyle="1" w:styleId="Heading3Char">
    <w:name w:val="Heading 3 Char"/>
    <w:basedOn w:val="DefaultParagraphFont"/>
    <w:link w:val="Heading3"/>
    <w:uiPriority w:val="9"/>
    <w:rsid w:val="002F39DF"/>
    <w:rPr>
      <w:rFonts w:eastAsiaTheme="majorEastAsia" w:cstheme="majorBidi"/>
      <w:b/>
      <w:szCs w:val="24"/>
    </w:rPr>
  </w:style>
  <w:style w:type="paragraph" w:customStyle="1" w:styleId="BAB">
    <w:name w:val="BAB"/>
    <w:basedOn w:val="Normal"/>
    <w:link w:val="BABChar"/>
    <w:qFormat/>
    <w:rsid w:val="00350C7E"/>
    <w:pPr>
      <w:jc w:val="center"/>
    </w:pPr>
    <w:rPr>
      <w:b/>
      <w:szCs w:val="24"/>
    </w:rPr>
  </w:style>
  <w:style w:type="paragraph" w:customStyle="1" w:styleId="SubBAB1">
    <w:name w:val="SubBAB1"/>
    <w:basedOn w:val="ListParagraph"/>
    <w:link w:val="SubBAB1Char"/>
    <w:qFormat/>
    <w:rsid w:val="008648CB"/>
    <w:pPr>
      <w:numPr>
        <w:numId w:val="1"/>
      </w:numPr>
      <w:ind w:left="426" w:hanging="426"/>
    </w:pPr>
    <w:rPr>
      <w:b/>
      <w:szCs w:val="24"/>
    </w:rPr>
  </w:style>
  <w:style w:type="character" w:customStyle="1" w:styleId="BABChar">
    <w:name w:val="BAB Char"/>
    <w:basedOn w:val="DefaultParagraphFont"/>
    <w:link w:val="BAB"/>
    <w:rsid w:val="00350C7E"/>
    <w:rPr>
      <w:b/>
      <w:szCs w:val="24"/>
    </w:rPr>
  </w:style>
  <w:style w:type="paragraph" w:customStyle="1" w:styleId="SubBAB2">
    <w:name w:val="SubBAB2"/>
    <w:basedOn w:val="ListParagraph"/>
    <w:link w:val="SubBAB2Char"/>
    <w:qFormat/>
    <w:rsid w:val="008648CB"/>
    <w:pPr>
      <w:numPr>
        <w:numId w:val="2"/>
      </w:numPr>
    </w:pPr>
    <w:rPr>
      <w:b/>
      <w:szCs w:val="24"/>
    </w:rPr>
  </w:style>
  <w:style w:type="character" w:customStyle="1" w:styleId="ListParagraphChar">
    <w:name w:val="List Paragraph Char"/>
    <w:basedOn w:val="DefaultParagraphFont"/>
    <w:link w:val="ListParagraph"/>
    <w:uiPriority w:val="34"/>
    <w:rsid w:val="008648CB"/>
  </w:style>
  <w:style w:type="character" w:customStyle="1" w:styleId="SubBAB1Char">
    <w:name w:val="SubBAB1 Char"/>
    <w:basedOn w:val="ListParagraphChar"/>
    <w:link w:val="SubBAB1"/>
    <w:rsid w:val="008648CB"/>
    <w:rPr>
      <w:b/>
      <w:szCs w:val="24"/>
    </w:rPr>
  </w:style>
  <w:style w:type="paragraph" w:styleId="TOC1">
    <w:name w:val="toc 1"/>
    <w:basedOn w:val="Normal"/>
    <w:next w:val="Normal"/>
    <w:autoRedefine/>
    <w:uiPriority w:val="39"/>
    <w:unhideWhenUsed/>
    <w:rsid w:val="00FB0D17"/>
    <w:pPr>
      <w:tabs>
        <w:tab w:val="left" w:pos="567"/>
        <w:tab w:val="center" w:leader="dot" w:pos="7938"/>
      </w:tabs>
      <w:spacing w:before="120"/>
    </w:pPr>
    <w:rPr>
      <w:rFonts w:eastAsiaTheme="minorEastAsia" w:cs="Times New Roman"/>
      <w:bCs/>
      <w:szCs w:val="24"/>
    </w:rPr>
  </w:style>
  <w:style w:type="character" w:customStyle="1" w:styleId="SubBAB2Char">
    <w:name w:val="SubBAB2 Char"/>
    <w:basedOn w:val="ListParagraphChar"/>
    <w:link w:val="SubBAB2"/>
    <w:rsid w:val="008648CB"/>
    <w:rPr>
      <w:b/>
      <w:szCs w:val="24"/>
    </w:rPr>
  </w:style>
  <w:style w:type="paragraph" w:styleId="TOC2">
    <w:name w:val="toc 2"/>
    <w:basedOn w:val="Normal"/>
    <w:next w:val="Normal"/>
    <w:autoRedefine/>
    <w:uiPriority w:val="39"/>
    <w:unhideWhenUsed/>
    <w:rsid w:val="00A17B71"/>
    <w:pPr>
      <w:tabs>
        <w:tab w:val="left" w:pos="567"/>
        <w:tab w:val="center" w:leader="dot" w:pos="7938"/>
      </w:tabs>
      <w:ind w:left="142"/>
    </w:pPr>
    <w:rPr>
      <w:rFonts w:cs="Times New Roman"/>
      <w:szCs w:val="24"/>
    </w:rPr>
  </w:style>
  <w:style w:type="paragraph" w:styleId="TOC3">
    <w:name w:val="toc 3"/>
    <w:basedOn w:val="Normal"/>
    <w:next w:val="Normal"/>
    <w:autoRedefine/>
    <w:uiPriority w:val="39"/>
    <w:unhideWhenUsed/>
    <w:rsid w:val="00A17B71"/>
    <w:pPr>
      <w:tabs>
        <w:tab w:val="left" w:pos="851"/>
        <w:tab w:val="left" w:pos="1418"/>
        <w:tab w:val="center" w:leader="dot" w:pos="7938"/>
      </w:tabs>
      <w:ind w:left="284"/>
    </w:pPr>
    <w:rPr>
      <w:rFonts w:cs="Times New Roman"/>
      <w:iCs/>
      <w:szCs w:val="24"/>
    </w:rPr>
  </w:style>
  <w:style w:type="character" w:customStyle="1" w:styleId="5yl5">
    <w:name w:val="_5yl5"/>
    <w:basedOn w:val="DefaultParagraphFont"/>
    <w:rsid w:val="00E0706E"/>
  </w:style>
  <w:style w:type="paragraph" w:customStyle="1" w:styleId="GAM">
    <w:name w:val="GAM"/>
    <w:basedOn w:val="Normal"/>
    <w:link w:val="GAMChar"/>
    <w:qFormat/>
    <w:rsid w:val="00A67F71"/>
    <w:pPr>
      <w:jc w:val="center"/>
    </w:pPr>
    <w:rPr>
      <w:sz w:val="22"/>
    </w:rPr>
  </w:style>
  <w:style w:type="paragraph" w:customStyle="1" w:styleId="TAB">
    <w:name w:val="TAB"/>
    <w:basedOn w:val="Normal"/>
    <w:link w:val="TABChar"/>
    <w:qFormat/>
    <w:rsid w:val="00E15F8C"/>
    <w:pPr>
      <w:jc w:val="center"/>
    </w:pPr>
    <w:rPr>
      <w:sz w:val="22"/>
    </w:rPr>
  </w:style>
  <w:style w:type="character" w:customStyle="1" w:styleId="GAMChar">
    <w:name w:val="GAM Char"/>
    <w:basedOn w:val="DefaultParagraphFont"/>
    <w:link w:val="GAM"/>
    <w:rsid w:val="00A67F71"/>
    <w:rPr>
      <w:sz w:val="22"/>
    </w:rPr>
  </w:style>
  <w:style w:type="character" w:customStyle="1" w:styleId="TABChar">
    <w:name w:val="TAB Char"/>
    <w:basedOn w:val="DefaultParagraphFont"/>
    <w:link w:val="TAB"/>
    <w:rsid w:val="00E15F8C"/>
    <w:rPr>
      <w:sz w:val="22"/>
    </w:rPr>
  </w:style>
  <w:style w:type="paragraph" w:customStyle="1" w:styleId="A">
    <w:name w:val="A"/>
    <w:basedOn w:val="Normal"/>
    <w:link w:val="AChar"/>
    <w:qFormat/>
    <w:rsid w:val="00EA4B70"/>
    <w:pPr>
      <w:jc w:val="center"/>
    </w:pPr>
    <w:rPr>
      <w:rFonts w:cs="Times New Roman"/>
      <w:b/>
      <w:szCs w:val="24"/>
    </w:rPr>
  </w:style>
  <w:style w:type="paragraph" w:customStyle="1" w:styleId="B">
    <w:name w:val="B"/>
    <w:basedOn w:val="Normal"/>
    <w:link w:val="BChar"/>
    <w:qFormat/>
    <w:rsid w:val="0024354B"/>
    <w:pPr>
      <w:autoSpaceDE w:val="0"/>
      <w:autoSpaceDN w:val="0"/>
      <w:adjustRightInd w:val="0"/>
      <w:spacing w:line="360" w:lineRule="auto"/>
      <w:ind w:firstLine="720"/>
    </w:pPr>
    <w:rPr>
      <w:rFonts w:cs="Times New Roman"/>
      <w:b/>
      <w:bCs/>
      <w:szCs w:val="24"/>
    </w:rPr>
  </w:style>
  <w:style w:type="character" w:customStyle="1" w:styleId="AChar">
    <w:name w:val="A Char"/>
    <w:basedOn w:val="DefaultParagraphFont"/>
    <w:link w:val="A"/>
    <w:rsid w:val="00EA4B70"/>
    <w:rPr>
      <w:rFonts w:cs="Times New Roman"/>
      <w:b/>
      <w:szCs w:val="24"/>
    </w:rPr>
  </w:style>
  <w:style w:type="paragraph" w:customStyle="1" w:styleId="C">
    <w:name w:val="C"/>
    <w:basedOn w:val="Normal"/>
    <w:link w:val="CChar"/>
    <w:qFormat/>
    <w:rsid w:val="00B044E7"/>
    <w:pPr>
      <w:autoSpaceDE w:val="0"/>
      <w:autoSpaceDN w:val="0"/>
      <w:adjustRightInd w:val="0"/>
      <w:spacing w:line="240" w:lineRule="auto"/>
      <w:jc w:val="center"/>
    </w:pPr>
    <w:rPr>
      <w:rFonts w:cs="Times New Roman"/>
      <w:b/>
    </w:rPr>
  </w:style>
  <w:style w:type="character" w:customStyle="1" w:styleId="BChar">
    <w:name w:val="B Char"/>
    <w:basedOn w:val="DefaultParagraphFont"/>
    <w:link w:val="B"/>
    <w:rsid w:val="0024354B"/>
    <w:rPr>
      <w:rFonts w:cs="Times New Roman"/>
      <w:b/>
      <w:bCs/>
      <w:szCs w:val="24"/>
    </w:rPr>
  </w:style>
  <w:style w:type="paragraph" w:customStyle="1" w:styleId="D">
    <w:name w:val="D"/>
    <w:basedOn w:val="Normal"/>
    <w:link w:val="DChar"/>
    <w:qFormat/>
    <w:rsid w:val="00B044E7"/>
    <w:pPr>
      <w:autoSpaceDE w:val="0"/>
      <w:autoSpaceDN w:val="0"/>
      <w:adjustRightInd w:val="0"/>
      <w:spacing w:line="360" w:lineRule="auto"/>
      <w:jc w:val="center"/>
    </w:pPr>
    <w:rPr>
      <w:rFonts w:cs="Times New Roman"/>
      <w:b/>
      <w:bCs/>
    </w:rPr>
  </w:style>
  <w:style w:type="character" w:customStyle="1" w:styleId="CChar">
    <w:name w:val="C Char"/>
    <w:basedOn w:val="DefaultParagraphFont"/>
    <w:link w:val="C"/>
    <w:rsid w:val="00B044E7"/>
    <w:rPr>
      <w:rFonts w:cs="Times New Roman"/>
      <w:b/>
    </w:rPr>
  </w:style>
  <w:style w:type="paragraph" w:customStyle="1" w:styleId="TABEL">
    <w:name w:val="TABEL"/>
    <w:basedOn w:val="D"/>
    <w:link w:val="TABELChar"/>
    <w:qFormat/>
    <w:rsid w:val="008B3FE9"/>
  </w:style>
  <w:style w:type="character" w:customStyle="1" w:styleId="DChar">
    <w:name w:val="D Char"/>
    <w:basedOn w:val="DefaultParagraphFont"/>
    <w:link w:val="D"/>
    <w:rsid w:val="00B044E7"/>
    <w:rPr>
      <w:rFonts w:cs="Times New Roman"/>
      <w:b/>
      <w:bCs/>
    </w:rPr>
  </w:style>
  <w:style w:type="character" w:customStyle="1" w:styleId="TABELChar">
    <w:name w:val="TABEL Char"/>
    <w:basedOn w:val="DChar"/>
    <w:link w:val="TABEL"/>
    <w:rsid w:val="008B3FE9"/>
    <w:rPr>
      <w:rFonts w:cs="Times New Roman"/>
      <w:b/>
      <w:bCs/>
    </w:rPr>
  </w:style>
  <w:style w:type="character" w:styleId="Emphasis">
    <w:name w:val="Emphasis"/>
    <w:basedOn w:val="DefaultParagraphFont"/>
    <w:uiPriority w:val="20"/>
    <w:qFormat/>
    <w:rsid w:val="004D0BF0"/>
    <w:rPr>
      <w:i/>
      <w:iCs/>
    </w:rPr>
  </w:style>
  <w:style w:type="paragraph" w:customStyle="1" w:styleId="1">
    <w:name w:val="1"/>
    <w:basedOn w:val="A"/>
    <w:link w:val="1Char"/>
    <w:qFormat/>
    <w:rsid w:val="00AC50A8"/>
  </w:style>
  <w:style w:type="paragraph" w:customStyle="1" w:styleId="2">
    <w:name w:val="2"/>
    <w:basedOn w:val="Normal"/>
    <w:link w:val="2Char"/>
    <w:qFormat/>
    <w:rsid w:val="002E532F"/>
    <w:pPr>
      <w:numPr>
        <w:numId w:val="4"/>
      </w:numPr>
      <w:spacing w:after="200"/>
    </w:pPr>
    <w:rPr>
      <w:b/>
      <w:szCs w:val="24"/>
    </w:rPr>
  </w:style>
  <w:style w:type="character" w:customStyle="1" w:styleId="1Char">
    <w:name w:val="1 Char"/>
    <w:basedOn w:val="AChar"/>
    <w:link w:val="1"/>
    <w:rsid w:val="00AC50A8"/>
    <w:rPr>
      <w:rFonts w:cs="Times New Roman"/>
      <w:b/>
      <w:szCs w:val="24"/>
    </w:rPr>
  </w:style>
  <w:style w:type="paragraph" w:customStyle="1" w:styleId="3">
    <w:name w:val="3"/>
    <w:basedOn w:val="Normal"/>
    <w:link w:val="3Char"/>
    <w:qFormat/>
    <w:rsid w:val="002E532F"/>
    <w:pPr>
      <w:autoSpaceDE w:val="0"/>
      <w:autoSpaceDN w:val="0"/>
      <w:adjustRightInd w:val="0"/>
      <w:spacing w:line="240" w:lineRule="auto"/>
      <w:ind w:firstLine="426"/>
    </w:pPr>
    <w:rPr>
      <w:b/>
      <w:bCs/>
      <w:szCs w:val="24"/>
    </w:rPr>
  </w:style>
  <w:style w:type="character" w:customStyle="1" w:styleId="2Char">
    <w:name w:val="2 Char"/>
    <w:basedOn w:val="DefaultParagraphFont"/>
    <w:link w:val="2"/>
    <w:rsid w:val="002E532F"/>
    <w:rPr>
      <w:b/>
      <w:szCs w:val="24"/>
    </w:rPr>
  </w:style>
  <w:style w:type="paragraph" w:customStyle="1" w:styleId="BAR">
    <w:name w:val="BAR"/>
    <w:basedOn w:val="Normal"/>
    <w:link w:val="BARChar"/>
    <w:qFormat/>
    <w:rsid w:val="00446E80"/>
    <w:pPr>
      <w:autoSpaceDE w:val="0"/>
      <w:autoSpaceDN w:val="0"/>
      <w:adjustRightInd w:val="0"/>
      <w:spacing w:line="240" w:lineRule="auto"/>
      <w:jc w:val="center"/>
    </w:pPr>
    <w:rPr>
      <w:b/>
      <w:sz w:val="22"/>
    </w:rPr>
  </w:style>
  <w:style w:type="character" w:customStyle="1" w:styleId="3Char">
    <w:name w:val="3 Char"/>
    <w:basedOn w:val="DefaultParagraphFont"/>
    <w:link w:val="3"/>
    <w:rsid w:val="002E532F"/>
    <w:rPr>
      <w:b/>
      <w:bCs/>
      <w:szCs w:val="24"/>
    </w:rPr>
  </w:style>
  <w:style w:type="paragraph" w:customStyle="1" w:styleId="BEL">
    <w:name w:val="BEL"/>
    <w:basedOn w:val="Normal"/>
    <w:link w:val="BELChar"/>
    <w:qFormat/>
    <w:rsid w:val="00FC6494"/>
    <w:pPr>
      <w:jc w:val="center"/>
    </w:pPr>
    <w:rPr>
      <w:szCs w:val="24"/>
    </w:rPr>
  </w:style>
  <w:style w:type="character" w:customStyle="1" w:styleId="BARChar">
    <w:name w:val="BAR Char"/>
    <w:basedOn w:val="DefaultParagraphFont"/>
    <w:link w:val="BAR"/>
    <w:rsid w:val="00446E80"/>
    <w:rPr>
      <w:b/>
      <w:sz w:val="22"/>
    </w:rPr>
  </w:style>
  <w:style w:type="character" w:styleId="FollowedHyperlink">
    <w:name w:val="FollowedHyperlink"/>
    <w:basedOn w:val="DefaultParagraphFont"/>
    <w:uiPriority w:val="99"/>
    <w:semiHidden/>
    <w:unhideWhenUsed/>
    <w:rsid w:val="00FC6494"/>
    <w:rPr>
      <w:color w:val="800080" w:themeColor="followedHyperlink"/>
      <w:u w:val="single"/>
    </w:rPr>
  </w:style>
  <w:style w:type="character" w:customStyle="1" w:styleId="BELChar">
    <w:name w:val="BEL Char"/>
    <w:basedOn w:val="DefaultParagraphFont"/>
    <w:link w:val="BEL"/>
    <w:rsid w:val="00FC6494"/>
    <w:rPr>
      <w:szCs w:val="24"/>
    </w:rPr>
  </w:style>
  <w:style w:type="paragraph" w:styleId="NormalWeb">
    <w:name w:val="Normal (Web)"/>
    <w:basedOn w:val="Normal"/>
    <w:uiPriority w:val="99"/>
    <w:unhideWhenUsed/>
    <w:rsid w:val="00EB0318"/>
    <w:pPr>
      <w:spacing w:before="100" w:beforeAutospacing="1" w:after="100" w:afterAutospacing="1" w:line="240" w:lineRule="auto"/>
    </w:pPr>
    <w:rPr>
      <w:rFonts w:eastAsia="Times New Roman" w:cs="Times New Roman"/>
      <w:szCs w:val="24"/>
      <w:lang w:eastAsia="id-ID"/>
    </w:rPr>
  </w:style>
  <w:style w:type="paragraph" w:styleId="FootnoteText">
    <w:name w:val="footnote text"/>
    <w:basedOn w:val="Normal"/>
    <w:link w:val="FootnoteTextChar"/>
    <w:uiPriority w:val="99"/>
    <w:semiHidden/>
    <w:unhideWhenUsed/>
    <w:rsid w:val="00AE2D7C"/>
    <w:pPr>
      <w:spacing w:line="240" w:lineRule="auto"/>
    </w:pPr>
    <w:rPr>
      <w:sz w:val="20"/>
      <w:szCs w:val="20"/>
    </w:rPr>
  </w:style>
  <w:style w:type="character" w:customStyle="1" w:styleId="FootnoteTextChar">
    <w:name w:val="Footnote Text Char"/>
    <w:basedOn w:val="DefaultParagraphFont"/>
    <w:link w:val="FootnoteText"/>
    <w:uiPriority w:val="99"/>
    <w:semiHidden/>
    <w:rsid w:val="00AE2D7C"/>
    <w:rPr>
      <w:sz w:val="20"/>
      <w:szCs w:val="20"/>
    </w:rPr>
  </w:style>
  <w:style w:type="character" w:styleId="FootnoteReference">
    <w:name w:val="footnote reference"/>
    <w:basedOn w:val="DefaultParagraphFont"/>
    <w:uiPriority w:val="99"/>
    <w:semiHidden/>
    <w:unhideWhenUsed/>
    <w:rsid w:val="00AE2D7C"/>
    <w:rPr>
      <w:vertAlign w:val="superscript"/>
    </w:rPr>
  </w:style>
  <w:style w:type="paragraph" w:styleId="BalloonText">
    <w:name w:val="Balloon Text"/>
    <w:basedOn w:val="Normal"/>
    <w:link w:val="BalloonTextChar"/>
    <w:uiPriority w:val="99"/>
    <w:semiHidden/>
    <w:unhideWhenUsed/>
    <w:rsid w:val="00F4205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2059"/>
    <w:rPr>
      <w:rFonts w:ascii="Segoe UI" w:hAnsi="Segoe UI" w:cs="Segoe UI"/>
      <w:sz w:val="18"/>
      <w:szCs w:val="18"/>
    </w:rPr>
  </w:style>
  <w:style w:type="paragraph" w:customStyle="1" w:styleId="Default">
    <w:name w:val="Default"/>
    <w:rsid w:val="00D47CF4"/>
    <w:pPr>
      <w:autoSpaceDE w:val="0"/>
      <w:autoSpaceDN w:val="0"/>
      <w:adjustRightInd w:val="0"/>
      <w:spacing w:line="240" w:lineRule="auto"/>
    </w:pPr>
    <w:rPr>
      <w:rFonts w:cs="Times New Roman"/>
      <w:color w:val="000000"/>
      <w:szCs w:val="24"/>
    </w:rPr>
  </w:style>
  <w:style w:type="paragraph" w:customStyle="1" w:styleId="cou3">
    <w:name w:val="cou3"/>
    <w:basedOn w:val="Heading3"/>
    <w:qFormat/>
    <w:rsid w:val="009B173D"/>
    <w:pPr>
      <w:numPr>
        <w:ilvl w:val="1"/>
        <w:numId w:val="5"/>
      </w:numPr>
      <w:tabs>
        <w:tab w:val="left" w:pos="720"/>
        <w:tab w:val="left" w:pos="810"/>
        <w:tab w:val="left" w:pos="900"/>
        <w:tab w:val="left" w:pos="990"/>
      </w:tabs>
      <w:spacing w:before="200"/>
    </w:pPr>
    <w:rPr>
      <w:rFonts w:ascii="Courier New" w:eastAsia="Times New Roman" w:hAnsi="Courier New" w:cs="Courier New"/>
      <w:b w:val="0"/>
      <w:bCs/>
      <w:lang w:val="en-US"/>
    </w:rPr>
  </w:style>
  <w:style w:type="character" w:customStyle="1" w:styleId="fullpost">
    <w:name w:val="fullpost"/>
    <w:basedOn w:val="DefaultParagraphFont"/>
    <w:rsid w:val="00EB3710"/>
  </w:style>
  <w:style w:type="paragraph" w:customStyle="1" w:styleId="S1">
    <w:name w:val="S1"/>
    <w:basedOn w:val="1"/>
    <w:link w:val="S1Char"/>
    <w:qFormat/>
    <w:rsid w:val="000A1728"/>
  </w:style>
  <w:style w:type="paragraph" w:customStyle="1" w:styleId="S2">
    <w:name w:val="S2"/>
    <w:basedOn w:val="BAR"/>
    <w:link w:val="S2Char"/>
    <w:qFormat/>
    <w:rsid w:val="007A18C5"/>
    <w:rPr>
      <w:b w:val="0"/>
    </w:rPr>
  </w:style>
  <w:style w:type="character" w:customStyle="1" w:styleId="S1Char">
    <w:name w:val="S1 Char"/>
    <w:basedOn w:val="1Char"/>
    <w:link w:val="S1"/>
    <w:rsid w:val="000A1728"/>
    <w:rPr>
      <w:rFonts w:cs="Times New Roman"/>
      <w:b/>
      <w:szCs w:val="24"/>
    </w:rPr>
  </w:style>
  <w:style w:type="paragraph" w:customStyle="1" w:styleId="S11">
    <w:name w:val="S11"/>
    <w:basedOn w:val="Normal"/>
    <w:link w:val="S11Char"/>
    <w:qFormat/>
    <w:rsid w:val="007A18C5"/>
    <w:pPr>
      <w:spacing w:line="360" w:lineRule="auto"/>
      <w:jc w:val="both"/>
    </w:pPr>
    <w:rPr>
      <w:color w:val="000000"/>
    </w:rPr>
  </w:style>
  <w:style w:type="character" w:customStyle="1" w:styleId="S2Char">
    <w:name w:val="S2 Char"/>
    <w:basedOn w:val="BARChar"/>
    <w:link w:val="S2"/>
    <w:rsid w:val="007A18C5"/>
    <w:rPr>
      <w:b w:val="0"/>
      <w:sz w:val="22"/>
    </w:rPr>
  </w:style>
  <w:style w:type="paragraph" w:customStyle="1" w:styleId="S3">
    <w:name w:val="S3"/>
    <w:basedOn w:val="Normal"/>
    <w:link w:val="S3Char"/>
    <w:qFormat/>
    <w:rsid w:val="003A3D85"/>
    <w:pPr>
      <w:spacing w:after="200" w:line="360" w:lineRule="auto"/>
      <w:ind w:left="1440" w:firstLine="720"/>
      <w:jc w:val="both"/>
    </w:pPr>
    <w:rPr>
      <w:szCs w:val="24"/>
    </w:rPr>
  </w:style>
  <w:style w:type="character" w:customStyle="1" w:styleId="S11Char">
    <w:name w:val="S11 Char"/>
    <w:basedOn w:val="DefaultParagraphFont"/>
    <w:link w:val="S11"/>
    <w:rsid w:val="007A18C5"/>
    <w:rPr>
      <w:color w:val="000000"/>
    </w:rPr>
  </w:style>
  <w:style w:type="character" w:customStyle="1" w:styleId="S3Char">
    <w:name w:val="S3 Char"/>
    <w:basedOn w:val="DefaultParagraphFont"/>
    <w:link w:val="S3"/>
    <w:rsid w:val="003A3D85"/>
    <w:rPr>
      <w:szCs w:val="24"/>
    </w:rPr>
  </w:style>
  <w:style w:type="paragraph" w:customStyle="1" w:styleId="B1">
    <w:name w:val="B1"/>
    <w:basedOn w:val="S1"/>
    <w:link w:val="B1Char"/>
    <w:qFormat/>
    <w:rsid w:val="00CF7AA2"/>
  </w:style>
  <w:style w:type="paragraph" w:customStyle="1" w:styleId="B2">
    <w:name w:val="B2"/>
    <w:basedOn w:val="S11"/>
    <w:link w:val="B2Char"/>
    <w:qFormat/>
    <w:rsid w:val="000209E1"/>
    <w:pPr>
      <w:numPr>
        <w:ilvl w:val="2"/>
        <w:numId w:val="6"/>
      </w:numPr>
    </w:pPr>
  </w:style>
  <w:style w:type="character" w:customStyle="1" w:styleId="B1Char">
    <w:name w:val="B1 Char"/>
    <w:basedOn w:val="S1Char"/>
    <w:link w:val="B1"/>
    <w:rsid w:val="00CF7AA2"/>
    <w:rPr>
      <w:rFonts w:cs="Times New Roman"/>
      <w:b/>
      <w:szCs w:val="24"/>
    </w:rPr>
  </w:style>
  <w:style w:type="paragraph" w:customStyle="1" w:styleId="B3">
    <w:name w:val="B3"/>
    <w:basedOn w:val="Normal"/>
    <w:link w:val="B3Char"/>
    <w:qFormat/>
    <w:rsid w:val="00EA567A"/>
    <w:pPr>
      <w:jc w:val="center"/>
    </w:pPr>
  </w:style>
  <w:style w:type="character" w:customStyle="1" w:styleId="B2Char">
    <w:name w:val="B2 Char"/>
    <w:basedOn w:val="S11Char"/>
    <w:link w:val="B2"/>
    <w:rsid w:val="000209E1"/>
    <w:rPr>
      <w:color w:val="000000"/>
    </w:rPr>
  </w:style>
  <w:style w:type="paragraph" w:customStyle="1" w:styleId="B4">
    <w:name w:val="B4"/>
    <w:basedOn w:val="S3"/>
    <w:link w:val="B4Char"/>
    <w:qFormat/>
    <w:rsid w:val="003E6E96"/>
  </w:style>
  <w:style w:type="character" w:customStyle="1" w:styleId="B3Char">
    <w:name w:val="B3 Char"/>
    <w:basedOn w:val="DefaultParagraphFont"/>
    <w:link w:val="B3"/>
    <w:rsid w:val="00EA567A"/>
  </w:style>
  <w:style w:type="character" w:customStyle="1" w:styleId="B4Char">
    <w:name w:val="B4 Char"/>
    <w:basedOn w:val="S3Char"/>
    <w:link w:val="B4"/>
    <w:rsid w:val="003E6E96"/>
    <w:rPr>
      <w:szCs w:val="24"/>
    </w:rPr>
  </w:style>
  <w:style w:type="paragraph" w:customStyle="1" w:styleId="AA1">
    <w:name w:val="AA1"/>
    <w:basedOn w:val="S1"/>
    <w:link w:val="AA1Char"/>
    <w:autoRedefine/>
    <w:qFormat/>
    <w:rsid w:val="000A7F02"/>
    <w:pPr>
      <w:jc w:val="both"/>
    </w:pPr>
    <w:rPr>
      <w:b w:val="0"/>
      <w:bCs/>
    </w:rPr>
  </w:style>
  <w:style w:type="paragraph" w:customStyle="1" w:styleId="AA2">
    <w:name w:val="AA2"/>
    <w:basedOn w:val="B2"/>
    <w:link w:val="AA2Char"/>
    <w:qFormat/>
    <w:rsid w:val="00B06388"/>
    <w:pPr>
      <w:numPr>
        <w:ilvl w:val="0"/>
        <w:numId w:val="0"/>
      </w:numPr>
    </w:pPr>
  </w:style>
  <w:style w:type="character" w:customStyle="1" w:styleId="AA1Char">
    <w:name w:val="AA1 Char"/>
    <w:basedOn w:val="S1Char"/>
    <w:link w:val="AA1"/>
    <w:rsid w:val="000A7F02"/>
    <w:rPr>
      <w:rFonts w:cs="Times New Roman"/>
      <w:b w:val="0"/>
      <w:bCs/>
      <w:szCs w:val="24"/>
    </w:rPr>
  </w:style>
  <w:style w:type="paragraph" w:customStyle="1" w:styleId="AA3">
    <w:name w:val="AA3"/>
    <w:basedOn w:val="ListParagraph"/>
    <w:link w:val="AA3Char"/>
    <w:qFormat/>
    <w:rsid w:val="0076216B"/>
    <w:pPr>
      <w:numPr>
        <w:numId w:val="7"/>
      </w:numPr>
      <w:spacing w:line="360" w:lineRule="auto"/>
    </w:pPr>
  </w:style>
  <w:style w:type="character" w:customStyle="1" w:styleId="AA2Char">
    <w:name w:val="AA2 Char"/>
    <w:basedOn w:val="B2Char"/>
    <w:link w:val="AA2"/>
    <w:rsid w:val="00B06388"/>
    <w:rPr>
      <w:color w:val="000000"/>
    </w:rPr>
  </w:style>
  <w:style w:type="paragraph" w:customStyle="1" w:styleId="AAG">
    <w:name w:val="AAG"/>
    <w:basedOn w:val="B3"/>
    <w:link w:val="AAGChar"/>
    <w:qFormat/>
    <w:rsid w:val="00741EF4"/>
  </w:style>
  <w:style w:type="character" w:customStyle="1" w:styleId="AA3Char">
    <w:name w:val="AA3 Char"/>
    <w:basedOn w:val="ListParagraphChar"/>
    <w:link w:val="AA3"/>
    <w:rsid w:val="0076216B"/>
  </w:style>
  <w:style w:type="paragraph" w:customStyle="1" w:styleId="AAT">
    <w:name w:val="AAT"/>
    <w:basedOn w:val="B4"/>
    <w:link w:val="AATChar"/>
    <w:qFormat/>
    <w:rsid w:val="005A6C6D"/>
    <w:pPr>
      <w:numPr>
        <w:numId w:val="3"/>
      </w:numPr>
      <w:spacing w:after="0"/>
      <w:jc w:val="center"/>
    </w:pPr>
  </w:style>
  <w:style w:type="character" w:customStyle="1" w:styleId="AAGChar">
    <w:name w:val="AAG Char"/>
    <w:basedOn w:val="B3Char"/>
    <w:link w:val="AAG"/>
    <w:rsid w:val="00741EF4"/>
  </w:style>
  <w:style w:type="character" w:customStyle="1" w:styleId="AATChar">
    <w:name w:val="AAT Char"/>
    <w:basedOn w:val="B4Char"/>
    <w:link w:val="AAT"/>
    <w:rsid w:val="005A6C6D"/>
    <w:rPr>
      <w:szCs w:val="24"/>
    </w:rPr>
  </w:style>
  <w:style w:type="character" w:customStyle="1" w:styleId="Heading4Char">
    <w:name w:val="Heading 4 Char"/>
    <w:basedOn w:val="DefaultParagraphFont"/>
    <w:link w:val="Heading4"/>
    <w:uiPriority w:val="9"/>
    <w:rsid w:val="00B650B3"/>
    <w:rPr>
      <w:rFonts w:eastAsiaTheme="majorEastAsia" w:cstheme="majorBidi"/>
      <w:b/>
      <w:iCs/>
      <w:color w:val="000000" w:themeColor="text1"/>
    </w:rPr>
  </w:style>
  <w:style w:type="character" w:styleId="PlaceholderText">
    <w:name w:val="Placeholder Text"/>
    <w:basedOn w:val="DefaultParagraphFont"/>
    <w:uiPriority w:val="99"/>
    <w:semiHidden/>
    <w:rsid w:val="004939BF"/>
    <w:rPr>
      <w:color w:val="808080"/>
    </w:rPr>
  </w:style>
  <w:style w:type="character" w:customStyle="1" w:styleId="crayon-v">
    <w:name w:val="crayon-v"/>
    <w:basedOn w:val="DefaultParagraphFont"/>
    <w:rsid w:val="009D4468"/>
  </w:style>
  <w:style w:type="character" w:customStyle="1" w:styleId="crayon-sy">
    <w:name w:val="crayon-sy"/>
    <w:basedOn w:val="DefaultParagraphFont"/>
    <w:rsid w:val="009D4468"/>
  </w:style>
  <w:style w:type="character" w:customStyle="1" w:styleId="crayon-t">
    <w:name w:val="crayon-t"/>
    <w:basedOn w:val="DefaultParagraphFont"/>
    <w:rsid w:val="009D4468"/>
  </w:style>
  <w:style w:type="character" w:customStyle="1" w:styleId="crayon-h">
    <w:name w:val="crayon-h"/>
    <w:basedOn w:val="DefaultParagraphFont"/>
    <w:rsid w:val="009D4468"/>
  </w:style>
  <w:style w:type="character" w:customStyle="1" w:styleId="crayon-i">
    <w:name w:val="crayon-i"/>
    <w:basedOn w:val="DefaultParagraphFont"/>
    <w:rsid w:val="009D4468"/>
  </w:style>
  <w:style w:type="character" w:styleId="HTMLCode">
    <w:name w:val="HTML Code"/>
    <w:basedOn w:val="DefaultParagraphFont"/>
    <w:uiPriority w:val="99"/>
    <w:semiHidden/>
    <w:unhideWhenUsed/>
    <w:rsid w:val="00F77830"/>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AF3EC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ja-JP"/>
    </w:rPr>
  </w:style>
  <w:style w:type="character" w:customStyle="1" w:styleId="HTMLPreformattedChar">
    <w:name w:val="HTML Preformatted Char"/>
    <w:basedOn w:val="DefaultParagraphFont"/>
    <w:link w:val="HTMLPreformatted"/>
    <w:uiPriority w:val="99"/>
    <w:semiHidden/>
    <w:rsid w:val="00AF3ECE"/>
    <w:rPr>
      <w:rFonts w:ascii="Courier New" w:eastAsia="Times New Roman" w:hAnsi="Courier New" w:cs="Courier New"/>
      <w:sz w:val="20"/>
      <w:szCs w:val="20"/>
      <w:lang w:eastAsia="ja-JP"/>
    </w:rPr>
  </w:style>
  <w:style w:type="character" w:styleId="Strong">
    <w:name w:val="Strong"/>
    <w:basedOn w:val="DefaultParagraphFont"/>
    <w:uiPriority w:val="22"/>
    <w:qFormat/>
    <w:rsid w:val="00335214"/>
    <w:rPr>
      <w:b/>
      <w:bCs/>
    </w:rPr>
  </w:style>
  <w:style w:type="character" w:customStyle="1" w:styleId="Heading5Char">
    <w:name w:val="Heading 5 Char"/>
    <w:basedOn w:val="DefaultParagraphFont"/>
    <w:link w:val="Heading5"/>
    <w:uiPriority w:val="9"/>
    <w:semiHidden/>
    <w:rsid w:val="00932D9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932D9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32D9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32D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2D9B"/>
    <w:rPr>
      <w:rFonts w:asciiTheme="majorHAnsi" w:eastAsiaTheme="majorEastAsia" w:hAnsiTheme="majorHAnsi" w:cstheme="majorBidi"/>
      <w:i/>
      <w:iCs/>
      <w:color w:val="272727" w:themeColor="text1" w:themeTint="D8"/>
      <w:sz w:val="21"/>
      <w:szCs w:val="21"/>
    </w:rPr>
  </w:style>
  <w:style w:type="paragraph" w:styleId="TOC4">
    <w:name w:val="toc 4"/>
    <w:basedOn w:val="Normal"/>
    <w:next w:val="Normal"/>
    <w:autoRedefine/>
    <w:uiPriority w:val="39"/>
    <w:unhideWhenUsed/>
    <w:rsid w:val="00445DC3"/>
    <w:pPr>
      <w:tabs>
        <w:tab w:val="left" w:pos="851"/>
        <w:tab w:val="center" w:leader="dot" w:pos="7938"/>
      </w:tabs>
      <w:ind w:left="426"/>
    </w:pPr>
    <w:rPr>
      <w:rFonts w:cs="Times New Roman"/>
      <w:szCs w:val="21"/>
    </w:rPr>
  </w:style>
  <w:style w:type="paragraph" w:styleId="TOC5">
    <w:name w:val="toc 5"/>
    <w:basedOn w:val="Normal"/>
    <w:next w:val="Normal"/>
    <w:autoRedefine/>
    <w:uiPriority w:val="39"/>
    <w:unhideWhenUsed/>
    <w:rsid w:val="003A3691"/>
    <w:rPr>
      <w:rFonts w:cs="Times New Roman"/>
      <w:szCs w:val="21"/>
    </w:rPr>
  </w:style>
  <w:style w:type="paragraph" w:styleId="TOC6">
    <w:name w:val="toc 6"/>
    <w:basedOn w:val="Normal"/>
    <w:next w:val="Normal"/>
    <w:autoRedefine/>
    <w:uiPriority w:val="39"/>
    <w:unhideWhenUsed/>
    <w:rsid w:val="00E9657A"/>
    <w:rPr>
      <w:rFonts w:asciiTheme="minorHAnsi" w:hAnsiTheme="minorHAnsi" w:cs="Times New Roman"/>
      <w:sz w:val="18"/>
      <w:szCs w:val="21"/>
    </w:rPr>
  </w:style>
  <w:style w:type="paragraph" w:styleId="TOC7">
    <w:name w:val="toc 7"/>
    <w:basedOn w:val="Normal"/>
    <w:next w:val="Normal"/>
    <w:autoRedefine/>
    <w:uiPriority w:val="39"/>
    <w:unhideWhenUsed/>
    <w:rsid w:val="00441507"/>
    <w:pPr>
      <w:ind w:left="1440"/>
    </w:pPr>
    <w:rPr>
      <w:rFonts w:asciiTheme="minorHAnsi" w:hAnsiTheme="minorHAnsi" w:cs="Times New Roman"/>
      <w:sz w:val="18"/>
      <w:szCs w:val="21"/>
    </w:rPr>
  </w:style>
  <w:style w:type="paragraph" w:styleId="TOC8">
    <w:name w:val="toc 8"/>
    <w:basedOn w:val="Normal"/>
    <w:next w:val="Normal"/>
    <w:autoRedefine/>
    <w:uiPriority w:val="39"/>
    <w:unhideWhenUsed/>
    <w:rsid w:val="00441507"/>
    <w:pPr>
      <w:ind w:left="1680"/>
    </w:pPr>
    <w:rPr>
      <w:rFonts w:asciiTheme="minorHAnsi" w:hAnsiTheme="minorHAnsi" w:cs="Times New Roman"/>
      <w:sz w:val="18"/>
      <w:szCs w:val="21"/>
    </w:rPr>
  </w:style>
  <w:style w:type="paragraph" w:styleId="TOC9">
    <w:name w:val="toc 9"/>
    <w:basedOn w:val="Normal"/>
    <w:next w:val="Normal"/>
    <w:autoRedefine/>
    <w:uiPriority w:val="39"/>
    <w:unhideWhenUsed/>
    <w:rsid w:val="00441507"/>
    <w:pPr>
      <w:ind w:left="1920"/>
    </w:pPr>
    <w:rPr>
      <w:rFonts w:asciiTheme="minorHAnsi" w:hAnsiTheme="minorHAnsi" w:cs="Times New Roman"/>
      <w:sz w:val="18"/>
      <w:szCs w:val="21"/>
    </w:rPr>
  </w:style>
  <w:style w:type="paragraph" w:styleId="TOCHeading">
    <w:name w:val="TOC Heading"/>
    <w:basedOn w:val="Heading1"/>
    <w:next w:val="Normal"/>
    <w:uiPriority w:val="39"/>
    <w:unhideWhenUsed/>
    <w:qFormat/>
    <w:rsid w:val="002603B7"/>
    <w:pPr>
      <w:keepNext/>
      <w:keepLines/>
      <w:numPr>
        <w:numId w:val="0"/>
      </w:numPr>
      <w:spacing w:before="240" w:beforeAutospacing="0" w:after="0" w:afterAutospacing="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Caption">
    <w:name w:val="caption"/>
    <w:basedOn w:val="Normal"/>
    <w:next w:val="Normal"/>
    <w:uiPriority w:val="35"/>
    <w:unhideWhenUsed/>
    <w:qFormat/>
    <w:rsid w:val="005D5392"/>
    <w:pPr>
      <w:spacing w:after="200" w:line="240" w:lineRule="auto"/>
      <w:jc w:val="center"/>
    </w:pPr>
    <w:rPr>
      <w:iCs/>
      <w:color w:val="000000" w:themeColor="text1"/>
      <w:sz w:val="22"/>
      <w:szCs w:val="18"/>
    </w:rPr>
  </w:style>
  <w:style w:type="paragraph" w:styleId="TableofFigures">
    <w:name w:val="table of figures"/>
    <w:basedOn w:val="Normal"/>
    <w:next w:val="Normal"/>
    <w:uiPriority w:val="99"/>
    <w:unhideWhenUsed/>
    <w:rsid w:val="001A5600"/>
  </w:style>
  <w:style w:type="character" w:customStyle="1" w:styleId="UnresolvedMention">
    <w:name w:val="Unresolved Mention"/>
    <w:basedOn w:val="DefaultParagraphFont"/>
    <w:uiPriority w:val="99"/>
    <w:semiHidden/>
    <w:unhideWhenUsed/>
    <w:rsid w:val="00DC561A"/>
    <w:rPr>
      <w:color w:val="605E5C"/>
      <w:shd w:val="clear" w:color="auto" w:fill="E1DFDD"/>
    </w:rPr>
  </w:style>
  <w:style w:type="character" w:customStyle="1" w:styleId="texhtml">
    <w:name w:val="texhtml"/>
    <w:basedOn w:val="DefaultParagraphFont"/>
    <w:rsid w:val="00937447"/>
  </w:style>
  <w:style w:type="character" w:customStyle="1" w:styleId="per-suku">
    <w:name w:val="per-suku"/>
    <w:basedOn w:val="DefaultParagraphFont"/>
    <w:rsid w:val="000949DD"/>
  </w:style>
  <w:style w:type="character" w:customStyle="1" w:styleId="membernamelink">
    <w:name w:val="membernamelink"/>
    <w:basedOn w:val="DefaultParagraphFont"/>
    <w:rsid w:val="001246F9"/>
  </w:style>
  <w:style w:type="paragraph" w:styleId="Bibliography">
    <w:name w:val="Bibliography"/>
    <w:basedOn w:val="Normal"/>
    <w:next w:val="Normal"/>
    <w:uiPriority w:val="37"/>
    <w:unhideWhenUsed/>
    <w:rsid w:val="004372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836308">
      <w:bodyDiv w:val="1"/>
      <w:marLeft w:val="0"/>
      <w:marRight w:val="0"/>
      <w:marTop w:val="0"/>
      <w:marBottom w:val="0"/>
      <w:divBdr>
        <w:top w:val="none" w:sz="0" w:space="0" w:color="auto"/>
        <w:left w:val="none" w:sz="0" w:space="0" w:color="auto"/>
        <w:bottom w:val="none" w:sz="0" w:space="0" w:color="auto"/>
        <w:right w:val="none" w:sz="0" w:space="0" w:color="auto"/>
      </w:divBdr>
    </w:div>
    <w:div w:id="37435435">
      <w:bodyDiv w:val="1"/>
      <w:marLeft w:val="0"/>
      <w:marRight w:val="0"/>
      <w:marTop w:val="0"/>
      <w:marBottom w:val="0"/>
      <w:divBdr>
        <w:top w:val="none" w:sz="0" w:space="0" w:color="auto"/>
        <w:left w:val="none" w:sz="0" w:space="0" w:color="auto"/>
        <w:bottom w:val="none" w:sz="0" w:space="0" w:color="auto"/>
        <w:right w:val="none" w:sz="0" w:space="0" w:color="auto"/>
      </w:divBdr>
      <w:divsChild>
        <w:div w:id="311298716">
          <w:marLeft w:val="547"/>
          <w:marRight w:val="0"/>
          <w:marTop w:val="200"/>
          <w:marBottom w:val="0"/>
          <w:divBdr>
            <w:top w:val="none" w:sz="0" w:space="0" w:color="auto"/>
            <w:left w:val="none" w:sz="0" w:space="0" w:color="auto"/>
            <w:bottom w:val="none" w:sz="0" w:space="0" w:color="auto"/>
            <w:right w:val="none" w:sz="0" w:space="0" w:color="auto"/>
          </w:divBdr>
        </w:div>
        <w:div w:id="1904676695">
          <w:marLeft w:val="547"/>
          <w:marRight w:val="0"/>
          <w:marTop w:val="200"/>
          <w:marBottom w:val="0"/>
          <w:divBdr>
            <w:top w:val="none" w:sz="0" w:space="0" w:color="auto"/>
            <w:left w:val="none" w:sz="0" w:space="0" w:color="auto"/>
            <w:bottom w:val="none" w:sz="0" w:space="0" w:color="auto"/>
            <w:right w:val="none" w:sz="0" w:space="0" w:color="auto"/>
          </w:divBdr>
        </w:div>
        <w:div w:id="46346477">
          <w:marLeft w:val="547"/>
          <w:marRight w:val="0"/>
          <w:marTop w:val="200"/>
          <w:marBottom w:val="0"/>
          <w:divBdr>
            <w:top w:val="none" w:sz="0" w:space="0" w:color="auto"/>
            <w:left w:val="none" w:sz="0" w:space="0" w:color="auto"/>
            <w:bottom w:val="none" w:sz="0" w:space="0" w:color="auto"/>
            <w:right w:val="none" w:sz="0" w:space="0" w:color="auto"/>
          </w:divBdr>
        </w:div>
      </w:divsChild>
    </w:div>
    <w:div w:id="49887352">
      <w:bodyDiv w:val="1"/>
      <w:marLeft w:val="0"/>
      <w:marRight w:val="0"/>
      <w:marTop w:val="0"/>
      <w:marBottom w:val="0"/>
      <w:divBdr>
        <w:top w:val="none" w:sz="0" w:space="0" w:color="auto"/>
        <w:left w:val="none" w:sz="0" w:space="0" w:color="auto"/>
        <w:bottom w:val="none" w:sz="0" w:space="0" w:color="auto"/>
        <w:right w:val="none" w:sz="0" w:space="0" w:color="auto"/>
      </w:divBdr>
      <w:divsChild>
        <w:div w:id="1254048584">
          <w:marLeft w:val="547"/>
          <w:marRight w:val="0"/>
          <w:marTop w:val="200"/>
          <w:marBottom w:val="0"/>
          <w:divBdr>
            <w:top w:val="none" w:sz="0" w:space="0" w:color="auto"/>
            <w:left w:val="none" w:sz="0" w:space="0" w:color="auto"/>
            <w:bottom w:val="none" w:sz="0" w:space="0" w:color="auto"/>
            <w:right w:val="none" w:sz="0" w:space="0" w:color="auto"/>
          </w:divBdr>
        </w:div>
        <w:div w:id="985476970">
          <w:marLeft w:val="547"/>
          <w:marRight w:val="0"/>
          <w:marTop w:val="200"/>
          <w:marBottom w:val="0"/>
          <w:divBdr>
            <w:top w:val="none" w:sz="0" w:space="0" w:color="auto"/>
            <w:left w:val="none" w:sz="0" w:space="0" w:color="auto"/>
            <w:bottom w:val="none" w:sz="0" w:space="0" w:color="auto"/>
            <w:right w:val="none" w:sz="0" w:space="0" w:color="auto"/>
          </w:divBdr>
        </w:div>
      </w:divsChild>
    </w:div>
    <w:div w:id="78989439">
      <w:bodyDiv w:val="1"/>
      <w:marLeft w:val="0"/>
      <w:marRight w:val="0"/>
      <w:marTop w:val="0"/>
      <w:marBottom w:val="0"/>
      <w:divBdr>
        <w:top w:val="none" w:sz="0" w:space="0" w:color="auto"/>
        <w:left w:val="none" w:sz="0" w:space="0" w:color="auto"/>
        <w:bottom w:val="none" w:sz="0" w:space="0" w:color="auto"/>
        <w:right w:val="none" w:sz="0" w:space="0" w:color="auto"/>
      </w:divBdr>
      <w:divsChild>
        <w:div w:id="2036955778">
          <w:marLeft w:val="1138"/>
          <w:marRight w:val="0"/>
          <w:marTop w:val="200"/>
          <w:marBottom w:val="0"/>
          <w:divBdr>
            <w:top w:val="none" w:sz="0" w:space="0" w:color="auto"/>
            <w:left w:val="none" w:sz="0" w:space="0" w:color="auto"/>
            <w:bottom w:val="none" w:sz="0" w:space="0" w:color="auto"/>
            <w:right w:val="none" w:sz="0" w:space="0" w:color="auto"/>
          </w:divBdr>
        </w:div>
        <w:div w:id="812059095">
          <w:marLeft w:val="1138"/>
          <w:marRight w:val="0"/>
          <w:marTop w:val="200"/>
          <w:marBottom w:val="0"/>
          <w:divBdr>
            <w:top w:val="none" w:sz="0" w:space="0" w:color="auto"/>
            <w:left w:val="none" w:sz="0" w:space="0" w:color="auto"/>
            <w:bottom w:val="none" w:sz="0" w:space="0" w:color="auto"/>
            <w:right w:val="none" w:sz="0" w:space="0" w:color="auto"/>
          </w:divBdr>
        </w:div>
        <w:div w:id="1226649887">
          <w:marLeft w:val="1138"/>
          <w:marRight w:val="0"/>
          <w:marTop w:val="200"/>
          <w:marBottom w:val="0"/>
          <w:divBdr>
            <w:top w:val="none" w:sz="0" w:space="0" w:color="auto"/>
            <w:left w:val="none" w:sz="0" w:space="0" w:color="auto"/>
            <w:bottom w:val="none" w:sz="0" w:space="0" w:color="auto"/>
            <w:right w:val="none" w:sz="0" w:space="0" w:color="auto"/>
          </w:divBdr>
        </w:div>
      </w:divsChild>
    </w:div>
    <w:div w:id="87042938">
      <w:bodyDiv w:val="1"/>
      <w:marLeft w:val="0"/>
      <w:marRight w:val="0"/>
      <w:marTop w:val="0"/>
      <w:marBottom w:val="0"/>
      <w:divBdr>
        <w:top w:val="none" w:sz="0" w:space="0" w:color="auto"/>
        <w:left w:val="none" w:sz="0" w:space="0" w:color="auto"/>
        <w:bottom w:val="none" w:sz="0" w:space="0" w:color="auto"/>
        <w:right w:val="none" w:sz="0" w:space="0" w:color="auto"/>
      </w:divBdr>
      <w:divsChild>
        <w:div w:id="351420050">
          <w:marLeft w:val="547"/>
          <w:marRight w:val="0"/>
          <w:marTop w:val="200"/>
          <w:marBottom w:val="0"/>
          <w:divBdr>
            <w:top w:val="none" w:sz="0" w:space="0" w:color="auto"/>
            <w:left w:val="none" w:sz="0" w:space="0" w:color="auto"/>
            <w:bottom w:val="none" w:sz="0" w:space="0" w:color="auto"/>
            <w:right w:val="none" w:sz="0" w:space="0" w:color="auto"/>
          </w:divBdr>
        </w:div>
      </w:divsChild>
    </w:div>
    <w:div w:id="94830694">
      <w:bodyDiv w:val="1"/>
      <w:marLeft w:val="0"/>
      <w:marRight w:val="0"/>
      <w:marTop w:val="0"/>
      <w:marBottom w:val="0"/>
      <w:divBdr>
        <w:top w:val="none" w:sz="0" w:space="0" w:color="auto"/>
        <w:left w:val="none" w:sz="0" w:space="0" w:color="auto"/>
        <w:bottom w:val="none" w:sz="0" w:space="0" w:color="auto"/>
        <w:right w:val="none" w:sz="0" w:space="0" w:color="auto"/>
      </w:divBdr>
    </w:div>
    <w:div w:id="115756580">
      <w:bodyDiv w:val="1"/>
      <w:marLeft w:val="0"/>
      <w:marRight w:val="0"/>
      <w:marTop w:val="0"/>
      <w:marBottom w:val="0"/>
      <w:divBdr>
        <w:top w:val="none" w:sz="0" w:space="0" w:color="auto"/>
        <w:left w:val="none" w:sz="0" w:space="0" w:color="auto"/>
        <w:bottom w:val="none" w:sz="0" w:space="0" w:color="auto"/>
        <w:right w:val="none" w:sz="0" w:space="0" w:color="auto"/>
      </w:divBdr>
    </w:div>
    <w:div w:id="134953139">
      <w:bodyDiv w:val="1"/>
      <w:marLeft w:val="0"/>
      <w:marRight w:val="0"/>
      <w:marTop w:val="0"/>
      <w:marBottom w:val="0"/>
      <w:divBdr>
        <w:top w:val="none" w:sz="0" w:space="0" w:color="auto"/>
        <w:left w:val="none" w:sz="0" w:space="0" w:color="auto"/>
        <w:bottom w:val="none" w:sz="0" w:space="0" w:color="auto"/>
        <w:right w:val="none" w:sz="0" w:space="0" w:color="auto"/>
      </w:divBdr>
    </w:div>
    <w:div w:id="144862960">
      <w:bodyDiv w:val="1"/>
      <w:marLeft w:val="0"/>
      <w:marRight w:val="0"/>
      <w:marTop w:val="0"/>
      <w:marBottom w:val="0"/>
      <w:divBdr>
        <w:top w:val="none" w:sz="0" w:space="0" w:color="auto"/>
        <w:left w:val="none" w:sz="0" w:space="0" w:color="auto"/>
        <w:bottom w:val="none" w:sz="0" w:space="0" w:color="auto"/>
        <w:right w:val="none" w:sz="0" w:space="0" w:color="auto"/>
      </w:divBdr>
    </w:div>
    <w:div w:id="171335369">
      <w:bodyDiv w:val="1"/>
      <w:marLeft w:val="0"/>
      <w:marRight w:val="0"/>
      <w:marTop w:val="0"/>
      <w:marBottom w:val="0"/>
      <w:divBdr>
        <w:top w:val="none" w:sz="0" w:space="0" w:color="auto"/>
        <w:left w:val="none" w:sz="0" w:space="0" w:color="auto"/>
        <w:bottom w:val="none" w:sz="0" w:space="0" w:color="auto"/>
        <w:right w:val="none" w:sz="0" w:space="0" w:color="auto"/>
      </w:divBdr>
    </w:div>
    <w:div w:id="173418212">
      <w:bodyDiv w:val="1"/>
      <w:marLeft w:val="0"/>
      <w:marRight w:val="0"/>
      <w:marTop w:val="0"/>
      <w:marBottom w:val="0"/>
      <w:divBdr>
        <w:top w:val="none" w:sz="0" w:space="0" w:color="auto"/>
        <w:left w:val="none" w:sz="0" w:space="0" w:color="auto"/>
        <w:bottom w:val="none" w:sz="0" w:space="0" w:color="auto"/>
        <w:right w:val="none" w:sz="0" w:space="0" w:color="auto"/>
      </w:divBdr>
      <w:divsChild>
        <w:div w:id="250165965">
          <w:marLeft w:val="446"/>
          <w:marRight w:val="0"/>
          <w:marTop w:val="115"/>
          <w:marBottom w:val="120"/>
          <w:divBdr>
            <w:top w:val="none" w:sz="0" w:space="0" w:color="auto"/>
            <w:left w:val="none" w:sz="0" w:space="0" w:color="auto"/>
            <w:bottom w:val="none" w:sz="0" w:space="0" w:color="auto"/>
            <w:right w:val="none" w:sz="0" w:space="0" w:color="auto"/>
          </w:divBdr>
        </w:div>
        <w:div w:id="312880408">
          <w:marLeft w:val="446"/>
          <w:marRight w:val="0"/>
          <w:marTop w:val="115"/>
          <w:marBottom w:val="120"/>
          <w:divBdr>
            <w:top w:val="none" w:sz="0" w:space="0" w:color="auto"/>
            <w:left w:val="none" w:sz="0" w:space="0" w:color="auto"/>
            <w:bottom w:val="none" w:sz="0" w:space="0" w:color="auto"/>
            <w:right w:val="none" w:sz="0" w:space="0" w:color="auto"/>
          </w:divBdr>
        </w:div>
      </w:divsChild>
    </w:div>
    <w:div w:id="176433404">
      <w:bodyDiv w:val="1"/>
      <w:marLeft w:val="0"/>
      <w:marRight w:val="0"/>
      <w:marTop w:val="0"/>
      <w:marBottom w:val="0"/>
      <w:divBdr>
        <w:top w:val="none" w:sz="0" w:space="0" w:color="auto"/>
        <w:left w:val="none" w:sz="0" w:space="0" w:color="auto"/>
        <w:bottom w:val="none" w:sz="0" w:space="0" w:color="auto"/>
        <w:right w:val="none" w:sz="0" w:space="0" w:color="auto"/>
      </w:divBdr>
    </w:div>
    <w:div w:id="187184202">
      <w:bodyDiv w:val="1"/>
      <w:marLeft w:val="0"/>
      <w:marRight w:val="0"/>
      <w:marTop w:val="0"/>
      <w:marBottom w:val="0"/>
      <w:divBdr>
        <w:top w:val="none" w:sz="0" w:space="0" w:color="auto"/>
        <w:left w:val="none" w:sz="0" w:space="0" w:color="auto"/>
        <w:bottom w:val="none" w:sz="0" w:space="0" w:color="auto"/>
        <w:right w:val="none" w:sz="0" w:space="0" w:color="auto"/>
      </w:divBdr>
      <w:divsChild>
        <w:div w:id="1265260830">
          <w:marLeft w:val="547"/>
          <w:marRight w:val="0"/>
          <w:marTop w:val="82"/>
          <w:marBottom w:val="120"/>
          <w:divBdr>
            <w:top w:val="none" w:sz="0" w:space="0" w:color="auto"/>
            <w:left w:val="none" w:sz="0" w:space="0" w:color="auto"/>
            <w:bottom w:val="none" w:sz="0" w:space="0" w:color="auto"/>
            <w:right w:val="none" w:sz="0" w:space="0" w:color="auto"/>
          </w:divBdr>
        </w:div>
        <w:div w:id="1013607287">
          <w:marLeft w:val="547"/>
          <w:marRight w:val="0"/>
          <w:marTop w:val="82"/>
          <w:marBottom w:val="120"/>
          <w:divBdr>
            <w:top w:val="none" w:sz="0" w:space="0" w:color="auto"/>
            <w:left w:val="none" w:sz="0" w:space="0" w:color="auto"/>
            <w:bottom w:val="none" w:sz="0" w:space="0" w:color="auto"/>
            <w:right w:val="none" w:sz="0" w:space="0" w:color="auto"/>
          </w:divBdr>
        </w:div>
        <w:div w:id="410665024">
          <w:marLeft w:val="547"/>
          <w:marRight w:val="0"/>
          <w:marTop w:val="82"/>
          <w:marBottom w:val="120"/>
          <w:divBdr>
            <w:top w:val="none" w:sz="0" w:space="0" w:color="auto"/>
            <w:left w:val="none" w:sz="0" w:space="0" w:color="auto"/>
            <w:bottom w:val="none" w:sz="0" w:space="0" w:color="auto"/>
            <w:right w:val="none" w:sz="0" w:space="0" w:color="auto"/>
          </w:divBdr>
        </w:div>
        <w:div w:id="465666011">
          <w:marLeft w:val="547"/>
          <w:marRight w:val="0"/>
          <w:marTop w:val="82"/>
          <w:marBottom w:val="120"/>
          <w:divBdr>
            <w:top w:val="none" w:sz="0" w:space="0" w:color="auto"/>
            <w:left w:val="none" w:sz="0" w:space="0" w:color="auto"/>
            <w:bottom w:val="none" w:sz="0" w:space="0" w:color="auto"/>
            <w:right w:val="none" w:sz="0" w:space="0" w:color="auto"/>
          </w:divBdr>
        </w:div>
        <w:div w:id="1164860153">
          <w:marLeft w:val="547"/>
          <w:marRight w:val="0"/>
          <w:marTop w:val="82"/>
          <w:marBottom w:val="120"/>
          <w:divBdr>
            <w:top w:val="none" w:sz="0" w:space="0" w:color="auto"/>
            <w:left w:val="none" w:sz="0" w:space="0" w:color="auto"/>
            <w:bottom w:val="none" w:sz="0" w:space="0" w:color="auto"/>
            <w:right w:val="none" w:sz="0" w:space="0" w:color="auto"/>
          </w:divBdr>
        </w:div>
        <w:div w:id="1669675854">
          <w:marLeft w:val="547"/>
          <w:marRight w:val="0"/>
          <w:marTop w:val="82"/>
          <w:marBottom w:val="120"/>
          <w:divBdr>
            <w:top w:val="none" w:sz="0" w:space="0" w:color="auto"/>
            <w:left w:val="none" w:sz="0" w:space="0" w:color="auto"/>
            <w:bottom w:val="none" w:sz="0" w:space="0" w:color="auto"/>
            <w:right w:val="none" w:sz="0" w:space="0" w:color="auto"/>
          </w:divBdr>
        </w:div>
        <w:div w:id="1344473984">
          <w:marLeft w:val="547"/>
          <w:marRight w:val="0"/>
          <w:marTop w:val="82"/>
          <w:marBottom w:val="120"/>
          <w:divBdr>
            <w:top w:val="none" w:sz="0" w:space="0" w:color="auto"/>
            <w:left w:val="none" w:sz="0" w:space="0" w:color="auto"/>
            <w:bottom w:val="none" w:sz="0" w:space="0" w:color="auto"/>
            <w:right w:val="none" w:sz="0" w:space="0" w:color="auto"/>
          </w:divBdr>
        </w:div>
        <w:div w:id="898245961">
          <w:marLeft w:val="547"/>
          <w:marRight w:val="0"/>
          <w:marTop w:val="82"/>
          <w:marBottom w:val="120"/>
          <w:divBdr>
            <w:top w:val="none" w:sz="0" w:space="0" w:color="auto"/>
            <w:left w:val="none" w:sz="0" w:space="0" w:color="auto"/>
            <w:bottom w:val="none" w:sz="0" w:space="0" w:color="auto"/>
            <w:right w:val="none" w:sz="0" w:space="0" w:color="auto"/>
          </w:divBdr>
        </w:div>
        <w:div w:id="1691101144">
          <w:marLeft w:val="547"/>
          <w:marRight w:val="0"/>
          <w:marTop w:val="82"/>
          <w:marBottom w:val="120"/>
          <w:divBdr>
            <w:top w:val="none" w:sz="0" w:space="0" w:color="auto"/>
            <w:left w:val="none" w:sz="0" w:space="0" w:color="auto"/>
            <w:bottom w:val="none" w:sz="0" w:space="0" w:color="auto"/>
            <w:right w:val="none" w:sz="0" w:space="0" w:color="auto"/>
          </w:divBdr>
        </w:div>
      </w:divsChild>
    </w:div>
    <w:div w:id="213197951">
      <w:bodyDiv w:val="1"/>
      <w:marLeft w:val="0"/>
      <w:marRight w:val="0"/>
      <w:marTop w:val="0"/>
      <w:marBottom w:val="0"/>
      <w:divBdr>
        <w:top w:val="none" w:sz="0" w:space="0" w:color="auto"/>
        <w:left w:val="none" w:sz="0" w:space="0" w:color="auto"/>
        <w:bottom w:val="none" w:sz="0" w:space="0" w:color="auto"/>
        <w:right w:val="none" w:sz="0" w:space="0" w:color="auto"/>
      </w:divBdr>
      <w:divsChild>
        <w:div w:id="1175730033">
          <w:marLeft w:val="547"/>
          <w:marRight w:val="0"/>
          <w:marTop w:val="200"/>
          <w:marBottom w:val="0"/>
          <w:divBdr>
            <w:top w:val="none" w:sz="0" w:space="0" w:color="auto"/>
            <w:left w:val="none" w:sz="0" w:space="0" w:color="auto"/>
            <w:bottom w:val="none" w:sz="0" w:space="0" w:color="auto"/>
            <w:right w:val="none" w:sz="0" w:space="0" w:color="auto"/>
          </w:divBdr>
        </w:div>
        <w:div w:id="1261177160">
          <w:marLeft w:val="547"/>
          <w:marRight w:val="0"/>
          <w:marTop w:val="200"/>
          <w:marBottom w:val="0"/>
          <w:divBdr>
            <w:top w:val="none" w:sz="0" w:space="0" w:color="auto"/>
            <w:left w:val="none" w:sz="0" w:space="0" w:color="auto"/>
            <w:bottom w:val="none" w:sz="0" w:space="0" w:color="auto"/>
            <w:right w:val="none" w:sz="0" w:space="0" w:color="auto"/>
          </w:divBdr>
        </w:div>
        <w:div w:id="1374650020">
          <w:marLeft w:val="547"/>
          <w:marRight w:val="0"/>
          <w:marTop w:val="200"/>
          <w:marBottom w:val="0"/>
          <w:divBdr>
            <w:top w:val="none" w:sz="0" w:space="0" w:color="auto"/>
            <w:left w:val="none" w:sz="0" w:space="0" w:color="auto"/>
            <w:bottom w:val="none" w:sz="0" w:space="0" w:color="auto"/>
            <w:right w:val="none" w:sz="0" w:space="0" w:color="auto"/>
          </w:divBdr>
        </w:div>
      </w:divsChild>
    </w:div>
    <w:div w:id="304627094">
      <w:bodyDiv w:val="1"/>
      <w:marLeft w:val="0"/>
      <w:marRight w:val="0"/>
      <w:marTop w:val="0"/>
      <w:marBottom w:val="0"/>
      <w:divBdr>
        <w:top w:val="none" w:sz="0" w:space="0" w:color="auto"/>
        <w:left w:val="none" w:sz="0" w:space="0" w:color="auto"/>
        <w:bottom w:val="none" w:sz="0" w:space="0" w:color="auto"/>
        <w:right w:val="none" w:sz="0" w:space="0" w:color="auto"/>
      </w:divBdr>
    </w:div>
    <w:div w:id="310868530">
      <w:bodyDiv w:val="1"/>
      <w:marLeft w:val="0"/>
      <w:marRight w:val="0"/>
      <w:marTop w:val="0"/>
      <w:marBottom w:val="0"/>
      <w:divBdr>
        <w:top w:val="none" w:sz="0" w:space="0" w:color="auto"/>
        <w:left w:val="none" w:sz="0" w:space="0" w:color="auto"/>
        <w:bottom w:val="none" w:sz="0" w:space="0" w:color="auto"/>
        <w:right w:val="none" w:sz="0" w:space="0" w:color="auto"/>
      </w:divBdr>
    </w:div>
    <w:div w:id="316081274">
      <w:bodyDiv w:val="1"/>
      <w:marLeft w:val="0"/>
      <w:marRight w:val="0"/>
      <w:marTop w:val="0"/>
      <w:marBottom w:val="0"/>
      <w:divBdr>
        <w:top w:val="none" w:sz="0" w:space="0" w:color="auto"/>
        <w:left w:val="none" w:sz="0" w:space="0" w:color="auto"/>
        <w:bottom w:val="none" w:sz="0" w:space="0" w:color="auto"/>
        <w:right w:val="none" w:sz="0" w:space="0" w:color="auto"/>
      </w:divBdr>
      <w:divsChild>
        <w:div w:id="643196798">
          <w:marLeft w:val="446"/>
          <w:marRight w:val="0"/>
          <w:marTop w:val="115"/>
          <w:marBottom w:val="120"/>
          <w:divBdr>
            <w:top w:val="none" w:sz="0" w:space="0" w:color="auto"/>
            <w:left w:val="none" w:sz="0" w:space="0" w:color="auto"/>
            <w:bottom w:val="none" w:sz="0" w:space="0" w:color="auto"/>
            <w:right w:val="none" w:sz="0" w:space="0" w:color="auto"/>
          </w:divBdr>
        </w:div>
        <w:div w:id="1227373436">
          <w:marLeft w:val="446"/>
          <w:marRight w:val="0"/>
          <w:marTop w:val="115"/>
          <w:marBottom w:val="120"/>
          <w:divBdr>
            <w:top w:val="none" w:sz="0" w:space="0" w:color="auto"/>
            <w:left w:val="none" w:sz="0" w:space="0" w:color="auto"/>
            <w:bottom w:val="none" w:sz="0" w:space="0" w:color="auto"/>
            <w:right w:val="none" w:sz="0" w:space="0" w:color="auto"/>
          </w:divBdr>
        </w:div>
      </w:divsChild>
    </w:div>
    <w:div w:id="340737381">
      <w:bodyDiv w:val="1"/>
      <w:marLeft w:val="0"/>
      <w:marRight w:val="0"/>
      <w:marTop w:val="0"/>
      <w:marBottom w:val="0"/>
      <w:divBdr>
        <w:top w:val="none" w:sz="0" w:space="0" w:color="auto"/>
        <w:left w:val="none" w:sz="0" w:space="0" w:color="auto"/>
        <w:bottom w:val="none" w:sz="0" w:space="0" w:color="auto"/>
        <w:right w:val="none" w:sz="0" w:space="0" w:color="auto"/>
      </w:divBdr>
      <w:divsChild>
        <w:div w:id="620691479">
          <w:marLeft w:val="547"/>
          <w:marRight w:val="0"/>
          <w:marTop w:val="200"/>
          <w:marBottom w:val="0"/>
          <w:divBdr>
            <w:top w:val="none" w:sz="0" w:space="0" w:color="auto"/>
            <w:left w:val="none" w:sz="0" w:space="0" w:color="auto"/>
            <w:bottom w:val="none" w:sz="0" w:space="0" w:color="auto"/>
            <w:right w:val="none" w:sz="0" w:space="0" w:color="auto"/>
          </w:divBdr>
        </w:div>
        <w:div w:id="469907397">
          <w:marLeft w:val="547"/>
          <w:marRight w:val="0"/>
          <w:marTop w:val="200"/>
          <w:marBottom w:val="0"/>
          <w:divBdr>
            <w:top w:val="none" w:sz="0" w:space="0" w:color="auto"/>
            <w:left w:val="none" w:sz="0" w:space="0" w:color="auto"/>
            <w:bottom w:val="none" w:sz="0" w:space="0" w:color="auto"/>
            <w:right w:val="none" w:sz="0" w:space="0" w:color="auto"/>
          </w:divBdr>
        </w:div>
        <w:div w:id="730080739">
          <w:marLeft w:val="547"/>
          <w:marRight w:val="0"/>
          <w:marTop w:val="200"/>
          <w:marBottom w:val="0"/>
          <w:divBdr>
            <w:top w:val="none" w:sz="0" w:space="0" w:color="auto"/>
            <w:left w:val="none" w:sz="0" w:space="0" w:color="auto"/>
            <w:bottom w:val="none" w:sz="0" w:space="0" w:color="auto"/>
            <w:right w:val="none" w:sz="0" w:space="0" w:color="auto"/>
          </w:divBdr>
        </w:div>
      </w:divsChild>
    </w:div>
    <w:div w:id="355545144">
      <w:bodyDiv w:val="1"/>
      <w:marLeft w:val="0"/>
      <w:marRight w:val="0"/>
      <w:marTop w:val="0"/>
      <w:marBottom w:val="0"/>
      <w:divBdr>
        <w:top w:val="none" w:sz="0" w:space="0" w:color="auto"/>
        <w:left w:val="none" w:sz="0" w:space="0" w:color="auto"/>
        <w:bottom w:val="none" w:sz="0" w:space="0" w:color="auto"/>
        <w:right w:val="none" w:sz="0" w:space="0" w:color="auto"/>
      </w:divBdr>
    </w:div>
    <w:div w:id="360590234">
      <w:bodyDiv w:val="1"/>
      <w:marLeft w:val="0"/>
      <w:marRight w:val="0"/>
      <w:marTop w:val="0"/>
      <w:marBottom w:val="0"/>
      <w:divBdr>
        <w:top w:val="none" w:sz="0" w:space="0" w:color="auto"/>
        <w:left w:val="none" w:sz="0" w:space="0" w:color="auto"/>
        <w:bottom w:val="none" w:sz="0" w:space="0" w:color="auto"/>
        <w:right w:val="none" w:sz="0" w:space="0" w:color="auto"/>
      </w:divBdr>
      <w:divsChild>
        <w:div w:id="23019522">
          <w:marLeft w:val="446"/>
          <w:marRight w:val="0"/>
          <w:marTop w:val="115"/>
          <w:marBottom w:val="120"/>
          <w:divBdr>
            <w:top w:val="none" w:sz="0" w:space="0" w:color="auto"/>
            <w:left w:val="none" w:sz="0" w:space="0" w:color="auto"/>
            <w:bottom w:val="none" w:sz="0" w:space="0" w:color="auto"/>
            <w:right w:val="none" w:sz="0" w:space="0" w:color="auto"/>
          </w:divBdr>
        </w:div>
      </w:divsChild>
    </w:div>
    <w:div w:id="379942241">
      <w:bodyDiv w:val="1"/>
      <w:marLeft w:val="0"/>
      <w:marRight w:val="0"/>
      <w:marTop w:val="0"/>
      <w:marBottom w:val="0"/>
      <w:divBdr>
        <w:top w:val="none" w:sz="0" w:space="0" w:color="auto"/>
        <w:left w:val="none" w:sz="0" w:space="0" w:color="auto"/>
        <w:bottom w:val="none" w:sz="0" w:space="0" w:color="auto"/>
        <w:right w:val="none" w:sz="0" w:space="0" w:color="auto"/>
      </w:divBdr>
      <w:divsChild>
        <w:div w:id="2094203745">
          <w:marLeft w:val="446"/>
          <w:marRight w:val="0"/>
          <w:marTop w:val="115"/>
          <w:marBottom w:val="120"/>
          <w:divBdr>
            <w:top w:val="none" w:sz="0" w:space="0" w:color="auto"/>
            <w:left w:val="none" w:sz="0" w:space="0" w:color="auto"/>
            <w:bottom w:val="none" w:sz="0" w:space="0" w:color="auto"/>
            <w:right w:val="none" w:sz="0" w:space="0" w:color="auto"/>
          </w:divBdr>
        </w:div>
      </w:divsChild>
    </w:div>
    <w:div w:id="423960178">
      <w:bodyDiv w:val="1"/>
      <w:marLeft w:val="0"/>
      <w:marRight w:val="0"/>
      <w:marTop w:val="0"/>
      <w:marBottom w:val="0"/>
      <w:divBdr>
        <w:top w:val="none" w:sz="0" w:space="0" w:color="auto"/>
        <w:left w:val="none" w:sz="0" w:space="0" w:color="auto"/>
        <w:bottom w:val="none" w:sz="0" w:space="0" w:color="auto"/>
        <w:right w:val="none" w:sz="0" w:space="0" w:color="auto"/>
      </w:divBdr>
      <w:divsChild>
        <w:div w:id="752899078">
          <w:marLeft w:val="547"/>
          <w:marRight w:val="0"/>
          <w:marTop w:val="200"/>
          <w:marBottom w:val="0"/>
          <w:divBdr>
            <w:top w:val="none" w:sz="0" w:space="0" w:color="auto"/>
            <w:left w:val="none" w:sz="0" w:space="0" w:color="auto"/>
            <w:bottom w:val="none" w:sz="0" w:space="0" w:color="auto"/>
            <w:right w:val="none" w:sz="0" w:space="0" w:color="auto"/>
          </w:divBdr>
        </w:div>
        <w:div w:id="134567672">
          <w:marLeft w:val="547"/>
          <w:marRight w:val="0"/>
          <w:marTop w:val="200"/>
          <w:marBottom w:val="0"/>
          <w:divBdr>
            <w:top w:val="none" w:sz="0" w:space="0" w:color="auto"/>
            <w:left w:val="none" w:sz="0" w:space="0" w:color="auto"/>
            <w:bottom w:val="none" w:sz="0" w:space="0" w:color="auto"/>
            <w:right w:val="none" w:sz="0" w:space="0" w:color="auto"/>
          </w:divBdr>
        </w:div>
        <w:div w:id="1097217402">
          <w:marLeft w:val="547"/>
          <w:marRight w:val="0"/>
          <w:marTop w:val="200"/>
          <w:marBottom w:val="0"/>
          <w:divBdr>
            <w:top w:val="none" w:sz="0" w:space="0" w:color="auto"/>
            <w:left w:val="none" w:sz="0" w:space="0" w:color="auto"/>
            <w:bottom w:val="none" w:sz="0" w:space="0" w:color="auto"/>
            <w:right w:val="none" w:sz="0" w:space="0" w:color="auto"/>
          </w:divBdr>
        </w:div>
        <w:div w:id="1397434585">
          <w:marLeft w:val="547"/>
          <w:marRight w:val="0"/>
          <w:marTop w:val="200"/>
          <w:marBottom w:val="0"/>
          <w:divBdr>
            <w:top w:val="none" w:sz="0" w:space="0" w:color="auto"/>
            <w:left w:val="none" w:sz="0" w:space="0" w:color="auto"/>
            <w:bottom w:val="none" w:sz="0" w:space="0" w:color="auto"/>
            <w:right w:val="none" w:sz="0" w:space="0" w:color="auto"/>
          </w:divBdr>
        </w:div>
      </w:divsChild>
    </w:div>
    <w:div w:id="441456906">
      <w:bodyDiv w:val="1"/>
      <w:marLeft w:val="0"/>
      <w:marRight w:val="0"/>
      <w:marTop w:val="0"/>
      <w:marBottom w:val="0"/>
      <w:divBdr>
        <w:top w:val="none" w:sz="0" w:space="0" w:color="auto"/>
        <w:left w:val="none" w:sz="0" w:space="0" w:color="auto"/>
        <w:bottom w:val="none" w:sz="0" w:space="0" w:color="auto"/>
        <w:right w:val="none" w:sz="0" w:space="0" w:color="auto"/>
      </w:divBdr>
    </w:div>
    <w:div w:id="467479635">
      <w:bodyDiv w:val="1"/>
      <w:marLeft w:val="0"/>
      <w:marRight w:val="0"/>
      <w:marTop w:val="0"/>
      <w:marBottom w:val="0"/>
      <w:divBdr>
        <w:top w:val="none" w:sz="0" w:space="0" w:color="auto"/>
        <w:left w:val="none" w:sz="0" w:space="0" w:color="auto"/>
        <w:bottom w:val="none" w:sz="0" w:space="0" w:color="auto"/>
        <w:right w:val="none" w:sz="0" w:space="0" w:color="auto"/>
      </w:divBdr>
      <w:divsChild>
        <w:div w:id="739911430">
          <w:marLeft w:val="0"/>
          <w:marRight w:val="0"/>
          <w:marTop w:val="0"/>
          <w:marBottom w:val="0"/>
          <w:divBdr>
            <w:top w:val="none" w:sz="0" w:space="0" w:color="auto"/>
            <w:left w:val="none" w:sz="0" w:space="0" w:color="auto"/>
            <w:bottom w:val="none" w:sz="0" w:space="0" w:color="auto"/>
            <w:right w:val="none" w:sz="0" w:space="0" w:color="auto"/>
          </w:divBdr>
        </w:div>
      </w:divsChild>
    </w:div>
    <w:div w:id="509222220">
      <w:bodyDiv w:val="1"/>
      <w:marLeft w:val="0"/>
      <w:marRight w:val="0"/>
      <w:marTop w:val="0"/>
      <w:marBottom w:val="0"/>
      <w:divBdr>
        <w:top w:val="none" w:sz="0" w:space="0" w:color="auto"/>
        <w:left w:val="none" w:sz="0" w:space="0" w:color="auto"/>
        <w:bottom w:val="none" w:sz="0" w:space="0" w:color="auto"/>
        <w:right w:val="none" w:sz="0" w:space="0" w:color="auto"/>
      </w:divBdr>
    </w:div>
    <w:div w:id="521666700">
      <w:bodyDiv w:val="1"/>
      <w:marLeft w:val="0"/>
      <w:marRight w:val="0"/>
      <w:marTop w:val="0"/>
      <w:marBottom w:val="0"/>
      <w:divBdr>
        <w:top w:val="none" w:sz="0" w:space="0" w:color="auto"/>
        <w:left w:val="none" w:sz="0" w:space="0" w:color="auto"/>
        <w:bottom w:val="none" w:sz="0" w:space="0" w:color="auto"/>
        <w:right w:val="none" w:sz="0" w:space="0" w:color="auto"/>
      </w:divBdr>
      <w:divsChild>
        <w:div w:id="1909414370">
          <w:marLeft w:val="547"/>
          <w:marRight w:val="0"/>
          <w:marTop w:val="200"/>
          <w:marBottom w:val="0"/>
          <w:divBdr>
            <w:top w:val="none" w:sz="0" w:space="0" w:color="auto"/>
            <w:left w:val="none" w:sz="0" w:space="0" w:color="auto"/>
            <w:bottom w:val="none" w:sz="0" w:space="0" w:color="auto"/>
            <w:right w:val="none" w:sz="0" w:space="0" w:color="auto"/>
          </w:divBdr>
        </w:div>
        <w:div w:id="1080909439">
          <w:marLeft w:val="547"/>
          <w:marRight w:val="0"/>
          <w:marTop w:val="200"/>
          <w:marBottom w:val="0"/>
          <w:divBdr>
            <w:top w:val="none" w:sz="0" w:space="0" w:color="auto"/>
            <w:left w:val="none" w:sz="0" w:space="0" w:color="auto"/>
            <w:bottom w:val="none" w:sz="0" w:space="0" w:color="auto"/>
            <w:right w:val="none" w:sz="0" w:space="0" w:color="auto"/>
          </w:divBdr>
        </w:div>
        <w:div w:id="199129759">
          <w:marLeft w:val="547"/>
          <w:marRight w:val="0"/>
          <w:marTop w:val="200"/>
          <w:marBottom w:val="0"/>
          <w:divBdr>
            <w:top w:val="none" w:sz="0" w:space="0" w:color="auto"/>
            <w:left w:val="none" w:sz="0" w:space="0" w:color="auto"/>
            <w:bottom w:val="none" w:sz="0" w:space="0" w:color="auto"/>
            <w:right w:val="none" w:sz="0" w:space="0" w:color="auto"/>
          </w:divBdr>
        </w:div>
        <w:div w:id="1872255208">
          <w:marLeft w:val="547"/>
          <w:marRight w:val="0"/>
          <w:marTop w:val="200"/>
          <w:marBottom w:val="0"/>
          <w:divBdr>
            <w:top w:val="none" w:sz="0" w:space="0" w:color="auto"/>
            <w:left w:val="none" w:sz="0" w:space="0" w:color="auto"/>
            <w:bottom w:val="none" w:sz="0" w:space="0" w:color="auto"/>
            <w:right w:val="none" w:sz="0" w:space="0" w:color="auto"/>
          </w:divBdr>
        </w:div>
        <w:div w:id="1429890593">
          <w:marLeft w:val="547"/>
          <w:marRight w:val="0"/>
          <w:marTop w:val="200"/>
          <w:marBottom w:val="0"/>
          <w:divBdr>
            <w:top w:val="none" w:sz="0" w:space="0" w:color="auto"/>
            <w:left w:val="none" w:sz="0" w:space="0" w:color="auto"/>
            <w:bottom w:val="none" w:sz="0" w:space="0" w:color="auto"/>
            <w:right w:val="none" w:sz="0" w:space="0" w:color="auto"/>
          </w:divBdr>
        </w:div>
      </w:divsChild>
    </w:div>
    <w:div w:id="532622348">
      <w:bodyDiv w:val="1"/>
      <w:marLeft w:val="0"/>
      <w:marRight w:val="0"/>
      <w:marTop w:val="0"/>
      <w:marBottom w:val="0"/>
      <w:divBdr>
        <w:top w:val="none" w:sz="0" w:space="0" w:color="auto"/>
        <w:left w:val="none" w:sz="0" w:space="0" w:color="auto"/>
        <w:bottom w:val="none" w:sz="0" w:space="0" w:color="auto"/>
        <w:right w:val="none" w:sz="0" w:space="0" w:color="auto"/>
      </w:divBdr>
    </w:div>
    <w:div w:id="614601299">
      <w:bodyDiv w:val="1"/>
      <w:marLeft w:val="0"/>
      <w:marRight w:val="0"/>
      <w:marTop w:val="0"/>
      <w:marBottom w:val="0"/>
      <w:divBdr>
        <w:top w:val="none" w:sz="0" w:space="0" w:color="auto"/>
        <w:left w:val="none" w:sz="0" w:space="0" w:color="auto"/>
        <w:bottom w:val="none" w:sz="0" w:space="0" w:color="auto"/>
        <w:right w:val="none" w:sz="0" w:space="0" w:color="auto"/>
      </w:divBdr>
    </w:div>
    <w:div w:id="615407488">
      <w:bodyDiv w:val="1"/>
      <w:marLeft w:val="0"/>
      <w:marRight w:val="0"/>
      <w:marTop w:val="0"/>
      <w:marBottom w:val="0"/>
      <w:divBdr>
        <w:top w:val="none" w:sz="0" w:space="0" w:color="auto"/>
        <w:left w:val="none" w:sz="0" w:space="0" w:color="auto"/>
        <w:bottom w:val="none" w:sz="0" w:space="0" w:color="auto"/>
        <w:right w:val="none" w:sz="0" w:space="0" w:color="auto"/>
      </w:divBdr>
      <w:divsChild>
        <w:div w:id="403070147">
          <w:marLeft w:val="480"/>
          <w:marRight w:val="0"/>
          <w:marTop w:val="192"/>
          <w:marBottom w:val="192"/>
          <w:divBdr>
            <w:top w:val="none" w:sz="0" w:space="0" w:color="auto"/>
            <w:left w:val="none" w:sz="0" w:space="0" w:color="auto"/>
            <w:bottom w:val="none" w:sz="0" w:space="0" w:color="auto"/>
            <w:right w:val="none" w:sz="0" w:space="0" w:color="auto"/>
          </w:divBdr>
        </w:div>
      </w:divsChild>
    </w:div>
    <w:div w:id="630789707">
      <w:bodyDiv w:val="1"/>
      <w:marLeft w:val="0"/>
      <w:marRight w:val="0"/>
      <w:marTop w:val="0"/>
      <w:marBottom w:val="0"/>
      <w:divBdr>
        <w:top w:val="none" w:sz="0" w:space="0" w:color="auto"/>
        <w:left w:val="none" w:sz="0" w:space="0" w:color="auto"/>
        <w:bottom w:val="none" w:sz="0" w:space="0" w:color="auto"/>
        <w:right w:val="none" w:sz="0" w:space="0" w:color="auto"/>
      </w:divBdr>
    </w:div>
    <w:div w:id="641423897">
      <w:bodyDiv w:val="1"/>
      <w:marLeft w:val="0"/>
      <w:marRight w:val="0"/>
      <w:marTop w:val="0"/>
      <w:marBottom w:val="0"/>
      <w:divBdr>
        <w:top w:val="none" w:sz="0" w:space="0" w:color="auto"/>
        <w:left w:val="none" w:sz="0" w:space="0" w:color="auto"/>
        <w:bottom w:val="none" w:sz="0" w:space="0" w:color="auto"/>
        <w:right w:val="none" w:sz="0" w:space="0" w:color="auto"/>
      </w:divBdr>
    </w:div>
    <w:div w:id="672683774">
      <w:bodyDiv w:val="1"/>
      <w:marLeft w:val="0"/>
      <w:marRight w:val="0"/>
      <w:marTop w:val="0"/>
      <w:marBottom w:val="0"/>
      <w:divBdr>
        <w:top w:val="none" w:sz="0" w:space="0" w:color="auto"/>
        <w:left w:val="none" w:sz="0" w:space="0" w:color="auto"/>
        <w:bottom w:val="none" w:sz="0" w:space="0" w:color="auto"/>
        <w:right w:val="none" w:sz="0" w:space="0" w:color="auto"/>
      </w:divBdr>
      <w:divsChild>
        <w:div w:id="1886479600">
          <w:marLeft w:val="547"/>
          <w:marRight w:val="0"/>
          <w:marTop w:val="200"/>
          <w:marBottom w:val="0"/>
          <w:divBdr>
            <w:top w:val="none" w:sz="0" w:space="0" w:color="auto"/>
            <w:left w:val="none" w:sz="0" w:space="0" w:color="auto"/>
            <w:bottom w:val="none" w:sz="0" w:space="0" w:color="auto"/>
            <w:right w:val="none" w:sz="0" w:space="0" w:color="auto"/>
          </w:divBdr>
        </w:div>
        <w:div w:id="1746338337">
          <w:marLeft w:val="547"/>
          <w:marRight w:val="0"/>
          <w:marTop w:val="200"/>
          <w:marBottom w:val="0"/>
          <w:divBdr>
            <w:top w:val="none" w:sz="0" w:space="0" w:color="auto"/>
            <w:left w:val="none" w:sz="0" w:space="0" w:color="auto"/>
            <w:bottom w:val="none" w:sz="0" w:space="0" w:color="auto"/>
            <w:right w:val="none" w:sz="0" w:space="0" w:color="auto"/>
          </w:divBdr>
        </w:div>
      </w:divsChild>
    </w:div>
    <w:div w:id="711658150">
      <w:bodyDiv w:val="1"/>
      <w:marLeft w:val="0"/>
      <w:marRight w:val="0"/>
      <w:marTop w:val="0"/>
      <w:marBottom w:val="0"/>
      <w:divBdr>
        <w:top w:val="none" w:sz="0" w:space="0" w:color="auto"/>
        <w:left w:val="none" w:sz="0" w:space="0" w:color="auto"/>
        <w:bottom w:val="none" w:sz="0" w:space="0" w:color="auto"/>
        <w:right w:val="none" w:sz="0" w:space="0" w:color="auto"/>
      </w:divBdr>
    </w:div>
    <w:div w:id="723871299">
      <w:bodyDiv w:val="1"/>
      <w:marLeft w:val="0"/>
      <w:marRight w:val="0"/>
      <w:marTop w:val="0"/>
      <w:marBottom w:val="0"/>
      <w:divBdr>
        <w:top w:val="none" w:sz="0" w:space="0" w:color="auto"/>
        <w:left w:val="none" w:sz="0" w:space="0" w:color="auto"/>
        <w:bottom w:val="none" w:sz="0" w:space="0" w:color="auto"/>
        <w:right w:val="none" w:sz="0" w:space="0" w:color="auto"/>
      </w:divBdr>
      <w:divsChild>
        <w:div w:id="1352875450">
          <w:marLeft w:val="547"/>
          <w:marRight w:val="0"/>
          <w:marTop w:val="200"/>
          <w:marBottom w:val="0"/>
          <w:divBdr>
            <w:top w:val="none" w:sz="0" w:space="0" w:color="auto"/>
            <w:left w:val="none" w:sz="0" w:space="0" w:color="auto"/>
            <w:bottom w:val="none" w:sz="0" w:space="0" w:color="auto"/>
            <w:right w:val="none" w:sz="0" w:space="0" w:color="auto"/>
          </w:divBdr>
        </w:div>
      </w:divsChild>
    </w:div>
    <w:div w:id="750977946">
      <w:bodyDiv w:val="1"/>
      <w:marLeft w:val="0"/>
      <w:marRight w:val="0"/>
      <w:marTop w:val="0"/>
      <w:marBottom w:val="0"/>
      <w:divBdr>
        <w:top w:val="none" w:sz="0" w:space="0" w:color="auto"/>
        <w:left w:val="none" w:sz="0" w:space="0" w:color="auto"/>
        <w:bottom w:val="none" w:sz="0" w:space="0" w:color="auto"/>
        <w:right w:val="none" w:sz="0" w:space="0" w:color="auto"/>
      </w:divBdr>
      <w:divsChild>
        <w:div w:id="1381367909">
          <w:marLeft w:val="547"/>
          <w:marRight w:val="0"/>
          <w:marTop w:val="200"/>
          <w:marBottom w:val="0"/>
          <w:divBdr>
            <w:top w:val="none" w:sz="0" w:space="0" w:color="auto"/>
            <w:left w:val="none" w:sz="0" w:space="0" w:color="auto"/>
            <w:bottom w:val="none" w:sz="0" w:space="0" w:color="auto"/>
            <w:right w:val="none" w:sz="0" w:space="0" w:color="auto"/>
          </w:divBdr>
        </w:div>
        <w:div w:id="1100218906">
          <w:marLeft w:val="547"/>
          <w:marRight w:val="0"/>
          <w:marTop w:val="200"/>
          <w:marBottom w:val="0"/>
          <w:divBdr>
            <w:top w:val="none" w:sz="0" w:space="0" w:color="auto"/>
            <w:left w:val="none" w:sz="0" w:space="0" w:color="auto"/>
            <w:bottom w:val="none" w:sz="0" w:space="0" w:color="auto"/>
            <w:right w:val="none" w:sz="0" w:space="0" w:color="auto"/>
          </w:divBdr>
        </w:div>
        <w:div w:id="605698073">
          <w:marLeft w:val="547"/>
          <w:marRight w:val="0"/>
          <w:marTop w:val="200"/>
          <w:marBottom w:val="0"/>
          <w:divBdr>
            <w:top w:val="none" w:sz="0" w:space="0" w:color="auto"/>
            <w:left w:val="none" w:sz="0" w:space="0" w:color="auto"/>
            <w:bottom w:val="none" w:sz="0" w:space="0" w:color="auto"/>
            <w:right w:val="none" w:sz="0" w:space="0" w:color="auto"/>
          </w:divBdr>
        </w:div>
      </w:divsChild>
    </w:div>
    <w:div w:id="752164936">
      <w:bodyDiv w:val="1"/>
      <w:marLeft w:val="0"/>
      <w:marRight w:val="0"/>
      <w:marTop w:val="0"/>
      <w:marBottom w:val="0"/>
      <w:divBdr>
        <w:top w:val="none" w:sz="0" w:space="0" w:color="auto"/>
        <w:left w:val="none" w:sz="0" w:space="0" w:color="auto"/>
        <w:bottom w:val="none" w:sz="0" w:space="0" w:color="auto"/>
        <w:right w:val="none" w:sz="0" w:space="0" w:color="auto"/>
      </w:divBdr>
      <w:divsChild>
        <w:div w:id="1286808947">
          <w:marLeft w:val="446"/>
          <w:marRight w:val="0"/>
          <w:marTop w:val="115"/>
          <w:marBottom w:val="120"/>
          <w:divBdr>
            <w:top w:val="none" w:sz="0" w:space="0" w:color="auto"/>
            <w:left w:val="none" w:sz="0" w:space="0" w:color="auto"/>
            <w:bottom w:val="none" w:sz="0" w:space="0" w:color="auto"/>
            <w:right w:val="none" w:sz="0" w:space="0" w:color="auto"/>
          </w:divBdr>
        </w:div>
      </w:divsChild>
    </w:div>
    <w:div w:id="753942613">
      <w:bodyDiv w:val="1"/>
      <w:marLeft w:val="0"/>
      <w:marRight w:val="0"/>
      <w:marTop w:val="0"/>
      <w:marBottom w:val="0"/>
      <w:divBdr>
        <w:top w:val="none" w:sz="0" w:space="0" w:color="auto"/>
        <w:left w:val="none" w:sz="0" w:space="0" w:color="auto"/>
        <w:bottom w:val="none" w:sz="0" w:space="0" w:color="auto"/>
        <w:right w:val="none" w:sz="0" w:space="0" w:color="auto"/>
      </w:divBdr>
    </w:div>
    <w:div w:id="804274805">
      <w:bodyDiv w:val="1"/>
      <w:marLeft w:val="0"/>
      <w:marRight w:val="0"/>
      <w:marTop w:val="0"/>
      <w:marBottom w:val="0"/>
      <w:divBdr>
        <w:top w:val="none" w:sz="0" w:space="0" w:color="auto"/>
        <w:left w:val="none" w:sz="0" w:space="0" w:color="auto"/>
        <w:bottom w:val="none" w:sz="0" w:space="0" w:color="auto"/>
        <w:right w:val="none" w:sz="0" w:space="0" w:color="auto"/>
      </w:divBdr>
    </w:div>
    <w:div w:id="862323636">
      <w:bodyDiv w:val="1"/>
      <w:marLeft w:val="0"/>
      <w:marRight w:val="0"/>
      <w:marTop w:val="0"/>
      <w:marBottom w:val="0"/>
      <w:divBdr>
        <w:top w:val="none" w:sz="0" w:space="0" w:color="auto"/>
        <w:left w:val="none" w:sz="0" w:space="0" w:color="auto"/>
        <w:bottom w:val="none" w:sz="0" w:space="0" w:color="auto"/>
        <w:right w:val="none" w:sz="0" w:space="0" w:color="auto"/>
      </w:divBdr>
      <w:divsChild>
        <w:div w:id="509563177">
          <w:marLeft w:val="547"/>
          <w:marRight w:val="0"/>
          <w:marTop w:val="200"/>
          <w:marBottom w:val="0"/>
          <w:divBdr>
            <w:top w:val="none" w:sz="0" w:space="0" w:color="auto"/>
            <w:left w:val="none" w:sz="0" w:space="0" w:color="auto"/>
            <w:bottom w:val="none" w:sz="0" w:space="0" w:color="auto"/>
            <w:right w:val="none" w:sz="0" w:space="0" w:color="auto"/>
          </w:divBdr>
        </w:div>
        <w:div w:id="89815680">
          <w:marLeft w:val="547"/>
          <w:marRight w:val="0"/>
          <w:marTop w:val="200"/>
          <w:marBottom w:val="0"/>
          <w:divBdr>
            <w:top w:val="none" w:sz="0" w:space="0" w:color="auto"/>
            <w:left w:val="none" w:sz="0" w:space="0" w:color="auto"/>
            <w:bottom w:val="none" w:sz="0" w:space="0" w:color="auto"/>
            <w:right w:val="none" w:sz="0" w:space="0" w:color="auto"/>
          </w:divBdr>
        </w:div>
      </w:divsChild>
    </w:div>
    <w:div w:id="866794275">
      <w:bodyDiv w:val="1"/>
      <w:marLeft w:val="0"/>
      <w:marRight w:val="0"/>
      <w:marTop w:val="0"/>
      <w:marBottom w:val="0"/>
      <w:divBdr>
        <w:top w:val="none" w:sz="0" w:space="0" w:color="auto"/>
        <w:left w:val="none" w:sz="0" w:space="0" w:color="auto"/>
        <w:bottom w:val="none" w:sz="0" w:space="0" w:color="auto"/>
        <w:right w:val="none" w:sz="0" w:space="0" w:color="auto"/>
      </w:divBdr>
      <w:divsChild>
        <w:div w:id="1253511437">
          <w:marLeft w:val="0"/>
          <w:marRight w:val="0"/>
          <w:marTop w:val="0"/>
          <w:marBottom w:val="0"/>
          <w:divBdr>
            <w:top w:val="none" w:sz="0" w:space="0" w:color="auto"/>
            <w:left w:val="none" w:sz="0" w:space="0" w:color="auto"/>
            <w:bottom w:val="none" w:sz="0" w:space="0" w:color="auto"/>
            <w:right w:val="none" w:sz="0" w:space="0" w:color="auto"/>
          </w:divBdr>
        </w:div>
        <w:div w:id="893538795">
          <w:marLeft w:val="0"/>
          <w:marRight w:val="0"/>
          <w:marTop w:val="0"/>
          <w:marBottom w:val="0"/>
          <w:divBdr>
            <w:top w:val="none" w:sz="0" w:space="0" w:color="auto"/>
            <w:left w:val="none" w:sz="0" w:space="0" w:color="auto"/>
            <w:bottom w:val="none" w:sz="0" w:space="0" w:color="auto"/>
            <w:right w:val="none" w:sz="0" w:space="0" w:color="auto"/>
          </w:divBdr>
        </w:div>
        <w:div w:id="1088692786">
          <w:marLeft w:val="0"/>
          <w:marRight w:val="0"/>
          <w:marTop w:val="0"/>
          <w:marBottom w:val="0"/>
          <w:divBdr>
            <w:top w:val="none" w:sz="0" w:space="0" w:color="auto"/>
            <w:left w:val="none" w:sz="0" w:space="0" w:color="auto"/>
            <w:bottom w:val="none" w:sz="0" w:space="0" w:color="auto"/>
            <w:right w:val="none" w:sz="0" w:space="0" w:color="auto"/>
          </w:divBdr>
        </w:div>
        <w:div w:id="2087145075">
          <w:marLeft w:val="0"/>
          <w:marRight w:val="0"/>
          <w:marTop w:val="0"/>
          <w:marBottom w:val="0"/>
          <w:divBdr>
            <w:top w:val="none" w:sz="0" w:space="0" w:color="auto"/>
            <w:left w:val="none" w:sz="0" w:space="0" w:color="auto"/>
            <w:bottom w:val="none" w:sz="0" w:space="0" w:color="auto"/>
            <w:right w:val="none" w:sz="0" w:space="0" w:color="auto"/>
          </w:divBdr>
        </w:div>
      </w:divsChild>
    </w:div>
    <w:div w:id="887300199">
      <w:bodyDiv w:val="1"/>
      <w:marLeft w:val="0"/>
      <w:marRight w:val="0"/>
      <w:marTop w:val="0"/>
      <w:marBottom w:val="0"/>
      <w:divBdr>
        <w:top w:val="none" w:sz="0" w:space="0" w:color="auto"/>
        <w:left w:val="none" w:sz="0" w:space="0" w:color="auto"/>
        <w:bottom w:val="none" w:sz="0" w:space="0" w:color="auto"/>
        <w:right w:val="none" w:sz="0" w:space="0" w:color="auto"/>
      </w:divBdr>
      <w:divsChild>
        <w:div w:id="564492432">
          <w:marLeft w:val="446"/>
          <w:marRight w:val="0"/>
          <w:marTop w:val="115"/>
          <w:marBottom w:val="120"/>
          <w:divBdr>
            <w:top w:val="none" w:sz="0" w:space="0" w:color="auto"/>
            <w:left w:val="none" w:sz="0" w:space="0" w:color="auto"/>
            <w:bottom w:val="none" w:sz="0" w:space="0" w:color="auto"/>
            <w:right w:val="none" w:sz="0" w:space="0" w:color="auto"/>
          </w:divBdr>
        </w:div>
        <w:div w:id="1221595405">
          <w:marLeft w:val="446"/>
          <w:marRight w:val="0"/>
          <w:marTop w:val="115"/>
          <w:marBottom w:val="120"/>
          <w:divBdr>
            <w:top w:val="none" w:sz="0" w:space="0" w:color="auto"/>
            <w:left w:val="none" w:sz="0" w:space="0" w:color="auto"/>
            <w:bottom w:val="none" w:sz="0" w:space="0" w:color="auto"/>
            <w:right w:val="none" w:sz="0" w:space="0" w:color="auto"/>
          </w:divBdr>
        </w:div>
      </w:divsChild>
    </w:div>
    <w:div w:id="924143603">
      <w:bodyDiv w:val="1"/>
      <w:marLeft w:val="0"/>
      <w:marRight w:val="0"/>
      <w:marTop w:val="0"/>
      <w:marBottom w:val="0"/>
      <w:divBdr>
        <w:top w:val="none" w:sz="0" w:space="0" w:color="auto"/>
        <w:left w:val="none" w:sz="0" w:space="0" w:color="auto"/>
        <w:bottom w:val="none" w:sz="0" w:space="0" w:color="auto"/>
        <w:right w:val="none" w:sz="0" w:space="0" w:color="auto"/>
      </w:divBdr>
    </w:div>
    <w:div w:id="948778809">
      <w:bodyDiv w:val="1"/>
      <w:marLeft w:val="0"/>
      <w:marRight w:val="0"/>
      <w:marTop w:val="0"/>
      <w:marBottom w:val="0"/>
      <w:divBdr>
        <w:top w:val="none" w:sz="0" w:space="0" w:color="auto"/>
        <w:left w:val="none" w:sz="0" w:space="0" w:color="auto"/>
        <w:bottom w:val="none" w:sz="0" w:space="0" w:color="auto"/>
        <w:right w:val="none" w:sz="0" w:space="0" w:color="auto"/>
      </w:divBdr>
      <w:divsChild>
        <w:div w:id="600913943">
          <w:marLeft w:val="547"/>
          <w:marRight w:val="0"/>
          <w:marTop w:val="200"/>
          <w:marBottom w:val="0"/>
          <w:divBdr>
            <w:top w:val="none" w:sz="0" w:space="0" w:color="auto"/>
            <w:left w:val="none" w:sz="0" w:space="0" w:color="auto"/>
            <w:bottom w:val="none" w:sz="0" w:space="0" w:color="auto"/>
            <w:right w:val="none" w:sz="0" w:space="0" w:color="auto"/>
          </w:divBdr>
        </w:div>
        <w:div w:id="144666005">
          <w:marLeft w:val="547"/>
          <w:marRight w:val="0"/>
          <w:marTop w:val="200"/>
          <w:marBottom w:val="0"/>
          <w:divBdr>
            <w:top w:val="none" w:sz="0" w:space="0" w:color="auto"/>
            <w:left w:val="none" w:sz="0" w:space="0" w:color="auto"/>
            <w:bottom w:val="none" w:sz="0" w:space="0" w:color="auto"/>
            <w:right w:val="none" w:sz="0" w:space="0" w:color="auto"/>
          </w:divBdr>
        </w:div>
        <w:div w:id="1491480701">
          <w:marLeft w:val="547"/>
          <w:marRight w:val="0"/>
          <w:marTop w:val="200"/>
          <w:marBottom w:val="0"/>
          <w:divBdr>
            <w:top w:val="none" w:sz="0" w:space="0" w:color="auto"/>
            <w:left w:val="none" w:sz="0" w:space="0" w:color="auto"/>
            <w:bottom w:val="none" w:sz="0" w:space="0" w:color="auto"/>
            <w:right w:val="none" w:sz="0" w:space="0" w:color="auto"/>
          </w:divBdr>
        </w:div>
      </w:divsChild>
    </w:div>
    <w:div w:id="964190830">
      <w:bodyDiv w:val="1"/>
      <w:marLeft w:val="0"/>
      <w:marRight w:val="0"/>
      <w:marTop w:val="0"/>
      <w:marBottom w:val="0"/>
      <w:divBdr>
        <w:top w:val="none" w:sz="0" w:space="0" w:color="auto"/>
        <w:left w:val="none" w:sz="0" w:space="0" w:color="auto"/>
        <w:bottom w:val="none" w:sz="0" w:space="0" w:color="auto"/>
        <w:right w:val="none" w:sz="0" w:space="0" w:color="auto"/>
      </w:divBdr>
    </w:div>
    <w:div w:id="987785372">
      <w:bodyDiv w:val="1"/>
      <w:marLeft w:val="0"/>
      <w:marRight w:val="0"/>
      <w:marTop w:val="0"/>
      <w:marBottom w:val="0"/>
      <w:divBdr>
        <w:top w:val="none" w:sz="0" w:space="0" w:color="auto"/>
        <w:left w:val="none" w:sz="0" w:space="0" w:color="auto"/>
        <w:bottom w:val="none" w:sz="0" w:space="0" w:color="auto"/>
        <w:right w:val="none" w:sz="0" w:space="0" w:color="auto"/>
      </w:divBdr>
    </w:div>
    <w:div w:id="1019426775">
      <w:bodyDiv w:val="1"/>
      <w:marLeft w:val="0"/>
      <w:marRight w:val="0"/>
      <w:marTop w:val="0"/>
      <w:marBottom w:val="0"/>
      <w:divBdr>
        <w:top w:val="none" w:sz="0" w:space="0" w:color="auto"/>
        <w:left w:val="none" w:sz="0" w:space="0" w:color="auto"/>
        <w:bottom w:val="none" w:sz="0" w:space="0" w:color="auto"/>
        <w:right w:val="none" w:sz="0" w:space="0" w:color="auto"/>
      </w:divBdr>
    </w:div>
    <w:div w:id="1026633462">
      <w:bodyDiv w:val="1"/>
      <w:marLeft w:val="0"/>
      <w:marRight w:val="0"/>
      <w:marTop w:val="0"/>
      <w:marBottom w:val="0"/>
      <w:divBdr>
        <w:top w:val="none" w:sz="0" w:space="0" w:color="auto"/>
        <w:left w:val="none" w:sz="0" w:space="0" w:color="auto"/>
        <w:bottom w:val="none" w:sz="0" w:space="0" w:color="auto"/>
        <w:right w:val="none" w:sz="0" w:space="0" w:color="auto"/>
      </w:divBdr>
      <w:divsChild>
        <w:div w:id="1062557267">
          <w:marLeft w:val="0"/>
          <w:marRight w:val="0"/>
          <w:marTop w:val="0"/>
          <w:marBottom w:val="0"/>
          <w:divBdr>
            <w:top w:val="none" w:sz="0" w:space="0" w:color="auto"/>
            <w:left w:val="none" w:sz="0" w:space="0" w:color="auto"/>
            <w:bottom w:val="none" w:sz="0" w:space="0" w:color="auto"/>
            <w:right w:val="none" w:sz="0" w:space="0" w:color="auto"/>
          </w:divBdr>
          <w:divsChild>
            <w:div w:id="560752581">
              <w:marLeft w:val="0"/>
              <w:marRight w:val="0"/>
              <w:marTop w:val="0"/>
              <w:marBottom w:val="0"/>
              <w:divBdr>
                <w:top w:val="none" w:sz="0" w:space="0" w:color="auto"/>
                <w:left w:val="none" w:sz="0" w:space="0" w:color="auto"/>
                <w:bottom w:val="none" w:sz="0" w:space="0" w:color="auto"/>
                <w:right w:val="none" w:sz="0" w:space="0" w:color="auto"/>
              </w:divBdr>
            </w:div>
            <w:div w:id="130709066">
              <w:marLeft w:val="0"/>
              <w:marRight w:val="0"/>
              <w:marTop w:val="0"/>
              <w:marBottom w:val="0"/>
              <w:divBdr>
                <w:top w:val="none" w:sz="0" w:space="0" w:color="auto"/>
                <w:left w:val="none" w:sz="0" w:space="0" w:color="auto"/>
                <w:bottom w:val="none" w:sz="0" w:space="0" w:color="auto"/>
                <w:right w:val="none" w:sz="0" w:space="0" w:color="auto"/>
              </w:divBdr>
            </w:div>
            <w:div w:id="653336572">
              <w:marLeft w:val="0"/>
              <w:marRight w:val="0"/>
              <w:marTop w:val="0"/>
              <w:marBottom w:val="0"/>
              <w:divBdr>
                <w:top w:val="none" w:sz="0" w:space="0" w:color="auto"/>
                <w:left w:val="none" w:sz="0" w:space="0" w:color="auto"/>
                <w:bottom w:val="none" w:sz="0" w:space="0" w:color="auto"/>
                <w:right w:val="none" w:sz="0" w:space="0" w:color="auto"/>
              </w:divBdr>
            </w:div>
            <w:div w:id="633608106">
              <w:marLeft w:val="0"/>
              <w:marRight w:val="0"/>
              <w:marTop w:val="0"/>
              <w:marBottom w:val="0"/>
              <w:divBdr>
                <w:top w:val="none" w:sz="0" w:space="0" w:color="auto"/>
                <w:left w:val="none" w:sz="0" w:space="0" w:color="auto"/>
                <w:bottom w:val="none" w:sz="0" w:space="0" w:color="auto"/>
                <w:right w:val="none" w:sz="0" w:space="0" w:color="auto"/>
              </w:divBdr>
            </w:div>
            <w:div w:id="1781098831">
              <w:marLeft w:val="0"/>
              <w:marRight w:val="0"/>
              <w:marTop w:val="0"/>
              <w:marBottom w:val="0"/>
              <w:divBdr>
                <w:top w:val="none" w:sz="0" w:space="0" w:color="auto"/>
                <w:left w:val="none" w:sz="0" w:space="0" w:color="auto"/>
                <w:bottom w:val="none" w:sz="0" w:space="0" w:color="auto"/>
                <w:right w:val="none" w:sz="0" w:space="0" w:color="auto"/>
              </w:divBdr>
            </w:div>
            <w:div w:id="546456829">
              <w:marLeft w:val="0"/>
              <w:marRight w:val="0"/>
              <w:marTop w:val="0"/>
              <w:marBottom w:val="0"/>
              <w:divBdr>
                <w:top w:val="none" w:sz="0" w:space="0" w:color="auto"/>
                <w:left w:val="none" w:sz="0" w:space="0" w:color="auto"/>
                <w:bottom w:val="none" w:sz="0" w:space="0" w:color="auto"/>
                <w:right w:val="none" w:sz="0" w:space="0" w:color="auto"/>
              </w:divBdr>
            </w:div>
            <w:div w:id="952786140">
              <w:marLeft w:val="0"/>
              <w:marRight w:val="0"/>
              <w:marTop w:val="0"/>
              <w:marBottom w:val="0"/>
              <w:divBdr>
                <w:top w:val="none" w:sz="0" w:space="0" w:color="auto"/>
                <w:left w:val="none" w:sz="0" w:space="0" w:color="auto"/>
                <w:bottom w:val="none" w:sz="0" w:space="0" w:color="auto"/>
                <w:right w:val="none" w:sz="0" w:space="0" w:color="auto"/>
              </w:divBdr>
            </w:div>
            <w:div w:id="10306546">
              <w:marLeft w:val="0"/>
              <w:marRight w:val="0"/>
              <w:marTop w:val="0"/>
              <w:marBottom w:val="0"/>
              <w:divBdr>
                <w:top w:val="none" w:sz="0" w:space="0" w:color="auto"/>
                <w:left w:val="none" w:sz="0" w:space="0" w:color="auto"/>
                <w:bottom w:val="none" w:sz="0" w:space="0" w:color="auto"/>
                <w:right w:val="none" w:sz="0" w:space="0" w:color="auto"/>
              </w:divBdr>
            </w:div>
            <w:div w:id="935283880">
              <w:marLeft w:val="0"/>
              <w:marRight w:val="0"/>
              <w:marTop w:val="0"/>
              <w:marBottom w:val="0"/>
              <w:divBdr>
                <w:top w:val="none" w:sz="0" w:space="0" w:color="auto"/>
                <w:left w:val="none" w:sz="0" w:space="0" w:color="auto"/>
                <w:bottom w:val="none" w:sz="0" w:space="0" w:color="auto"/>
                <w:right w:val="none" w:sz="0" w:space="0" w:color="auto"/>
              </w:divBdr>
            </w:div>
            <w:div w:id="1797528745">
              <w:marLeft w:val="0"/>
              <w:marRight w:val="0"/>
              <w:marTop w:val="0"/>
              <w:marBottom w:val="0"/>
              <w:divBdr>
                <w:top w:val="none" w:sz="0" w:space="0" w:color="auto"/>
                <w:left w:val="none" w:sz="0" w:space="0" w:color="auto"/>
                <w:bottom w:val="none" w:sz="0" w:space="0" w:color="auto"/>
                <w:right w:val="none" w:sz="0" w:space="0" w:color="auto"/>
              </w:divBdr>
            </w:div>
            <w:div w:id="264117697">
              <w:marLeft w:val="0"/>
              <w:marRight w:val="0"/>
              <w:marTop w:val="0"/>
              <w:marBottom w:val="0"/>
              <w:divBdr>
                <w:top w:val="none" w:sz="0" w:space="0" w:color="auto"/>
                <w:left w:val="none" w:sz="0" w:space="0" w:color="auto"/>
                <w:bottom w:val="none" w:sz="0" w:space="0" w:color="auto"/>
                <w:right w:val="none" w:sz="0" w:space="0" w:color="auto"/>
              </w:divBdr>
            </w:div>
            <w:div w:id="1980769093">
              <w:marLeft w:val="0"/>
              <w:marRight w:val="0"/>
              <w:marTop w:val="0"/>
              <w:marBottom w:val="0"/>
              <w:divBdr>
                <w:top w:val="none" w:sz="0" w:space="0" w:color="auto"/>
                <w:left w:val="none" w:sz="0" w:space="0" w:color="auto"/>
                <w:bottom w:val="none" w:sz="0" w:space="0" w:color="auto"/>
                <w:right w:val="none" w:sz="0" w:space="0" w:color="auto"/>
              </w:divBdr>
            </w:div>
            <w:div w:id="616376877">
              <w:marLeft w:val="0"/>
              <w:marRight w:val="0"/>
              <w:marTop w:val="0"/>
              <w:marBottom w:val="0"/>
              <w:divBdr>
                <w:top w:val="none" w:sz="0" w:space="0" w:color="auto"/>
                <w:left w:val="none" w:sz="0" w:space="0" w:color="auto"/>
                <w:bottom w:val="none" w:sz="0" w:space="0" w:color="auto"/>
                <w:right w:val="none" w:sz="0" w:space="0" w:color="auto"/>
              </w:divBdr>
            </w:div>
            <w:div w:id="223563561">
              <w:marLeft w:val="0"/>
              <w:marRight w:val="0"/>
              <w:marTop w:val="0"/>
              <w:marBottom w:val="0"/>
              <w:divBdr>
                <w:top w:val="none" w:sz="0" w:space="0" w:color="auto"/>
                <w:left w:val="none" w:sz="0" w:space="0" w:color="auto"/>
                <w:bottom w:val="none" w:sz="0" w:space="0" w:color="auto"/>
                <w:right w:val="none" w:sz="0" w:space="0" w:color="auto"/>
              </w:divBdr>
            </w:div>
            <w:div w:id="1690985156">
              <w:marLeft w:val="0"/>
              <w:marRight w:val="0"/>
              <w:marTop w:val="0"/>
              <w:marBottom w:val="0"/>
              <w:divBdr>
                <w:top w:val="none" w:sz="0" w:space="0" w:color="auto"/>
                <w:left w:val="none" w:sz="0" w:space="0" w:color="auto"/>
                <w:bottom w:val="none" w:sz="0" w:space="0" w:color="auto"/>
                <w:right w:val="none" w:sz="0" w:space="0" w:color="auto"/>
              </w:divBdr>
            </w:div>
            <w:div w:id="362558853">
              <w:marLeft w:val="0"/>
              <w:marRight w:val="0"/>
              <w:marTop w:val="0"/>
              <w:marBottom w:val="0"/>
              <w:divBdr>
                <w:top w:val="none" w:sz="0" w:space="0" w:color="auto"/>
                <w:left w:val="none" w:sz="0" w:space="0" w:color="auto"/>
                <w:bottom w:val="none" w:sz="0" w:space="0" w:color="auto"/>
                <w:right w:val="none" w:sz="0" w:space="0" w:color="auto"/>
              </w:divBdr>
            </w:div>
            <w:div w:id="1136220180">
              <w:marLeft w:val="0"/>
              <w:marRight w:val="0"/>
              <w:marTop w:val="0"/>
              <w:marBottom w:val="0"/>
              <w:divBdr>
                <w:top w:val="none" w:sz="0" w:space="0" w:color="auto"/>
                <w:left w:val="none" w:sz="0" w:space="0" w:color="auto"/>
                <w:bottom w:val="none" w:sz="0" w:space="0" w:color="auto"/>
                <w:right w:val="none" w:sz="0" w:space="0" w:color="auto"/>
              </w:divBdr>
            </w:div>
            <w:div w:id="638271526">
              <w:marLeft w:val="0"/>
              <w:marRight w:val="0"/>
              <w:marTop w:val="0"/>
              <w:marBottom w:val="0"/>
              <w:divBdr>
                <w:top w:val="none" w:sz="0" w:space="0" w:color="auto"/>
                <w:left w:val="none" w:sz="0" w:space="0" w:color="auto"/>
                <w:bottom w:val="none" w:sz="0" w:space="0" w:color="auto"/>
                <w:right w:val="none" w:sz="0" w:space="0" w:color="auto"/>
              </w:divBdr>
            </w:div>
            <w:div w:id="136801288">
              <w:marLeft w:val="0"/>
              <w:marRight w:val="0"/>
              <w:marTop w:val="0"/>
              <w:marBottom w:val="0"/>
              <w:divBdr>
                <w:top w:val="none" w:sz="0" w:space="0" w:color="auto"/>
                <w:left w:val="none" w:sz="0" w:space="0" w:color="auto"/>
                <w:bottom w:val="none" w:sz="0" w:space="0" w:color="auto"/>
                <w:right w:val="none" w:sz="0" w:space="0" w:color="auto"/>
              </w:divBdr>
            </w:div>
            <w:div w:id="459760587">
              <w:marLeft w:val="0"/>
              <w:marRight w:val="0"/>
              <w:marTop w:val="0"/>
              <w:marBottom w:val="0"/>
              <w:divBdr>
                <w:top w:val="none" w:sz="0" w:space="0" w:color="auto"/>
                <w:left w:val="none" w:sz="0" w:space="0" w:color="auto"/>
                <w:bottom w:val="none" w:sz="0" w:space="0" w:color="auto"/>
                <w:right w:val="none" w:sz="0" w:space="0" w:color="auto"/>
              </w:divBdr>
            </w:div>
            <w:div w:id="29690915">
              <w:marLeft w:val="0"/>
              <w:marRight w:val="0"/>
              <w:marTop w:val="0"/>
              <w:marBottom w:val="0"/>
              <w:divBdr>
                <w:top w:val="none" w:sz="0" w:space="0" w:color="auto"/>
                <w:left w:val="none" w:sz="0" w:space="0" w:color="auto"/>
                <w:bottom w:val="none" w:sz="0" w:space="0" w:color="auto"/>
                <w:right w:val="none" w:sz="0" w:space="0" w:color="auto"/>
              </w:divBdr>
            </w:div>
            <w:div w:id="900361356">
              <w:marLeft w:val="0"/>
              <w:marRight w:val="0"/>
              <w:marTop w:val="0"/>
              <w:marBottom w:val="0"/>
              <w:divBdr>
                <w:top w:val="none" w:sz="0" w:space="0" w:color="auto"/>
                <w:left w:val="none" w:sz="0" w:space="0" w:color="auto"/>
                <w:bottom w:val="none" w:sz="0" w:space="0" w:color="auto"/>
                <w:right w:val="none" w:sz="0" w:space="0" w:color="auto"/>
              </w:divBdr>
            </w:div>
            <w:div w:id="1812164100">
              <w:marLeft w:val="0"/>
              <w:marRight w:val="0"/>
              <w:marTop w:val="0"/>
              <w:marBottom w:val="0"/>
              <w:divBdr>
                <w:top w:val="none" w:sz="0" w:space="0" w:color="auto"/>
                <w:left w:val="none" w:sz="0" w:space="0" w:color="auto"/>
                <w:bottom w:val="none" w:sz="0" w:space="0" w:color="auto"/>
                <w:right w:val="none" w:sz="0" w:space="0" w:color="auto"/>
              </w:divBdr>
            </w:div>
            <w:div w:id="969440723">
              <w:marLeft w:val="0"/>
              <w:marRight w:val="0"/>
              <w:marTop w:val="0"/>
              <w:marBottom w:val="0"/>
              <w:divBdr>
                <w:top w:val="none" w:sz="0" w:space="0" w:color="auto"/>
                <w:left w:val="none" w:sz="0" w:space="0" w:color="auto"/>
                <w:bottom w:val="none" w:sz="0" w:space="0" w:color="auto"/>
                <w:right w:val="none" w:sz="0" w:space="0" w:color="auto"/>
              </w:divBdr>
            </w:div>
            <w:div w:id="811097628">
              <w:marLeft w:val="0"/>
              <w:marRight w:val="0"/>
              <w:marTop w:val="0"/>
              <w:marBottom w:val="0"/>
              <w:divBdr>
                <w:top w:val="none" w:sz="0" w:space="0" w:color="auto"/>
                <w:left w:val="none" w:sz="0" w:space="0" w:color="auto"/>
                <w:bottom w:val="none" w:sz="0" w:space="0" w:color="auto"/>
                <w:right w:val="none" w:sz="0" w:space="0" w:color="auto"/>
              </w:divBdr>
            </w:div>
            <w:div w:id="97143504">
              <w:marLeft w:val="0"/>
              <w:marRight w:val="0"/>
              <w:marTop w:val="0"/>
              <w:marBottom w:val="0"/>
              <w:divBdr>
                <w:top w:val="none" w:sz="0" w:space="0" w:color="auto"/>
                <w:left w:val="none" w:sz="0" w:space="0" w:color="auto"/>
                <w:bottom w:val="none" w:sz="0" w:space="0" w:color="auto"/>
                <w:right w:val="none" w:sz="0" w:space="0" w:color="auto"/>
              </w:divBdr>
            </w:div>
            <w:div w:id="642932707">
              <w:marLeft w:val="0"/>
              <w:marRight w:val="0"/>
              <w:marTop w:val="0"/>
              <w:marBottom w:val="0"/>
              <w:divBdr>
                <w:top w:val="none" w:sz="0" w:space="0" w:color="auto"/>
                <w:left w:val="none" w:sz="0" w:space="0" w:color="auto"/>
                <w:bottom w:val="none" w:sz="0" w:space="0" w:color="auto"/>
                <w:right w:val="none" w:sz="0" w:space="0" w:color="auto"/>
              </w:divBdr>
            </w:div>
            <w:div w:id="978270230">
              <w:marLeft w:val="0"/>
              <w:marRight w:val="0"/>
              <w:marTop w:val="0"/>
              <w:marBottom w:val="0"/>
              <w:divBdr>
                <w:top w:val="none" w:sz="0" w:space="0" w:color="auto"/>
                <w:left w:val="none" w:sz="0" w:space="0" w:color="auto"/>
                <w:bottom w:val="none" w:sz="0" w:space="0" w:color="auto"/>
                <w:right w:val="none" w:sz="0" w:space="0" w:color="auto"/>
              </w:divBdr>
            </w:div>
            <w:div w:id="958412854">
              <w:marLeft w:val="0"/>
              <w:marRight w:val="0"/>
              <w:marTop w:val="0"/>
              <w:marBottom w:val="0"/>
              <w:divBdr>
                <w:top w:val="none" w:sz="0" w:space="0" w:color="auto"/>
                <w:left w:val="none" w:sz="0" w:space="0" w:color="auto"/>
                <w:bottom w:val="none" w:sz="0" w:space="0" w:color="auto"/>
                <w:right w:val="none" w:sz="0" w:space="0" w:color="auto"/>
              </w:divBdr>
            </w:div>
            <w:div w:id="2060590130">
              <w:marLeft w:val="0"/>
              <w:marRight w:val="0"/>
              <w:marTop w:val="0"/>
              <w:marBottom w:val="0"/>
              <w:divBdr>
                <w:top w:val="none" w:sz="0" w:space="0" w:color="auto"/>
                <w:left w:val="none" w:sz="0" w:space="0" w:color="auto"/>
                <w:bottom w:val="none" w:sz="0" w:space="0" w:color="auto"/>
                <w:right w:val="none" w:sz="0" w:space="0" w:color="auto"/>
              </w:divBdr>
            </w:div>
            <w:div w:id="924924830">
              <w:marLeft w:val="0"/>
              <w:marRight w:val="0"/>
              <w:marTop w:val="0"/>
              <w:marBottom w:val="0"/>
              <w:divBdr>
                <w:top w:val="none" w:sz="0" w:space="0" w:color="auto"/>
                <w:left w:val="none" w:sz="0" w:space="0" w:color="auto"/>
                <w:bottom w:val="none" w:sz="0" w:space="0" w:color="auto"/>
                <w:right w:val="none" w:sz="0" w:space="0" w:color="auto"/>
              </w:divBdr>
            </w:div>
            <w:div w:id="918293212">
              <w:marLeft w:val="0"/>
              <w:marRight w:val="0"/>
              <w:marTop w:val="0"/>
              <w:marBottom w:val="0"/>
              <w:divBdr>
                <w:top w:val="none" w:sz="0" w:space="0" w:color="auto"/>
                <w:left w:val="none" w:sz="0" w:space="0" w:color="auto"/>
                <w:bottom w:val="none" w:sz="0" w:space="0" w:color="auto"/>
                <w:right w:val="none" w:sz="0" w:space="0" w:color="auto"/>
              </w:divBdr>
            </w:div>
            <w:div w:id="426921676">
              <w:marLeft w:val="0"/>
              <w:marRight w:val="0"/>
              <w:marTop w:val="0"/>
              <w:marBottom w:val="0"/>
              <w:divBdr>
                <w:top w:val="none" w:sz="0" w:space="0" w:color="auto"/>
                <w:left w:val="none" w:sz="0" w:space="0" w:color="auto"/>
                <w:bottom w:val="none" w:sz="0" w:space="0" w:color="auto"/>
                <w:right w:val="none" w:sz="0" w:space="0" w:color="auto"/>
              </w:divBdr>
            </w:div>
            <w:div w:id="395327266">
              <w:marLeft w:val="0"/>
              <w:marRight w:val="0"/>
              <w:marTop w:val="0"/>
              <w:marBottom w:val="0"/>
              <w:divBdr>
                <w:top w:val="none" w:sz="0" w:space="0" w:color="auto"/>
                <w:left w:val="none" w:sz="0" w:space="0" w:color="auto"/>
                <w:bottom w:val="none" w:sz="0" w:space="0" w:color="auto"/>
                <w:right w:val="none" w:sz="0" w:space="0" w:color="auto"/>
              </w:divBdr>
            </w:div>
            <w:div w:id="601574666">
              <w:marLeft w:val="0"/>
              <w:marRight w:val="0"/>
              <w:marTop w:val="0"/>
              <w:marBottom w:val="0"/>
              <w:divBdr>
                <w:top w:val="none" w:sz="0" w:space="0" w:color="auto"/>
                <w:left w:val="none" w:sz="0" w:space="0" w:color="auto"/>
                <w:bottom w:val="none" w:sz="0" w:space="0" w:color="auto"/>
                <w:right w:val="none" w:sz="0" w:space="0" w:color="auto"/>
              </w:divBdr>
            </w:div>
            <w:div w:id="128327233">
              <w:marLeft w:val="0"/>
              <w:marRight w:val="0"/>
              <w:marTop w:val="0"/>
              <w:marBottom w:val="0"/>
              <w:divBdr>
                <w:top w:val="none" w:sz="0" w:space="0" w:color="auto"/>
                <w:left w:val="none" w:sz="0" w:space="0" w:color="auto"/>
                <w:bottom w:val="none" w:sz="0" w:space="0" w:color="auto"/>
                <w:right w:val="none" w:sz="0" w:space="0" w:color="auto"/>
              </w:divBdr>
            </w:div>
            <w:div w:id="941382315">
              <w:marLeft w:val="0"/>
              <w:marRight w:val="0"/>
              <w:marTop w:val="0"/>
              <w:marBottom w:val="0"/>
              <w:divBdr>
                <w:top w:val="none" w:sz="0" w:space="0" w:color="auto"/>
                <w:left w:val="none" w:sz="0" w:space="0" w:color="auto"/>
                <w:bottom w:val="none" w:sz="0" w:space="0" w:color="auto"/>
                <w:right w:val="none" w:sz="0" w:space="0" w:color="auto"/>
              </w:divBdr>
            </w:div>
            <w:div w:id="120729030">
              <w:marLeft w:val="0"/>
              <w:marRight w:val="0"/>
              <w:marTop w:val="0"/>
              <w:marBottom w:val="0"/>
              <w:divBdr>
                <w:top w:val="none" w:sz="0" w:space="0" w:color="auto"/>
                <w:left w:val="none" w:sz="0" w:space="0" w:color="auto"/>
                <w:bottom w:val="none" w:sz="0" w:space="0" w:color="auto"/>
                <w:right w:val="none" w:sz="0" w:space="0" w:color="auto"/>
              </w:divBdr>
            </w:div>
            <w:div w:id="280455019">
              <w:marLeft w:val="0"/>
              <w:marRight w:val="0"/>
              <w:marTop w:val="0"/>
              <w:marBottom w:val="0"/>
              <w:divBdr>
                <w:top w:val="none" w:sz="0" w:space="0" w:color="auto"/>
                <w:left w:val="none" w:sz="0" w:space="0" w:color="auto"/>
                <w:bottom w:val="none" w:sz="0" w:space="0" w:color="auto"/>
                <w:right w:val="none" w:sz="0" w:space="0" w:color="auto"/>
              </w:divBdr>
            </w:div>
            <w:div w:id="145977040">
              <w:marLeft w:val="0"/>
              <w:marRight w:val="0"/>
              <w:marTop w:val="0"/>
              <w:marBottom w:val="0"/>
              <w:divBdr>
                <w:top w:val="none" w:sz="0" w:space="0" w:color="auto"/>
                <w:left w:val="none" w:sz="0" w:space="0" w:color="auto"/>
                <w:bottom w:val="none" w:sz="0" w:space="0" w:color="auto"/>
                <w:right w:val="none" w:sz="0" w:space="0" w:color="auto"/>
              </w:divBdr>
            </w:div>
            <w:div w:id="1345473022">
              <w:marLeft w:val="0"/>
              <w:marRight w:val="0"/>
              <w:marTop w:val="0"/>
              <w:marBottom w:val="0"/>
              <w:divBdr>
                <w:top w:val="none" w:sz="0" w:space="0" w:color="auto"/>
                <w:left w:val="none" w:sz="0" w:space="0" w:color="auto"/>
                <w:bottom w:val="none" w:sz="0" w:space="0" w:color="auto"/>
                <w:right w:val="none" w:sz="0" w:space="0" w:color="auto"/>
              </w:divBdr>
            </w:div>
            <w:div w:id="793982079">
              <w:marLeft w:val="0"/>
              <w:marRight w:val="0"/>
              <w:marTop w:val="0"/>
              <w:marBottom w:val="0"/>
              <w:divBdr>
                <w:top w:val="none" w:sz="0" w:space="0" w:color="auto"/>
                <w:left w:val="none" w:sz="0" w:space="0" w:color="auto"/>
                <w:bottom w:val="none" w:sz="0" w:space="0" w:color="auto"/>
                <w:right w:val="none" w:sz="0" w:space="0" w:color="auto"/>
              </w:divBdr>
            </w:div>
            <w:div w:id="17464533">
              <w:marLeft w:val="0"/>
              <w:marRight w:val="0"/>
              <w:marTop w:val="0"/>
              <w:marBottom w:val="0"/>
              <w:divBdr>
                <w:top w:val="none" w:sz="0" w:space="0" w:color="auto"/>
                <w:left w:val="none" w:sz="0" w:space="0" w:color="auto"/>
                <w:bottom w:val="none" w:sz="0" w:space="0" w:color="auto"/>
                <w:right w:val="none" w:sz="0" w:space="0" w:color="auto"/>
              </w:divBdr>
            </w:div>
            <w:div w:id="452598661">
              <w:marLeft w:val="0"/>
              <w:marRight w:val="0"/>
              <w:marTop w:val="0"/>
              <w:marBottom w:val="0"/>
              <w:divBdr>
                <w:top w:val="none" w:sz="0" w:space="0" w:color="auto"/>
                <w:left w:val="none" w:sz="0" w:space="0" w:color="auto"/>
                <w:bottom w:val="none" w:sz="0" w:space="0" w:color="auto"/>
                <w:right w:val="none" w:sz="0" w:space="0" w:color="auto"/>
              </w:divBdr>
            </w:div>
            <w:div w:id="1476873656">
              <w:marLeft w:val="0"/>
              <w:marRight w:val="0"/>
              <w:marTop w:val="0"/>
              <w:marBottom w:val="0"/>
              <w:divBdr>
                <w:top w:val="none" w:sz="0" w:space="0" w:color="auto"/>
                <w:left w:val="none" w:sz="0" w:space="0" w:color="auto"/>
                <w:bottom w:val="none" w:sz="0" w:space="0" w:color="auto"/>
                <w:right w:val="none" w:sz="0" w:space="0" w:color="auto"/>
              </w:divBdr>
            </w:div>
            <w:div w:id="700320166">
              <w:marLeft w:val="0"/>
              <w:marRight w:val="0"/>
              <w:marTop w:val="0"/>
              <w:marBottom w:val="0"/>
              <w:divBdr>
                <w:top w:val="none" w:sz="0" w:space="0" w:color="auto"/>
                <w:left w:val="none" w:sz="0" w:space="0" w:color="auto"/>
                <w:bottom w:val="none" w:sz="0" w:space="0" w:color="auto"/>
                <w:right w:val="none" w:sz="0" w:space="0" w:color="auto"/>
              </w:divBdr>
            </w:div>
            <w:div w:id="913394441">
              <w:marLeft w:val="0"/>
              <w:marRight w:val="0"/>
              <w:marTop w:val="0"/>
              <w:marBottom w:val="0"/>
              <w:divBdr>
                <w:top w:val="none" w:sz="0" w:space="0" w:color="auto"/>
                <w:left w:val="none" w:sz="0" w:space="0" w:color="auto"/>
                <w:bottom w:val="none" w:sz="0" w:space="0" w:color="auto"/>
                <w:right w:val="none" w:sz="0" w:space="0" w:color="auto"/>
              </w:divBdr>
            </w:div>
            <w:div w:id="1177770783">
              <w:marLeft w:val="0"/>
              <w:marRight w:val="0"/>
              <w:marTop w:val="0"/>
              <w:marBottom w:val="0"/>
              <w:divBdr>
                <w:top w:val="none" w:sz="0" w:space="0" w:color="auto"/>
                <w:left w:val="none" w:sz="0" w:space="0" w:color="auto"/>
                <w:bottom w:val="none" w:sz="0" w:space="0" w:color="auto"/>
                <w:right w:val="none" w:sz="0" w:space="0" w:color="auto"/>
              </w:divBdr>
            </w:div>
            <w:div w:id="1622418051">
              <w:marLeft w:val="0"/>
              <w:marRight w:val="0"/>
              <w:marTop w:val="0"/>
              <w:marBottom w:val="0"/>
              <w:divBdr>
                <w:top w:val="none" w:sz="0" w:space="0" w:color="auto"/>
                <w:left w:val="none" w:sz="0" w:space="0" w:color="auto"/>
                <w:bottom w:val="none" w:sz="0" w:space="0" w:color="auto"/>
                <w:right w:val="none" w:sz="0" w:space="0" w:color="auto"/>
              </w:divBdr>
            </w:div>
            <w:div w:id="240801747">
              <w:marLeft w:val="0"/>
              <w:marRight w:val="0"/>
              <w:marTop w:val="0"/>
              <w:marBottom w:val="0"/>
              <w:divBdr>
                <w:top w:val="none" w:sz="0" w:space="0" w:color="auto"/>
                <w:left w:val="none" w:sz="0" w:space="0" w:color="auto"/>
                <w:bottom w:val="none" w:sz="0" w:space="0" w:color="auto"/>
                <w:right w:val="none" w:sz="0" w:space="0" w:color="auto"/>
              </w:divBdr>
            </w:div>
            <w:div w:id="1682783168">
              <w:marLeft w:val="0"/>
              <w:marRight w:val="0"/>
              <w:marTop w:val="0"/>
              <w:marBottom w:val="0"/>
              <w:divBdr>
                <w:top w:val="none" w:sz="0" w:space="0" w:color="auto"/>
                <w:left w:val="none" w:sz="0" w:space="0" w:color="auto"/>
                <w:bottom w:val="none" w:sz="0" w:space="0" w:color="auto"/>
                <w:right w:val="none" w:sz="0" w:space="0" w:color="auto"/>
              </w:divBdr>
            </w:div>
            <w:div w:id="1072699081">
              <w:marLeft w:val="0"/>
              <w:marRight w:val="0"/>
              <w:marTop w:val="0"/>
              <w:marBottom w:val="0"/>
              <w:divBdr>
                <w:top w:val="none" w:sz="0" w:space="0" w:color="auto"/>
                <w:left w:val="none" w:sz="0" w:space="0" w:color="auto"/>
                <w:bottom w:val="none" w:sz="0" w:space="0" w:color="auto"/>
                <w:right w:val="none" w:sz="0" w:space="0" w:color="auto"/>
              </w:divBdr>
            </w:div>
            <w:div w:id="937828777">
              <w:marLeft w:val="0"/>
              <w:marRight w:val="0"/>
              <w:marTop w:val="0"/>
              <w:marBottom w:val="0"/>
              <w:divBdr>
                <w:top w:val="none" w:sz="0" w:space="0" w:color="auto"/>
                <w:left w:val="none" w:sz="0" w:space="0" w:color="auto"/>
                <w:bottom w:val="none" w:sz="0" w:space="0" w:color="auto"/>
                <w:right w:val="none" w:sz="0" w:space="0" w:color="auto"/>
              </w:divBdr>
            </w:div>
            <w:div w:id="1821464285">
              <w:marLeft w:val="0"/>
              <w:marRight w:val="0"/>
              <w:marTop w:val="0"/>
              <w:marBottom w:val="0"/>
              <w:divBdr>
                <w:top w:val="none" w:sz="0" w:space="0" w:color="auto"/>
                <w:left w:val="none" w:sz="0" w:space="0" w:color="auto"/>
                <w:bottom w:val="none" w:sz="0" w:space="0" w:color="auto"/>
                <w:right w:val="none" w:sz="0" w:space="0" w:color="auto"/>
              </w:divBdr>
            </w:div>
            <w:div w:id="26227502">
              <w:marLeft w:val="0"/>
              <w:marRight w:val="0"/>
              <w:marTop w:val="0"/>
              <w:marBottom w:val="0"/>
              <w:divBdr>
                <w:top w:val="none" w:sz="0" w:space="0" w:color="auto"/>
                <w:left w:val="none" w:sz="0" w:space="0" w:color="auto"/>
                <w:bottom w:val="none" w:sz="0" w:space="0" w:color="auto"/>
                <w:right w:val="none" w:sz="0" w:space="0" w:color="auto"/>
              </w:divBdr>
            </w:div>
            <w:div w:id="88164837">
              <w:marLeft w:val="0"/>
              <w:marRight w:val="0"/>
              <w:marTop w:val="0"/>
              <w:marBottom w:val="0"/>
              <w:divBdr>
                <w:top w:val="none" w:sz="0" w:space="0" w:color="auto"/>
                <w:left w:val="none" w:sz="0" w:space="0" w:color="auto"/>
                <w:bottom w:val="none" w:sz="0" w:space="0" w:color="auto"/>
                <w:right w:val="none" w:sz="0" w:space="0" w:color="auto"/>
              </w:divBdr>
            </w:div>
            <w:div w:id="1862469144">
              <w:marLeft w:val="0"/>
              <w:marRight w:val="0"/>
              <w:marTop w:val="0"/>
              <w:marBottom w:val="0"/>
              <w:divBdr>
                <w:top w:val="none" w:sz="0" w:space="0" w:color="auto"/>
                <w:left w:val="none" w:sz="0" w:space="0" w:color="auto"/>
                <w:bottom w:val="none" w:sz="0" w:space="0" w:color="auto"/>
                <w:right w:val="none" w:sz="0" w:space="0" w:color="auto"/>
              </w:divBdr>
            </w:div>
            <w:div w:id="1515609262">
              <w:marLeft w:val="0"/>
              <w:marRight w:val="0"/>
              <w:marTop w:val="0"/>
              <w:marBottom w:val="0"/>
              <w:divBdr>
                <w:top w:val="none" w:sz="0" w:space="0" w:color="auto"/>
                <w:left w:val="none" w:sz="0" w:space="0" w:color="auto"/>
                <w:bottom w:val="none" w:sz="0" w:space="0" w:color="auto"/>
                <w:right w:val="none" w:sz="0" w:space="0" w:color="auto"/>
              </w:divBdr>
            </w:div>
            <w:div w:id="559631297">
              <w:marLeft w:val="0"/>
              <w:marRight w:val="0"/>
              <w:marTop w:val="0"/>
              <w:marBottom w:val="0"/>
              <w:divBdr>
                <w:top w:val="none" w:sz="0" w:space="0" w:color="auto"/>
                <w:left w:val="none" w:sz="0" w:space="0" w:color="auto"/>
                <w:bottom w:val="none" w:sz="0" w:space="0" w:color="auto"/>
                <w:right w:val="none" w:sz="0" w:space="0" w:color="auto"/>
              </w:divBdr>
            </w:div>
            <w:div w:id="1310016355">
              <w:marLeft w:val="0"/>
              <w:marRight w:val="0"/>
              <w:marTop w:val="0"/>
              <w:marBottom w:val="0"/>
              <w:divBdr>
                <w:top w:val="none" w:sz="0" w:space="0" w:color="auto"/>
                <w:left w:val="none" w:sz="0" w:space="0" w:color="auto"/>
                <w:bottom w:val="none" w:sz="0" w:space="0" w:color="auto"/>
                <w:right w:val="none" w:sz="0" w:space="0" w:color="auto"/>
              </w:divBdr>
            </w:div>
            <w:div w:id="1535726122">
              <w:marLeft w:val="0"/>
              <w:marRight w:val="0"/>
              <w:marTop w:val="0"/>
              <w:marBottom w:val="0"/>
              <w:divBdr>
                <w:top w:val="none" w:sz="0" w:space="0" w:color="auto"/>
                <w:left w:val="none" w:sz="0" w:space="0" w:color="auto"/>
                <w:bottom w:val="none" w:sz="0" w:space="0" w:color="auto"/>
                <w:right w:val="none" w:sz="0" w:space="0" w:color="auto"/>
              </w:divBdr>
            </w:div>
            <w:div w:id="1202402313">
              <w:marLeft w:val="0"/>
              <w:marRight w:val="0"/>
              <w:marTop w:val="0"/>
              <w:marBottom w:val="0"/>
              <w:divBdr>
                <w:top w:val="none" w:sz="0" w:space="0" w:color="auto"/>
                <w:left w:val="none" w:sz="0" w:space="0" w:color="auto"/>
                <w:bottom w:val="none" w:sz="0" w:space="0" w:color="auto"/>
                <w:right w:val="none" w:sz="0" w:space="0" w:color="auto"/>
              </w:divBdr>
            </w:div>
            <w:div w:id="1544440982">
              <w:marLeft w:val="0"/>
              <w:marRight w:val="0"/>
              <w:marTop w:val="0"/>
              <w:marBottom w:val="0"/>
              <w:divBdr>
                <w:top w:val="none" w:sz="0" w:space="0" w:color="auto"/>
                <w:left w:val="none" w:sz="0" w:space="0" w:color="auto"/>
                <w:bottom w:val="none" w:sz="0" w:space="0" w:color="auto"/>
                <w:right w:val="none" w:sz="0" w:space="0" w:color="auto"/>
              </w:divBdr>
            </w:div>
            <w:div w:id="1031615292">
              <w:marLeft w:val="0"/>
              <w:marRight w:val="0"/>
              <w:marTop w:val="0"/>
              <w:marBottom w:val="0"/>
              <w:divBdr>
                <w:top w:val="none" w:sz="0" w:space="0" w:color="auto"/>
                <w:left w:val="none" w:sz="0" w:space="0" w:color="auto"/>
                <w:bottom w:val="none" w:sz="0" w:space="0" w:color="auto"/>
                <w:right w:val="none" w:sz="0" w:space="0" w:color="auto"/>
              </w:divBdr>
            </w:div>
            <w:div w:id="334696461">
              <w:marLeft w:val="0"/>
              <w:marRight w:val="0"/>
              <w:marTop w:val="0"/>
              <w:marBottom w:val="0"/>
              <w:divBdr>
                <w:top w:val="none" w:sz="0" w:space="0" w:color="auto"/>
                <w:left w:val="none" w:sz="0" w:space="0" w:color="auto"/>
                <w:bottom w:val="none" w:sz="0" w:space="0" w:color="auto"/>
                <w:right w:val="none" w:sz="0" w:space="0" w:color="auto"/>
              </w:divBdr>
            </w:div>
            <w:div w:id="1339887192">
              <w:marLeft w:val="0"/>
              <w:marRight w:val="0"/>
              <w:marTop w:val="0"/>
              <w:marBottom w:val="0"/>
              <w:divBdr>
                <w:top w:val="none" w:sz="0" w:space="0" w:color="auto"/>
                <w:left w:val="none" w:sz="0" w:space="0" w:color="auto"/>
                <w:bottom w:val="none" w:sz="0" w:space="0" w:color="auto"/>
                <w:right w:val="none" w:sz="0" w:space="0" w:color="auto"/>
              </w:divBdr>
            </w:div>
            <w:div w:id="1210799340">
              <w:marLeft w:val="0"/>
              <w:marRight w:val="0"/>
              <w:marTop w:val="0"/>
              <w:marBottom w:val="0"/>
              <w:divBdr>
                <w:top w:val="none" w:sz="0" w:space="0" w:color="auto"/>
                <w:left w:val="none" w:sz="0" w:space="0" w:color="auto"/>
                <w:bottom w:val="none" w:sz="0" w:space="0" w:color="auto"/>
                <w:right w:val="none" w:sz="0" w:space="0" w:color="auto"/>
              </w:divBdr>
            </w:div>
            <w:div w:id="1896625553">
              <w:marLeft w:val="0"/>
              <w:marRight w:val="0"/>
              <w:marTop w:val="0"/>
              <w:marBottom w:val="0"/>
              <w:divBdr>
                <w:top w:val="none" w:sz="0" w:space="0" w:color="auto"/>
                <w:left w:val="none" w:sz="0" w:space="0" w:color="auto"/>
                <w:bottom w:val="none" w:sz="0" w:space="0" w:color="auto"/>
                <w:right w:val="none" w:sz="0" w:space="0" w:color="auto"/>
              </w:divBdr>
            </w:div>
            <w:div w:id="250893400">
              <w:marLeft w:val="0"/>
              <w:marRight w:val="0"/>
              <w:marTop w:val="0"/>
              <w:marBottom w:val="0"/>
              <w:divBdr>
                <w:top w:val="none" w:sz="0" w:space="0" w:color="auto"/>
                <w:left w:val="none" w:sz="0" w:space="0" w:color="auto"/>
                <w:bottom w:val="none" w:sz="0" w:space="0" w:color="auto"/>
                <w:right w:val="none" w:sz="0" w:space="0" w:color="auto"/>
              </w:divBdr>
            </w:div>
            <w:div w:id="1650213176">
              <w:marLeft w:val="0"/>
              <w:marRight w:val="0"/>
              <w:marTop w:val="0"/>
              <w:marBottom w:val="0"/>
              <w:divBdr>
                <w:top w:val="none" w:sz="0" w:space="0" w:color="auto"/>
                <w:left w:val="none" w:sz="0" w:space="0" w:color="auto"/>
                <w:bottom w:val="none" w:sz="0" w:space="0" w:color="auto"/>
                <w:right w:val="none" w:sz="0" w:space="0" w:color="auto"/>
              </w:divBdr>
            </w:div>
            <w:div w:id="448745992">
              <w:marLeft w:val="0"/>
              <w:marRight w:val="0"/>
              <w:marTop w:val="0"/>
              <w:marBottom w:val="0"/>
              <w:divBdr>
                <w:top w:val="none" w:sz="0" w:space="0" w:color="auto"/>
                <w:left w:val="none" w:sz="0" w:space="0" w:color="auto"/>
                <w:bottom w:val="none" w:sz="0" w:space="0" w:color="auto"/>
                <w:right w:val="none" w:sz="0" w:space="0" w:color="auto"/>
              </w:divBdr>
            </w:div>
            <w:div w:id="267743224">
              <w:marLeft w:val="0"/>
              <w:marRight w:val="0"/>
              <w:marTop w:val="0"/>
              <w:marBottom w:val="0"/>
              <w:divBdr>
                <w:top w:val="none" w:sz="0" w:space="0" w:color="auto"/>
                <w:left w:val="none" w:sz="0" w:space="0" w:color="auto"/>
                <w:bottom w:val="none" w:sz="0" w:space="0" w:color="auto"/>
                <w:right w:val="none" w:sz="0" w:space="0" w:color="auto"/>
              </w:divBdr>
            </w:div>
            <w:div w:id="900873577">
              <w:marLeft w:val="0"/>
              <w:marRight w:val="0"/>
              <w:marTop w:val="0"/>
              <w:marBottom w:val="0"/>
              <w:divBdr>
                <w:top w:val="none" w:sz="0" w:space="0" w:color="auto"/>
                <w:left w:val="none" w:sz="0" w:space="0" w:color="auto"/>
                <w:bottom w:val="none" w:sz="0" w:space="0" w:color="auto"/>
                <w:right w:val="none" w:sz="0" w:space="0" w:color="auto"/>
              </w:divBdr>
            </w:div>
            <w:div w:id="59789639">
              <w:marLeft w:val="0"/>
              <w:marRight w:val="0"/>
              <w:marTop w:val="0"/>
              <w:marBottom w:val="0"/>
              <w:divBdr>
                <w:top w:val="none" w:sz="0" w:space="0" w:color="auto"/>
                <w:left w:val="none" w:sz="0" w:space="0" w:color="auto"/>
                <w:bottom w:val="none" w:sz="0" w:space="0" w:color="auto"/>
                <w:right w:val="none" w:sz="0" w:space="0" w:color="auto"/>
              </w:divBdr>
            </w:div>
            <w:div w:id="1017998791">
              <w:marLeft w:val="0"/>
              <w:marRight w:val="0"/>
              <w:marTop w:val="0"/>
              <w:marBottom w:val="0"/>
              <w:divBdr>
                <w:top w:val="none" w:sz="0" w:space="0" w:color="auto"/>
                <w:left w:val="none" w:sz="0" w:space="0" w:color="auto"/>
                <w:bottom w:val="none" w:sz="0" w:space="0" w:color="auto"/>
                <w:right w:val="none" w:sz="0" w:space="0" w:color="auto"/>
              </w:divBdr>
            </w:div>
            <w:div w:id="112678702">
              <w:marLeft w:val="0"/>
              <w:marRight w:val="0"/>
              <w:marTop w:val="0"/>
              <w:marBottom w:val="0"/>
              <w:divBdr>
                <w:top w:val="none" w:sz="0" w:space="0" w:color="auto"/>
                <w:left w:val="none" w:sz="0" w:space="0" w:color="auto"/>
                <w:bottom w:val="none" w:sz="0" w:space="0" w:color="auto"/>
                <w:right w:val="none" w:sz="0" w:space="0" w:color="auto"/>
              </w:divBdr>
            </w:div>
            <w:div w:id="291329788">
              <w:marLeft w:val="0"/>
              <w:marRight w:val="0"/>
              <w:marTop w:val="0"/>
              <w:marBottom w:val="0"/>
              <w:divBdr>
                <w:top w:val="none" w:sz="0" w:space="0" w:color="auto"/>
                <w:left w:val="none" w:sz="0" w:space="0" w:color="auto"/>
                <w:bottom w:val="none" w:sz="0" w:space="0" w:color="auto"/>
                <w:right w:val="none" w:sz="0" w:space="0" w:color="auto"/>
              </w:divBdr>
            </w:div>
            <w:div w:id="53203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0514416">
      <w:bodyDiv w:val="1"/>
      <w:marLeft w:val="0"/>
      <w:marRight w:val="0"/>
      <w:marTop w:val="0"/>
      <w:marBottom w:val="0"/>
      <w:divBdr>
        <w:top w:val="none" w:sz="0" w:space="0" w:color="auto"/>
        <w:left w:val="none" w:sz="0" w:space="0" w:color="auto"/>
        <w:bottom w:val="none" w:sz="0" w:space="0" w:color="auto"/>
        <w:right w:val="none" w:sz="0" w:space="0" w:color="auto"/>
      </w:divBdr>
    </w:div>
    <w:div w:id="1106539075">
      <w:bodyDiv w:val="1"/>
      <w:marLeft w:val="0"/>
      <w:marRight w:val="0"/>
      <w:marTop w:val="0"/>
      <w:marBottom w:val="0"/>
      <w:divBdr>
        <w:top w:val="none" w:sz="0" w:space="0" w:color="auto"/>
        <w:left w:val="none" w:sz="0" w:space="0" w:color="auto"/>
        <w:bottom w:val="none" w:sz="0" w:space="0" w:color="auto"/>
        <w:right w:val="none" w:sz="0" w:space="0" w:color="auto"/>
      </w:divBdr>
    </w:div>
    <w:div w:id="1132677494">
      <w:bodyDiv w:val="1"/>
      <w:marLeft w:val="0"/>
      <w:marRight w:val="0"/>
      <w:marTop w:val="0"/>
      <w:marBottom w:val="0"/>
      <w:divBdr>
        <w:top w:val="none" w:sz="0" w:space="0" w:color="auto"/>
        <w:left w:val="none" w:sz="0" w:space="0" w:color="auto"/>
        <w:bottom w:val="none" w:sz="0" w:space="0" w:color="auto"/>
        <w:right w:val="none" w:sz="0" w:space="0" w:color="auto"/>
      </w:divBdr>
      <w:divsChild>
        <w:div w:id="701978976">
          <w:marLeft w:val="446"/>
          <w:marRight w:val="0"/>
          <w:marTop w:val="115"/>
          <w:marBottom w:val="120"/>
          <w:divBdr>
            <w:top w:val="none" w:sz="0" w:space="0" w:color="auto"/>
            <w:left w:val="none" w:sz="0" w:space="0" w:color="auto"/>
            <w:bottom w:val="none" w:sz="0" w:space="0" w:color="auto"/>
            <w:right w:val="none" w:sz="0" w:space="0" w:color="auto"/>
          </w:divBdr>
        </w:div>
        <w:div w:id="880744852">
          <w:marLeft w:val="446"/>
          <w:marRight w:val="0"/>
          <w:marTop w:val="115"/>
          <w:marBottom w:val="120"/>
          <w:divBdr>
            <w:top w:val="none" w:sz="0" w:space="0" w:color="auto"/>
            <w:left w:val="none" w:sz="0" w:space="0" w:color="auto"/>
            <w:bottom w:val="none" w:sz="0" w:space="0" w:color="auto"/>
            <w:right w:val="none" w:sz="0" w:space="0" w:color="auto"/>
          </w:divBdr>
        </w:div>
        <w:div w:id="1582249754">
          <w:marLeft w:val="446"/>
          <w:marRight w:val="0"/>
          <w:marTop w:val="115"/>
          <w:marBottom w:val="120"/>
          <w:divBdr>
            <w:top w:val="none" w:sz="0" w:space="0" w:color="auto"/>
            <w:left w:val="none" w:sz="0" w:space="0" w:color="auto"/>
            <w:bottom w:val="none" w:sz="0" w:space="0" w:color="auto"/>
            <w:right w:val="none" w:sz="0" w:space="0" w:color="auto"/>
          </w:divBdr>
        </w:div>
        <w:div w:id="1653407909">
          <w:marLeft w:val="446"/>
          <w:marRight w:val="0"/>
          <w:marTop w:val="115"/>
          <w:marBottom w:val="120"/>
          <w:divBdr>
            <w:top w:val="none" w:sz="0" w:space="0" w:color="auto"/>
            <w:left w:val="none" w:sz="0" w:space="0" w:color="auto"/>
            <w:bottom w:val="none" w:sz="0" w:space="0" w:color="auto"/>
            <w:right w:val="none" w:sz="0" w:space="0" w:color="auto"/>
          </w:divBdr>
        </w:div>
      </w:divsChild>
    </w:div>
    <w:div w:id="1175412288">
      <w:bodyDiv w:val="1"/>
      <w:marLeft w:val="0"/>
      <w:marRight w:val="0"/>
      <w:marTop w:val="0"/>
      <w:marBottom w:val="0"/>
      <w:divBdr>
        <w:top w:val="none" w:sz="0" w:space="0" w:color="auto"/>
        <w:left w:val="none" w:sz="0" w:space="0" w:color="auto"/>
        <w:bottom w:val="none" w:sz="0" w:space="0" w:color="auto"/>
        <w:right w:val="none" w:sz="0" w:space="0" w:color="auto"/>
      </w:divBdr>
    </w:div>
    <w:div w:id="1178304506">
      <w:bodyDiv w:val="1"/>
      <w:marLeft w:val="0"/>
      <w:marRight w:val="0"/>
      <w:marTop w:val="0"/>
      <w:marBottom w:val="0"/>
      <w:divBdr>
        <w:top w:val="none" w:sz="0" w:space="0" w:color="auto"/>
        <w:left w:val="none" w:sz="0" w:space="0" w:color="auto"/>
        <w:bottom w:val="none" w:sz="0" w:space="0" w:color="auto"/>
        <w:right w:val="none" w:sz="0" w:space="0" w:color="auto"/>
      </w:divBdr>
    </w:div>
    <w:div w:id="1279527009">
      <w:bodyDiv w:val="1"/>
      <w:marLeft w:val="0"/>
      <w:marRight w:val="0"/>
      <w:marTop w:val="0"/>
      <w:marBottom w:val="0"/>
      <w:divBdr>
        <w:top w:val="none" w:sz="0" w:space="0" w:color="auto"/>
        <w:left w:val="none" w:sz="0" w:space="0" w:color="auto"/>
        <w:bottom w:val="none" w:sz="0" w:space="0" w:color="auto"/>
        <w:right w:val="none" w:sz="0" w:space="0" w:color="auto"/>
      </w:divBdr>
    </w:div>
    <w:div w:id="1280071481">
      <w:bodyDiv w:val="1"/>
      <w:marLeft w:val="0"/>
      <w:marRight w:val="0"/>
      <w:marTop w:val="0"/>
      <w:marBottom w:val="0"/>
      <w:divBdr>
        <w:top w:val="none" w:sz="0" w:space="0" w:color="auto"/>
        <w:left w:val="none" w:sz="0" w:space="0" w:color="auto"/>
        <w:bottom w:val="none" w:sz="0" w:space="0" w:color="auto"/>
        <w:right w:val="none" w:sz="0" w:space="0" w:color="auto"/>
      </w:divBdr>
      <w:divsChild>
        <w:div w:id="2053074128">
          <w:marLeft w:val="547"/>
          <w:marRight w:val="0"/>
          <w:marTop w:val="200"/>
          <w:marBottom w:val="0"/>
          <w:divBdr>
            <w:top w:val="none" w:sz="0" w:space="0" w:color="auto"/>
            <w:left w:val="none" w:sz="0" w:space="0" w:color="auto"/>
            <w:bottom w:val="none" w:sz="0" w:space="0" w:color="auto"/>
            <w:right w:val="none" w:sz="0" w:space="0" w:color="auto"/>
          </w:divBdr>
        </w:div>
        <w:div w:id="1239751119">
          <w:marLeft w:val="547"/>
          <w:marRight w:val="0"/>
          <w:marTop w:val="200"/>
          <w:marBottom w:val="0"/>
          <w:divBdr>
            <w:top w:val="none" w:sz="0" w:space="0" w:color="auto"/>
            <w:left w:val="none" w:sz="0" w:space="0" w:color="auto"/>
            <w:bottom w:val="none" w:sz="0" w:space="0" w:color="auto"/>
            <w:right w:val="none" w:sz="0" w:space="0" w:color="auto"/>
          </w:divBdr>
        </w:div>
        <w:div w:id="1169247920">
          <w:marLeft w:val="547"/>
          <w:marRight w:val="0"/>
          <w:marTop w:val="200"/>
          <w:marBottom w:val="0"/>
          <w:divBdr>
            <w:top w:val="none" w:sz="0" w:space="0" w:color="auto"/>
            <w:left w:val="none" w:sz="0" w:space="0" w:color="auto"/>
            <w:bottom w:val="none" w:sz="0" w:space="0" w:color="auto"/>
            <w:right w:val="none" w:sz="0" w:space="0" w:color="auto"/>
          </w:divBdr>
        </w:div>
      </w:divsChild>
    </w:div>
    <w:div w:id="1287467338">
      <w:bodyDiv w:val="1"/>
      <w:marLeft w:val="0"/>
      <w:marRight w:val="0"/>
      <w:marTop w:val="0"/>
      <w:marBottom w:val="0"/>
      <w:divBdr>
        <w:top w:val="none" w:sz="0" w:space="0" w:color="auto"/>
        <w:left w:val="none" w:sz="0" w:space="0" w:color="auto"/>
        <w:bottom w:val="none" w:sz="0" w:space="0" w:color="auto"/>
        <w:right w:val="none" w:sz="0" w:space="0" w:color="auto"/>
      </w:divBdr>
    </w:div>
    <w:div w:id="1324703344">
      <w:bodyDiv w:val="1"/>
      <w:marLeft w:val="0"/>
      <w:marRight w:val="0"/>
      <w:marTop w:val="0"/>
      <w:marBottom w:val="0"/>
      <w:divBdr>
        <w:top w:val="none" w:sz="0" w:space="0" w:color="auto"/>
        <w:left w:val="none" w:sz="0" w:space="0" w:color="auto"/>
        <w:bottom w:val="none" w:sz="0" w:space="0" w:color="auto"/>
        <w:right w:val="none" w:sz="0" w:space="0" w:color="auto"/>
      </w:divBdr>
    </w:div>
    <w:div w:id="1352563626">
      <w:bodyDiv w:val="1"/>
      <w:marLeft w:val="0"/>
      <w:marRight w:val="0"/>
      <w:marTop w:val="0"/>
      <w:marBottom w:val="0"/>
      <w:divBdr>
        <w:top w:val="none" w:sz="0" w:space="0" w:color="auto"/>
        <w:left w:val="none" w:sz="0" w:space="0" w:color="auto"/>
        <w:bottom w:val="none" w:sz="0" w:space="0" w:color="auto"/>
        <w:right w:val="none" w:sz="0" w:space="0" w:color="auto"/>
      </w:divBdr>
      <w:divsChild>
        <w:div w:id="5526354">
          <w:marLeft w:val="547"/>
          <w:marRight w:val="0"/>
          <w:marTop w:val="200"/>
          <w:marBottom w:val="0"/>
          <w:divBdr>
            <w:top w:val="none" w:sz="0" w:space="0" w:color="auto"/>
            <w:left w:val="none" w:sz="0" w:space="0" w:color="auto"/>
            <w:bottom w:val="none" w:sz="0" w:space="0" w:color="auto"/>
            <w:right w:val="none" w:sz="0" w:space="0" w:color="auto"/>
          </w:divBdr>
        </w:div>
        <w:div w:id="1058673677">
          <w:marLeft w:val="547"/>
          <w:marRight w:val="0"/>
          <w:marTop w:val="200"/>
          <w:marBottom w:val="0"/>
          <w:divBdr>
            <w:top w:val="none" w:sz="0" w:space="0" w:color="auto"/>
            <w:left w:val="none" w:sz="0" w:space="0" w:color="auto"/>
            <w:bottom w:val="none" w:sz="0" w:space="0" w:color="auto"/>
            <w:right w:val="none" w:sz="0" w:space="0" w:color="auto"/>
          </w:divBdr>
        </w:div>
      </w:divsChild>
    </w:div>
    <w:div w:id="1357275064">
      <w:bodyDiv w:val="1"/>
      <w:marLeft w:val="0"/>
      <w:marRight w:val="0"/>
      <w:marTop w:val="0"/>
      <w:marBottom w:val="0"/>
      <w:divBdr>
        <w:top w:val="none" w:sz="0" w:space="0" w:color="auto"/>
        <w:left w:val="none" w:sz="0" w:space="0" w:color="auto"/>
        <w:bottom w:val="none" w:sz="0" w:space="0" w:color="auto"/>
        <w:right w:val="none" w:sz="0" w:space="0" w:color="auto"/>
      </w:divBdr>
    </w:div>
    <w:div w:id="1381202648">
      <w:bodyDiv w:val="1"/>
      <w:marLeft w:val="0"/>
      <w:marRight w:val="0"/>
      <w:marTop w:val="0"/>
      <w:marBottom w:val="0"/>
      <w:divBdr>
        <w:top w:val="none" w:sz="0" w:space="0" w:color="auto"/>
        <w:left w:val="none" w:sz="0" w:space="0" w:color="auto"/>
        <w:bottom w:val="none" w:sz="0" w:space="0" w:color="auto"/>
        <w:right w:val="none" w:sz="0" w:space="0" w:color="auto"/>
      </w:divBdr>
      <w:divsChild>
        <w:div w:id="893203234">
          <w:marLeft w:val="547"/>
          <w:marRight w:val="0"/>
          <w:marTop w:val="200"/>
          <w:marBottom w:val="0"/>
          <w:divBdr>
            <w:top w:val="none" w:sz="0" w:space="0" w:color="auto"/>
            <w:left w:val="none" w:sz="0" w:space="0" w:color="auto"/>
            <w:bottom w:val="none" w:sz="0" w:space="0" w:color="auto"/>
            <w:right w:val="none" w:sz="0" w:space="0" w:color="auto"/>
          </w:divBdr>
        </w:div>
        <w:div w:id="1679766470">
          <w:marLeft w:val="547"/>
          <w:marRight w:val="0"/>
          <w:marTop w:val="200"/>
          <w:marBottom w:val="0"/>
          <w:divBdr>
            <w:top w:val="none" w:sz="0" w:space="0" w:color="auto"/>
            <w:left w:val="none" w:sz="0" w:space="0" w:color="auto"/>
            <w:bottom w:val="none" w:sz="0" w:space="0" w:color="auto"/>
            <w:right w:val="none" w:sz="0" w:space="0" w:color="auto"/>
          </w:divBdr>
        </w:div>
        <w:div w:id="1993636761">
          <w:marLeft w:val="547"/>
          <w:marRight w:val="0"/>
          <w:marTop w:val="200"/>
          <w:marBottom w:val="0"/>
          <w:divBdr>
            <w:top w:val="none" w:sz="0" w:space="0" w:color="auto"/>
            <w:left w:val="none" w:sz="0" w:space="0" w:color="auto"/>
            <w:bottom w:val="none" w:sz="0" w:space="0" w:color="auto"/>
            <w:right w:val="none" w:sz="0" w:space="0" w:color="auto"/>
          </w:divBdr>
        </w:div>
        <w:div w:id="1664965574">
          <w:marLeft w:val="547"/>
          <w:marRight w:val="0"/>
          <w:marTop w:val="200"/>
          <w:marBottom w:val="0"/>
          <w:divBdr>
            <w:top w:val="none" w:sz="0" w:space="0" w:color="auto"/>
            <w:left w:val="none" w:sz="0" w:space="0" w:color="auto"/>
            <w:bottom w:val="none" w:sz="0" w:space="0" w:color="auto"/>
            <w:right w:val="none" w:sz="0" w:space="0" w:color="auto"/>
          </w:divBdr>
        </w:div>
      </w:divsChild>
    </w:div>
    <w:div w:id="1388525453">
      <w:bodyDiv w:val="1"/>
      <w:marLeft w:val="0"/>
      <w:marRight w:val="0"/>
      <w:marTop w:val="0"/>
      <w:marBottom w:val="0"/>
      <w:divBdr>
        <w:top w:val="none" w:sz="0" w:space="0" w:color="auto"/>
        <w:left w:val="none" w:sz="0" w:space="0" w:color="auto"/>
        <w:bottom w:val="none" w:sz="0" w:space="0" w:color="auto"/>
        <w:right w:val="none" w:sz="0" w:space="0" w:color="auto"/>
      </w:divBdr>
      <w:divsChild>
        <w:div w:id="2072993922">
          <w:marLeft w:val="547"/>
          <w:marRight w:val="0"/>
          <w:marTop w:val="200"/>
          <w:marBottom w:val="0"/>
          <w:divBdr>
            <w:top w:val="none" w:sz="0" w:space="0" w:color="auto"/>
            <w:left w:val="none" w:sz="0" w:space="0" w:color="auto"/>
            <w:bottom w:val="none" w:sz="0" w:space="0" w:color="auto"/>
            <w:right w:val="none" w:sz="0" w:space="0" w:color="auto"/>
          </w:divBdr>
        </w:div>
        <w:div w:id="1621259216">
          <w:marLeft w:val="547"/>
          <w:marRight w:val="0"/>
          <w:marTop w:val="200"/>
          <w:marBottom w:val="0"/>
          <w:divBdr>
            <w:top w:val="none" w:sz="0" w:space="0" w:color="auto"/>
            <w:left w:val="none" w:sz="0" w:space="0" w:color="auto"/>
            <w:bottom w:val="none" w:sz="0" w:space="0" w:color="auto"/>
            <w:right w:val="none" w:sz="0" w:space="0" w:color="auto"/>
          </w:divBdr>
        </w:div>
        <w:div w:id="1908957213">
          <w:marLeft w:val="547"/>
          <w:marRight w:val="0"/>
          <w:marTop w:val="200"/>
          <w:marBottom w:val="0"/>
          <w:divBdr>
            <w:top w:val="none" w:sz="0" w:space="0" w:color="auto"/>
            <w:left w:val="none" w:sz="0" w:space="0" w:color="auto"/>
            <w:bottom w:val="none" w:sz="0" w:space="0" w:color="auto"/>
            <w:right w:val="none" w:sz="0" w:space="0" w:color="auto"/>
          </w:divBdr>
        </w:div>
      </w:divsChild>
    </w:div>
    <w:div w:id="1418867281">
      <w:bodyDiv w:val="1"/>
      <w:marLeft w:val="0"/>
      <w:marRight w:val="0"/>
      <w:marTop w:val="0"/>
      <w:marBottom w:val="0"/>
      <w:divBdr>
        <w:top w:val="none" w:sz="0" w:space="0" w:color="auto"/>
        <w:left w:val="none" w:sz="0" w:space="0" w:color="auto"/>
        <w:bottom w:val="none" w:sz="0" w:space="0" w:color="auto"/>
        <w:right w:val="none" w:sz="0" w:space="0" w:color="auto"/>
      </w:divBdr>
      <w:divsChild>
        <w:div w:id="217936107">
          <w:marLeft w:val="547"/>
          <w:marRight w:val="0"/>
          <w:marTop w:val="200"/>
          <w:marBottom w:val="0"/>
          <w:divBdr>
            <w:top w:val="none" w:sz="0" w:space="0" w:color="auto"/>
            <w:left w:val="none" w:sz="0" w:space="0" w:color="auto"/>
            <w:bottom w:val="none" w:sz="0" w:space="0" w:color="auto"/>
            <w:right w:val="none" w:sz="0" w:space="0" w:color="auto"/>
          </w:divBdr>
        </w:div>
        <w:div w:id="1394041141">
          <w:marLeft w:val="547"/>
          <w:marRight w:val="0"/>
          <w:marTop w:val="200"/>
          <w:marBottom w:val="0"/>
          <w:divBdr>
            <w:top w:val="none" w:sz="0" w:space="0" w:color="auto"/>
            <w:left w:val="none" w:sz="0" w:space="0" w:color="auto"/>
            <w:bottom w:val="none" w:sz="0" w:space="0" w:color="auto"/>
            <w:right w:val="none" w:sz="0" w:space="0" w:color="auto"/>
          </w:divBdr>
        </w:div>
        <w:div w:id="1209029153">
          <w:marLeft w:val="547"/>
          <w:marRight w:val="0"/>
          <w:marTop w:val="200"/>
          <w:marBottom w:val="0"/>
          <w:divBdr>
            <w:top w:val="none" w:sz="0" w:space="0" w:color="auto"/>
            <w:left w:val="none" w:sz="0" w:space="0" w:color="auto"/>
            <w:bottom w:val="none" w:sz="0" w:space="0" w:color="auto"/>
            <w:right w:val="none" w:sz="0" w:space="0" w:color="auto"/>
          </w:divBdr>
        </w:div>
      </w:divsChild>
    </w:div>
    <w:div w:id="1439132771">
      <w:bodyDiv w:val="1"/>
      <w:marLeft w:val="0"/>
      <w:marRight w:val="0"/>
      <w:marTop w:val="0"/>
      <w:marBottom w:val="0"/>
      <w:divBdr>
        <w:top w:val="none" w:sz="0" w:space="0" w:color="auto"/>
        <w:left w:val="none" w:sz="0" w:space="0" w:color="auto"/>
        <w:bottom w:val="none" w:sz="0" w:space="0" w:color="auto"/>
        <w:right w:val="none" w:sz="0" w:space="0" w:color="auto"/>
      </w:divBdr>
    </w:div>
    <w:div w:id="1459493315">
      <w:bodyDiv w:val="1"/>
      <w:marLeft w:val="0"/>
      <w:marRight w:val="0"/>
      <w:marTop w:val="0"/>
      <w:marBottom w:val="0"/>
      <w:divBdr>
        <w:top w:val="none" w:sz="0" w:space="0" w:color="auto"/>
        <w:left w:val="none" w:sz="0" w:space="0" w:color="auto"/>
        <w:bottom w:val="none" w:sz="0" w:space="0" w:color="auto"/>
        <w:right w:val="none" w:sz="0" w:space="0" w:color="auto"/>
      </w:divBdr>
      <w:divsChild>
        <w:div w:id="1098794738">
          <w:marLeft w:val="446"/>
          <w:marRight w:val="0"/>
          <w:marTop w:val="115"/>
          <w:marBottom w:val="120"/>
          <w:divBdr>
            <w:top w:val="none" w:sz="0" w:space="0" w:color="auto"/>
            <w:left w:val="none" w:sz="0" w:space="0" w:color="auto"/>
            <w:bottom w:val="none" w:sz="0" w:space="0" w:color="auto"/>
            <w:right w:val="none" w:sz="0" w:space="0" w:color="auto"/>
          </w:divBdr>
        </w:div>
        <w:div w:id="1087464292">
          <w:marLeft w:val="446"/>
          <w:marRight w:val="0"/>
          <w:marTop w:val="115"/>
          <w:marBottom w:val="120"/>
          <w:divBdr>
            <w:top w:val="none" w:sz="0" w:space="0" w:color="auto"/>
            <w:left w:val="none" w:sz="0" w:space="0" w:color="auto"/>
            <w:bottom w:val="none" w:sz="0" w:space="0" w:color="auto"/>
            <w:right w:val="none" w:sz="0" w:space="0" w:color="auto"/>
          </w:divBdr>
        </w:div>
        <w:div w:id="1986008745">
          <w:marLeft w:val="446"/>
          <w:marRight w:val="0"/>
          <w:marTop w:val="115"/>
          <w:marBottom w:val="120"/>
          <w:divBdr>
            <w:top w:val="none" w:sz="0" w:space="0" w:color="auto"/>
            <w:left w:val="none" w:sz="0" w:space="0" w:color="auto"/>
            <w:bottom w:val="none" w:sz="0" w:space="0" w:color="auto"/>
            <w:right w:val="none" w:sz="0" w:space="0" w:color="auto"/>
          </w:divBdr>
        </w:div>
      </w:divsChild>
    </w:div>
    <w:div w:id="1470828120">
      <w:bodyDiv w:val="1"/>
      <w:marLeft w:val="0"/>
      <w:marRight w:val="0"/>
      <w:marTop w:val="0"/>
      <w:marBottom w:val="0"/>
      <w:divBdr>
        <w:top w:val="none" w:sz="0" w:space="0" w:color="auto"/>
        <w:left w:val="none" w:sz="0" w:space="0" w:color="auto"/>
        <w:bottom w:val="none" w:sz="0" w:space="0" w:color="auto"/>
        <w:right w:val="none" w:sz="0" w:space="0" w:color="auto"/>
      </w:divBdr>
    </w:div>
    <w:div w:id="1474829284">
      <w:bodyDiv w:val="1"/>
      <w:marLeft w:val="0"/>
      <w:marRight w:val="0"/>
      <w:marTop w:val="0"/>
      <w:marBottom w:val="0"/>
      <w:divBdr>
        <w:top w:val="none" w:sz="0" w:space="0" w:color="auto"/>
        <w:left w:val="none" w:sz="0" w:space="0" w:color="auto"/>
        <w:bottom w:val="none" w:sz="0" w:space="0" w:color="auto"/>
        <w:right w:val="none" w:sz="0" w:space="0" w:color="auto"/>
      </w:divBdr>
      <w:divsChild>
        <w:div w:id="1046880307">
          <w:marLeft w:val="547"/>
          <w:marRight w:val="0"/>
          <w:marTop w:val="200"/>
          <w:marBottom w:val="0"/>
          <w:divBdr>
            <w:top w:val="none" w:sz="0" w:space="0" w:color="auto"/>
            <w:left w:val="none" w:sz="0" w:space="0" w:color="auto"/>
            <w:bottom w:val="none" w:sz="0" w:space="0" w:color="auto"/>
            <w:right w:val="none" w:sz="0" w:space="0" w:color="auto"/>
          </w:divBdr>
        </w:div>
      </w:divsChild>
    </w:div>
    <w:div w:id="1515412779">
      <w:bodyDiv w:val="1"/>
      <w:marLeft w:val="0"/>
      <w:marRight w:val="0"/>
      <w:marTop w:val="0"/>
      <w:marBottom w:val="0"/>
      <w:divBdr>
        <w:top w:val="none" w:sz="0" w:space="0" w:color="auto"/>
        <w:left w:val="none" w:sz="0" w:space="0" w:color="auto"/>
        <w:bottom w:val="none" w:sz="0" w:space="0" w:color="auto"/>
        <w:right w:val="none" w:sz="0" w:space="0" w:color="auto"/>
      </w:divBdr>
      <w:divsChild>
        <w:div w:id="1536890712">
          <w:marLeft w:val="547"/>
          <w:marRight w:val="0"/>
          <w:marTop w:val="200"/>
          <w:marBottom w:val="0"/>
          <w:divBdr>
            <w:top w:val="none" w:sz="0" w:space="0" w:color="auto"/>
            <w:left w:val="none" w:sz="0" w:space="0" w:color="auto"/>
            <w:bottom w:val="none" w:sz="0" w:space="0" w:color="auto"/>
            <w:right w:val="none" w:sz="0" w:space="0" w:color="auto"/>
          </w:divBdr>
        </w:div>
        <w:div w:id="1845975038">
          <w:marLeft w:val="547"/>
          <w:marRight w:val="0"/>
          <w:marTop w:val="200"/>
          <w:marBottom w:val="0"/>
          <w:divBdr>
            <w:top w:val="none" w:sz="0" w:space="0" w:color="auto"/>
            <w:left w:val="none" w:sz="0" w:space="0" w:color="auto"/>
            <w:bottom w:val="none" w:sz="0" w:space="0" w:color="auto"/>
            <w:right w:val="none" w:sz="0" w:space="0" w:color="auto"/>
          </w:divBdr>
        </w:div>
      </w:divsChild>
    </w:div>
    <w:div w:id="1520969672">
      <w:bodyDiv w:val="1"/>
      <w:marLeft w:val="0"/>
      <w:marRight w:val="0"/>
      <w:marTop w:val="0"/>
      <w:marBottom w:val="0"/>
      <w:divBdr>
        <w:top w:val="none" w:sz="0" w:space="0" w:color="auto"/>
        <w:left w:val="none" w:sz="0" w:space="0" w:color="auto"/>
        <w:bottom w:val="none" w:sz="0" w:space="0" w:color="auto"/>
        <w:right w:val="none" w:sz="0" w:space="0" w:color="auto"/>
      </w:divBdr>
    </w:div>
    <w:div w:id="1544974905">
      <w:bodyDiv w:val="1"/>
      <w:marLeft w:val="0"/>
      <w:marRight w:val="0"/>
      <w:marTop w:val="0"/>
      <w:marBottom w:val="0"/>
      <w:divBdr>
        <w:top w:val="none" w:sz="0" w:space="0" w:color="auto"/>
        <w:left w:val="none" w:sz="0" w:space="0" w:color="auto"/>
        <w:bottom w:val="none" w:sz="0" w:space="0" w:color="auto"/>
        <w:right w:val="none" w:sz="0" w:space="0" w:color="auto"/>
      </w:divBdr>
    </w:div>
    <w:div w:id="1670019414">
      <w:bodyDiv w:val="1"/>
      <w:marLeft w:val="0"/>
      <w:marRight w:val="0"/>
      <w:marTop w:val="0"/>
      <w:marBottom w:val="0"/>
      <w:divBdr>
        <w:top w:val="none" w:sz="0" w:space="0" w:color="auto"/>
        <w:left w:val="none" w:sz="0" w:space="0" w:color="auto"/>
        <w:bottom w:val="none" w:sz="0" w:space="0" w:color="auto"/>
        <w:right w:val="none" w:sz="0" w:space="0" w:color="auto"/>
      </w:divBdr>
      <w:divsChild>
        <w:div w:id="792600294">
          <w:marLeft w:val="547"/>
          <w:marRight w:val="0"/>
          <w:marTop w:val="200"/>
          <w:marBottom w:val="0"/>
          <w:divBdr>
            <w:top w:val="none" w:sz="0" w:space="0" w:color="auto"/>
            <w:left w:val="none" w:sz="0" w:space="0" w:color="auto"/>
            <w:bottom w:val="none" w:sz="0" w:space="0" w:color="auto"/>
            <w:right w:val="none" w:sz="0" w:space="0" w:color="auto"/>
          </w:divBdr>
        </w:div>
        <w:div w:id="801114207">
          <w:marLeft w:val="547"/>
          <w:marRight w:val="0"/>
          <w:marTop w:val="200"/>
          <w:marBottom w:val="0"/>
          <w:divBdr>
            <w:top w:val="none" w:sz="0" w:space="0" w:color="auto"/>
            <w:left w:val="none" w:sz="0" w:space="0" w:color="auto"/>
            <w:bottom w:val="none" w:sz="0" w:space="0" w:color="auto"/>
            <w:right w:val="none" w:sz="0" w:space="0" w:color="auto"/>
          </w:divBdr>
        </w:div>
        <w:div w:id="1745755564">
          <w:marLeft w:val="547"/>
          <w:marRight w:val="0"/>
          <w:marTop w:val="200"/>
          <w:marBottom w:val="0"/>
          <w:divBdr>
            <w:top w:val="none" w:sz="0" w:space="0" w:color="auto"/>
            <w:left w:val="none" w:sz="0" w:space="0" w:color="auto"/>
            <w:bottom w:val="none" w:sz="0" w:space="0" w:color="auto"/>
            <w:right w:val="none" w:sz="0" w:space="0" w:color="auto"/>
          </w:divBdr>
        </w:div>
        <w:div w:id="1953971667">
          <w:marLeft w:val="547"/>
          <w:marRight w:val="0"/>
          <w:marTop w:val="200"/>
          <w:marBottom w:val="0"/>
          <w:divBdr>
            <w:top w:val="none" w:sz="0" w:space="0" w:color="auto"/>
            <w:left w:val="none" w:sz="0" w:space="0" w:color="auto"/>
            <w:bottom w:val="none" w:sz="0" w:space="0" w:color="auto"/>
            <w:right w:val="none" w:sz="0" w:space="0" w:color="auto"/>
          </w:divBdr>
        </w:div>
      </w:divsChild>
    </w:div>
    <w:div w:id="1705670200">
      <w:bodyDiv w:val="1"/>
      <w:marLeft w:val="0"/>
      <w:marRight w:val="0"/>
      <w:marTop w:val="0"/>
      <w:marBottom w:val="0"/>
      <w:divBdr>
        <w:top w:val="none" w:sz="0" w:space="0" w:color="auto"/>
        <w:left w:val="none" w:sz="0" w:space="0" w:color="auto"/>
        <w:bottom w:val="none" w:sz="0" w:space="0" w:color="auto"/>
        <w:right w:val="none" w:sz="0" w:space="0" w:color="auto"/>
      </w:divBdr>
      <w:divsChild>
        <w:div w:id="1484392708">
          <w:marLeft w:val="446"/>
          <w:marRight w:val="0"/>
          <w:marTop w:val="115"/>
          <w:marBottom w:val="120"/>
          <w:divBdr>
            <w:top w:val="none" w:sz="0" w:space="0" w:color="auto"/>
            <w:left w:val="none" w:sz="0" w:space="0" w:color="auto"/>
            <w:bottom w:val="none" w:sz="0" w:space="0" w:color="auto"/>
            <w:right w:val="none" w:sz="0" w:space="0" w:color="auto"/>
          </w:divBdr>
        </w:div>
        <w:div w:id="2106148481">
          <w:marLeft w:val="446"/>
          <w:marRight w:val="0"/>
          <w:marTop w:val="115"/>
          <w:marBottom w:val="120"/>
          <w:divBdr>
            <w:top w:val="none" w:sz="0" w:space="0" w:color="auto"/>
            <w:left w:val="none" w:sz="0" w:space="0" w:color="auto"/>
            <w:bottom w:val="none" w:sz="0" w:space="0" w:color="auto"/>
            <w:right w:val="none" w:sz="0" w:space="0" w:color="auto"/>
          </w:divBdr>
        </w:div>
      </w:divsChild>
    </w:div>
    <w:div w:id="1726568379">
      <w:bodyDiv w:val="1"/>
      <w:marLeft w:val="0"/>
      <w:marRight w:val="0"/>
      <w:marTop w:val="0"/>
      <w:marBottom w:val="0"/>
      <w:divBdr>
        <w:top w:val="none" w:sz="0" w:space="0" w:color="auto"/>
        <w:left w:val="none" w:sz="0" w:space="0" w:color="auto"/>
        <w:bottom w:val="none" w:sz="0" w:space="0" w:color="auto"/>
        <w:right w:val="none" w:sz="0" w:space="0" w:color="auto"/>
      </w:divBdr>
    </w:div>
    <w:div w:id="1764105728">
      <w:bodyDiv w:val="1"/>
      <w:marLeft w:val="0"/>
      <w:marRight w:val="0"/>
      <w:marTop w:val="0"/>
      <w:marBottom w:val="0"/>
      <w:divBdr>
        <w:top w:val="none" w:sz="0" w:space="0" w:color="auto"/>
        <w:left w:val="none" w:sz="0" w:space="0" w:color="auto"/>
        <w:bottom w:val="none" w:sz="0" w:space="0" w:color="auto"/>
        <w:right w:val="none" w:sz="0" w:space="0" w:color="auto"/>
      </w:divBdr>
    </w:div>
    <w:div w:id="1784299105">
      <w:bodyDiv w:val="1"/>
      <w:marLeft w:val="0"/>
      <w:marRight w:val="0"/>
      <w:marTop w:val="0"/>
      <w:marBottom w:val="0"/>
      <w:divBdr>
        <w:top w:val="none" w:sz="0" w:space="0" w:color="auto"/>
        <w:left w:val="none" w:sz="0" w:space="0" w:color="auto"/>
        <w:bottom w:val="none" w:sz="0" w:space="0" w:color="auto"/>
        <w:right w:val="none" w:sz="0" w:space="0" w:color="auto"/>
      </w:divBdr>
      <w:divsChild>
        <w:div w:id="2054113701">
          <w:marLeft w:val="446"/>
          <w:marRight w:val="0"/>
          <w:marTop w:val="115"/>
          <w:marBottom w:val="120"/>
          <w:divBdr>
            <w:top w:val="none" w:sz="0" w:space="0" w:color="auto"/>
            <w:left w:val="none" w:sz="0" w:space="0" w:color="auto"/>
            <w:bottom w:val="none" w:sz="0" w:space="0" w:color="auto"/>
            <w:right w:val="none" w:sz="0" w:space="0" w:color="auto"/>
          </w:divBdr>
        </w:div>
      </w:divsChild>
    </w:div>
    <w:div w:id="1800995272">
      <w:bodyDiv w:val="1"/>
      <w:marLeft w:val="0"/>
      <w:marRight w:val="0"/>
      <w:marTop w:val="0"/>
      <w:marBottom w:val="0"/>
      <w:divBdr>
        <w:top w:val="none" w:sz="0" w:space="0" w:color="auto"/>
        <w:left w:val="none" w:sz="0" w:space="0" w:color="auto"/>
        <w:bottom w:val="none" w:sz="0" w:space="0" w:color="auto"/>
        <w:right w:val="none" w:sz="0" w:space="0" w:color="auto"/>
      </w:divBdr>
      <w:divsChild>
        <w:div w:id="338198063">
          <w:marLeft w:val="446"/>
          <w:marRight w:val="0"/>
          <w:marTop w:val="125"/>
          <w:marBottom w:val="120"/>
          <w:divBdr>
            <w:top w:val="none" w:sz="0" w:space="0" w:color="auto"/>
            <w:left w:val="none" w:sz="0" w:space="0" w:color="auto"/>
            <w:bottom w:val="none" w:sz="0" w:space="0" w:color="auto"/>
            <w:right w:val="none" w:sz="0" w:space="0" w:color="auto"/>
          </w:divBdr>
        </w:div>
        <w:div w:id="932083259">
          <w:marLeft w:val="446"/>
          <w:marRight w:val="0"/>
          <w:marTop w:val="125"/>
          <w:marBottom w:val="120"/>
          <w:divBdr>
            <w:top w:val="none" w:sz="0" w:space="0" w:color="auto"/>
            <w:left w:val="none" w:sz="0" w:space="0" w:color="auto"/>
            <w:bottom w:val="none" w:sz="0" w:space="0" w:color="auto"/>
            <w:right w:val="none" w:sz="0" w:space="0" w:color="auto"/>
          </w:divBdr>
        </w:div>
      </w:divsChild>
    </w:div>
    <w:div w:id="1815368881">
      <w:bodyDiv w:val="1"/>
      <w:marLeft w:val="0"/>
      <w:marRight w:val="0"/>
      <w:marTop w:val="0"/>
      <w:marBottom w:val="0"/>
      <w:divBdr>
        <w:top w:val="none" w:sz="0" w:space="0" w:color="auto"/>
        <w:left w:val="none" w:sz="0" w:space="0" w:color="auto"/>
        <w:bottom w:val="none" w:sz="0" w:space="0" w:color="auto"/>
        <w:right w:val="none" w:sz="0" w:space="0" w:color="auto"/>
      </w:divBdr>
      <w:divsChild>
        <w:div w:id="734204895">
          <w:marLeft w:val="0"/>
          <w:marRight w:val="0"/>
          <w:marTop w:val="0"/>
          <w:marBottom w:val="0"/>
          <w:divBdr>
            <w:top w:val="none" w:sz="0" w:space="0" w:color="auto"/>
            <w:left w:val="none" w:sz="0" w:space="0" w:color="auto"/>
            <w:bottom w:val="none" w:sz="0" w:space="0" w:color="auto"/>
            <w:right w:val="none" w:sz="0" w:space="0" w:color="auto"/>
          </w:divBdr>
          <w:divsChild>
            <w:div w:id="655302587">
              <w:marLeft w:val="0"/>
              <w:marRight w:val="0"/>
              <w:marTop w:val="0"/>
              <w:marBottom w:val="0"/>
              <w:divBdr>
                <w:top w:val="none" w:sz="0" w:space="0" w:color="auto"/>
                <w:left w:val="none" w:sz="0" w:space="0" w:color="auto"/>
                <w:bottom w:val="none" w:sz="0" w:space="0" w:color="auto"/>
                <w:right w:val="none" w:sz="0" w:space="0" w:color="auto"/>
              </w:divBdr>
            </w:div>
            <w:div w:id="1580826148">
              <w:marLeft w:val="0"/>
              <w:marRight w:val="0"/>
              <w:marTop w:val="0"/>
              <w:marBottom w:val="0"/>
              <w:divBdr>
                <w:top w:val="none" w:sz="0" w:space="0" w:color="auto"/>
                <w:left w:val="none" w:sz="0" w:space="0" w:color="auto"/>
                <w:bottom w:val="none" w:sz="0" w:space="0" w:color="auto"/>
                <w:right w:val="none" w:sz="0" w:space="0" w:color="auto"/>
              </w:divBdr>
            </w:div>
            <w:div w:id="1378703968">
              <w:marLeft w:val="0"/>
              <w:marRight w:val="0"/>
              <w:marTop w:val="0"/>
              <w:marBottom w:val="0"/>
              <w:divBdr>
                <w:top w:val="none" w:sz="0" w:space="0" w:color="auto"/>
                <w:left w:val="none" w:sz="0" w:space="0" w:color="auto"/>
                <w:bottom w:val="none" w:sz="0" w:space="0" w:color="auto"/>
                <w:right w:val="none" w:sz="0" w:space="0" w:color="auto"/>
              </w:divBdr>
            </w:div>
            <w:div w:id="832914342">
              <w:marLeft w:val="0"/>
              <w:marRight w:val="0"/>
              <w:marTop w:val="0"/>
              <w:marBottom w:val="0"/>
              <w:divBdr>
                <w:top w:val="none" w:sz="0" w:space="0" w:color="auto"/>
                <w:left w:val="none" w:sz="0" w:space="0" w:color="auto"/>
                <w:bottom w:val="none" w:sz="0" w:space="0" w:color="auto"/>
                <w:right w:val="none" w:sz="0" w:space="0" w:color="auto"/>
              </w:divBdr>
            </w:div>
            <w:div w:id="1565490110">
              <w:marLeft w:val="0"/>
              <w:marRight w:val="0"/>
              <w:marTop w:val="0"/>
              <w:marBottom w:val="0"/>
              <w:divBdr>
                <w:top w:val="none" w:sz="0" w:space="0" w:color="auto"/>
                <w:left w:val="none" w:sz="0" w:space="0" w:color="auto"/>
                <w:bottom w:val="none" w:sz="0" w:space="0" w:color="auto"/>
                <w:right w:val="none" w:sz="0" w:space="0" w:color="auto"/>
              </w:divBdr>
            </w:div>
            <w:div w:id="1365253906">
              <w:marLeft w:val="0"/>
              <w:marRight w:val="0"/>
              <w:marTop w:val="0"/>
              <w:marBottom w:val="0"/>
              <w:divBdr>
                <w:top w:val="none" w:sz="0" w:space="0" w:color="auto"/>
                <w:left w:val="none" w:sz="0" w:space="0" w:color="auto"/>
                <w:bottom w:val="none" w:sz="0" w:space="0" w:color="auto"/>
                <w:right w:val="none" w:sz="0" w:space="0" w:color="auto"/>
              </w:divBdr>
            </w:div>
            <w:div w:id="2119174456">
              <w:marLeft w:val="0"/>
              <w:marRight w:val="0"/>
              <w:marTop w:val="0"/>
              <w:marBottom w:val="0"/>
              <w:divBdr>
                <w:top w:val="none" w:sz="0" w:space="0" w:color="auto"/>
                <w:left w:val="none" w:sz="0" w:space="0" w:color="auto"/>
                <w:bottom w:val="none" w:sz="0" w:space="0" w:color="auto"/>
                <w:right w:val="none" w:sz="0" w:space="0" w:color="auto"/>
              </w:divBdr>
            </w:div>
            <w:div w:id="652366825">
              <w:marLeft w:val="0"/>
              <w:marRight w:val="0"/>
              <w:marTop w:val="0"/>
              <w:marBottom w:val="0"/>
              <w:divBdr>
                <w:top w:val="none" w:sz="0" w:space="0" w:color="auto"/>
                <w:left w:val="none" w:sz="0" w:space="0" w:color="auto"/>
                <w:bottom w:val="none" w:sz="0" w:space="0" w:color="auto"/>
                <w:right w:val="none" w:sz="0" w:space="0" w:color="auto"/>
              </w:divBdr>
            </w:div>
            <w:div w:id="867913997">
              <w:marLeft w:val="0"/>
              <w:marRight w:val="0"/>
              <w:marTop w:val="0"/>
              <w:marBottom w:val="0"/>
              <w:divBdr>
                <w:top w:val="none" w:sz="0" w:space="0" w:color="auto"/>
                <w:left w:val="none" w:sz="0" w:space="0" w:color="auto"/>
                <w:bottom w:val="none" w:sz="0" w:space="0" w:color="auto"/>
                <w:right w:val="none" w:sz="0" w:space="0" w:color="auto"/>
              </w:divBdr>
            </w:div>
            <w:div w:id="71703720">
              <w:marLeft w:val="0"/>
              <w:marRight w:val="0"/>
              <w:marTop w:val="0"/>
              <w:marBottom w:val="0"/>
              <w:divBdr>
                <w:top w:val="none" w:sz="0" w:space="0" w:color="auto"/>
                <w:left w:val="none" w:sz="0" w:space="0" w:color="auto"/>
                <w:bottom w:val="none" w:sz="0" w:space="0" w:color="auto"/>
                <w:right w:val="none" w:sz="0" w:space="0" w:color="auto"/>
              </w:divBdr>
            </w:div>
            <w:div w:id="1956791272">
              <w:marLeft w:val="0"/>
              <w:marRight w:val="0"/>
              <w:marTop w:val="0"/>
              <w:marBottom w:val="0"/>
              <w:divBdr>
                <w:top w:val="none" w:sz="0" w:space="0" w:color="auto"/>
                <w:left w:val="none" w:sz="0" w:space="0" w:color="auto"/>
                <w:bottom w:val="none" w:sz="0" w:space="0" w:color="auto"/>
                <w:right w:val="none" w:sz="0" w:space="0" w:color="auto"/>
              </w:divBdr>
            </w:div>
            <w:div w:id="884413760">
              <w:marLeft w:val="0"/>
              <w:marRight w:val="0"/>
              <w:marTop w:val="0"/>
              <w:marBottom w:val="0"/>
              <w:divBdr>
                <w:top w:val="none" w:sz="0" w:space="0" w:color="auto"/>
                <w:left w:val="none" w:sz="0" w:space="0" w:color="auto"/>
                <w:bottom w:val="none" w:sz="0" w:space="0" w:color="auto"/>
                <w:right w:val="none" w:sz="0" w:space="0" w:color="auto"/>
              </w:divBdr>
            </w:div>
            <w:div w:id="945770239">
              <w:marLeft w:val="0"/>
              <w:marRight w:val="0"/>
              <w:marTop w:val="0"/>
              <w:marBottom w:val="0"/>
              <w:divBdr>
                <w:top w:val="none" w:sz="0" w:space="0" w:color="auto"/>
                <w:left w:val="none" w:sz="0" w:space="0" w:color="auto"/>
                <w:bottom w:val="none" w:sz="0" w:space="0" w:color="auto"/>
                <w:right w:val="none" w:sz="0" w:space="0" w:color="auto"/>
              </w:divBdr>
            </w:div>
            <w:div w:id="640309656">
              <w:marLeft w:val="0"/>
              <w:marRight w:val="0"/>
              <w:marTop w:val="0"/>
              <w:marBottom w:val="0"/>
              <w:divBdr>
                <w:top w:val="none" w:sz="0" w:space="0" w:color="auto"/>
                <w:left w:val="none" w:sz="0" w:space="0" w:color="auto"/>
                <w:bottom w:val="none" w:sz="0" w:space="0" w:color="auto"/>
                <w:right w:val="none" w:sz="0" w:space="0" w:color="auto"/>
              </w:divBdr>
            </w:div>
            <w:div w:id="1296330707">
              <w:marLeft w:val="0"/>
              <w:marRight w:val="0"/>
              <w:marTop w:val="0"/>
              <w:marBottom w:val="0"/>
              <w:divBdr>
                <w:top w:val="none" w:sz="0" w:space="0" w:color="auto"/>
                <w:left w:val="none" w:sz="0" w:space="0" w:color="auto"/>
                <w:bottom w:val="none" w:sz="0" w:space="0" w:color="auto"/>
                <w:right w:val="none" w:sz="0" w:space="0" w:color="auto"/>
              </w:divBdr>
            </w:div>
            <w:div w:id="757142591">
              <w:marLeft w:val="0"/>
              <w:marRight w:val="0"/>
              <w:marTop w:val="0"/>
              <w:marBottom w:val="0"/>
              <w:divBdr>
                <w:top w:val="none" w:sz="0" w:space="0" w:color="auto"/>
                <w:left w:val="none" w:sz="0" w:space="0" w:color="auto"/>
                <w:bottom w:val="none" w:sz="0" w:space="0" w:color="auto"/>
                <w:right w:val="none" w:sz="0" w:space="0" w:color="auto"/>
              </w:divBdr>
            </w:div>
            <w:div w:id="1371418719">
              <w:marLeft w:val="0"/>
              <w:marRight w:val="0"/>
              <w:marTop w:val="0"/>
              <w:marBottom w:val="0"/>
              <w:divBdr>
                <w:top w:val="none" w:sz="0" w:space="0" w:color="auto"/>
                <w:left w:val="none" w:sz="0" w:space="0" w:color="auto"/>
                <w:bottom w:val="none" w:sz="0" w:space="0" w:color="auto"/>
                <w:right w:val="none" w:sz="0" w:space="0" w:color="auto"/>
              </w:divBdr>
            </w:div>
            <w:div w:id="1329363094">
              <w:marLeft w:val="0"/>
              <w:marRight w:val="0"/>
              <w:marTop w:val="0"/>
              <w:marBottom w:val="0"/>
              <w:divBdr>
                <w:top w:val="none" w:sz="0" w:space="0" w:color="auto"/>
                <w:left w:val="none" w:sz="0" w:space="0" w:color="auto"/>
                <w:bottom w:val="none" w:sz="0" w:space="0" w:color="auto"/>
                <w:right w:val="none" w:sz="0" w:space="0" w:color="auto"/>
              </w:divBdr>
            </w:div>
            <w:div w:id="1163199611">
              <w:marLeft w:val="0"/>
              <w:marRight w:val="0"/>
              <w:marTop w:val="0"/>
              <w:marBottom w:val="0"/>
              <w:divBdr>
                <w:top w:val="none" w:sz="0" w:space="0" w:color="auto"/>
                <w:left w:val="none" w:sz="0" w:space="0" w:color="auto"/>
                <w:bottom w:val="none" w:sz="0" w:space="0" w:color="auto"/>
                <w:right w:val="none" w:sz="0" w:space="0" w:color="auto"/>
              </w:divBdr>
            </w:div>
            <w:div w:id="1908297571">
              <w:marLeft w:val="0"/>
              <w:marRight w:val="0"/>
              <w:marTop w:val="0"/>
              <w:marBottom w:val="0"/>
              <w:divBdr>
                <w:top w:val="none" w:sz="0" w:space="0" w:color="auto"/>
                <w:left w:val="none" w:sz="0" w:space="0" w:color="auto"/>
                <w:bottom w:val="none" w:sz="0" w:space="0" w:color="auto"/>
                <w:right w:val="none" w:sz="0" w:space="0" w:color="auto"/>
              </w:divBdr>
            </w:div>
            <w:div w:id="900168803">
              <w:marLeft w:val="0"/>
              <w:marRight w:val="0"/>
              <w:marTop w:val="0"/>
              <w:marBottom w:val="0"/>
              <w:divBdr>
                <w:top w:val="none" w:sz="0" w:space="0" w:color="auto"/>
                <w:left w:val="none" w:sz="0" w:space="0" w:color="auto"/>
                <w:bottom w:val="none" w:sz="0" w:space="0" w:color="auto"/>
                <w:right w:val="none" w:sz="0" w:space="0" w:color="auto"/>
              </w:divBdr>
            </w:div>
            <w:div w:id="168183109">
              <w:marLeft w:val="0"/>
              <w:marRight w:val="0"/>
              <w:marTop w:val="0"/>
              <w:marBottom w:val="0"/>
              <w:divBdr>
                <w:top w:val="none" w:sz="0" w:space="0" w:color="auto"/>
                <w:left w:val="none" w:sz="0" w:space="0" w:color="auto"/>
                <w:bottom w:val="none" w:sz="0" w:space="0" w:color="auto"/>
                <w:right w:val="none" w:sz="0" w:space="0" w:color="auto"/>
              </w:divBdr>
            </w:div>
            <w:div w:id="63452332">
              <w:marLeft w:val="0"/>
              <w:marRight w:val="0"/>
              <w:marTop w:val="0"/>
              <w:marBottom w:val="0"/>
              <w:divBdr>
                <w:top w:val="none" w:sz="0" w:space="0" w:color="auto"/>
                <w:left w:val="none" w:sz="0" w:space="0" w:color="auto"/>
                <w:bottom w:val="none" w:sz="0" w:space="0" w:color="auto"/>
                <w:right w:val="none" w:sz="0" w:space="0" w:color="auto"/>
              </w:divBdr>
            </w:div>
            <w:div w:id="1404907504">
              <w:marLeft w:val="0"/>
              <w:marRight w:val="0"/>
              <w:marTop w:val="0"/>
              <w:marBottom w:val="0"/>
              <w:divBdr>
                <w:top w:val="none" w:sz="0" w:space="0" w:color="auto"/>
                <w:left w:val="none" w:sz="0" w:space="0" w:color="auto"/>
                <w:bottom w:val="none" w:sz="0" w:space="0" w:color="auto"/>
                <w:right w:val="none" w:sz="0" w:space="0" w:color="auto"/>
              </w:divBdr>
            </w:div>
            <w:div w:id="653027169">
              <w:marLeft w:val="0"/>
              <w:marRight w:val="0"/>
              <w:marTop w:val="0"/>
              <w:marBottom w:val="0"/>
              <w:divBdr>
                <w:top w:val="none" w:sz="0" w:space="0" w:color="auto"/>
                <w:left w:val="none" w:sz="0" w:space="0" w:color="auto"/>
                <w:bottom w:val="none" w:sz="0" w:space="0" w:color="auto"/>
                <w:right w:val="none" w:sz="0" w:space="0" w:color="auto"/>
              </w:divBdr>
            </w:div>
            <w:div w:id="492988351">
              <w:marLeft w:val="0"/>
              <w:marRight w:val="0"/>
              <w:marTop w:val="0"/>
              <w:marBottom w:val="0"/>
              <w:divBdr>
                <w:top w:val="none" w:sz="0" w:space="0" w:color="auto"/>
                <w:left w:val="none" w:sz="0" w:space="0" w:color="auto"/>
                <w:bottom w:val="none" w:sz="0" w:space="0" w:color="auto"/>
                <w:right w:val="none" w:sz="0" w:space="0" w:color="auto"/>
              </w:divBdr>
            </w:div>
            <w:div w:id="752122172">
              <w:marLeft w:val="0"/>
              <w:marRight w:val="0"/>
              <w:marTop w:val="0"/>
              <w:marBottom w:val="0"/>
              <w:divBdr>
                <w:top w:val="none" w:sz="0" w:space="0" w:color="auto"/>
                <w:left w:val="none" w:sz="0" w:space="0" w:color="auto"/>
                <w:bottom w:val="none" w:sz="0" w:space="0" w:color="auto"/>
                <w:right w:val="none" w:sz="0" w:space="0" w:color="auto"/>
              </w:divBdr>
            </w:div>
            <w:div w:id="452675476">
              <w:marLeft w:val="0"/>
              <w:marRight w:val="0"/>
              <w:marTop w:val="0"/>
              <w:marBottom w:val="0"/>
              <w:divBdr>
                <w:top w:val="none" w:sz="0" w:space="0" w:color="auto"/>
                <w:left w:val="none" w:sz="0" w:space="0" w:color="auto"/>
                <w:bottom w:val="none" w:sz="0" w:space="0" w:color="auto"/>
                <w:right w:val="none" w:sz="0" w:space="0" w:color="auto"/>
              </w:divBdr>
            </w:div>
            <w:div w:id="249702501">
              <w:marLeft w:val="0"/>
              <w:marRight w:val="0"/>
              <w:marTop w:val="0"/>
              <w:marBottom w:val="0"/>
              <w:divBdr>
                <w:top w:val="none" w:sz="0" w:space="0" w:color="auto"/>
                <w:left w:val="none" w:sz="0" w:space="0" w:color="auto"/>
                <w:bottom w:val="none" w:sz="0" w:space="0" w:color="auto"/>
                <w:right w:val="none" w:sz="0" w:space="0" w:color="auto"/>
              </w:divBdr>
            </w:div>
            <w:div w:id="870343863">
              <w:marLeft w:val="0"/>
              <w:marRight w:val="0"/>
              <w:marTop w:val="0"/>
              <w:marBottom w:val="0"/>
              <w:divBdr>
                <w:top w:val="none" w:sz="0" w:space="0" w:color="auto"/>
                <w:left w:val="none" w:sz="0" w:space="0" w:color="auto"/>
                <w:bottom w:val="none" w:sz="0" w:space="0" w:color="auto"/>
                <w:right w:val="none" w:sz="0" w:space="0" w:color="auto"/>
              </w:divBdr>
            </w:div>
            <w:div w:id="1518153925">
              <w:marLeft w:val="0"/>
              <w:marRight w:val="0"/>
              <w:marTop w:val="0"/>
              <w:marBottom w:val="0"/>
              <w:divBdr>
                <w:top w:val="none" w:sz="0" w:space="0" w:color="auto"/>
                <w:left w:val="none" w:sz="0" w:space="0" w:color="auto"/>
                <w:bottom w:val="none" w:sz="0" w:space="0" w:color="auto"/>
                <w:right w:val="none" w:sz="0" w:space="0" w:color="auto"/>
              </w:divBdr>
            </w:div>
            <w:div w:id="44939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780404">
      <w:bodyDiv w:val="1"/>
      <w:marLeft w:val="0"/>
      <w:marRight w:val="0"/>
      <w:marTop w:val="0"/>
      <w:marBottom w:val="0"/>
      <w:divBdr>
        <w:top w:val="none" w:sz="0" w:space="0" w:color="auto"/>
        <w:left w:val="none" w:sz="0" w:space="0" w:color="auto"/>
        <w:bottom w:val="none" w:sz="0" w:space="0" w:color="auto"/>
        <w:right w:val="none" w:sz="0" w:space="0" w:color="auto"/>
      </w:divBdr>
      <w:divsChild>
        <w:div w:id="925960015">
          <w:marLeft w:val="547"/>
          <w:marRight w:val="0"/>
          <w:marTop w:val="200"/>
          <w:marBottom w:val="0"/>
          <w:divBdr>
            <w:top w:val="none" w:sz="0" w:space="0" w:color="auto"/>
            <w:left w:val="none" w:sz="0" w:space="0" w:color="auto"/>
            <w:bottom w:val="none" w:sz="0" w:space="0" w:color="auto"/>
            <w:right w:val="none" w:sz="0" w:space="0" w:color="auto"/>
          </w:divBdr>
        </w:div>
      </w:divsChild>
    </w:div>
    <w:div w:id="1848398012">
      <w:bodyDiv w:val="1"/>
      <w:marLeft w:val="0"/>
      <w:marRight w:val="0"/>
      <w:marTop w:val="0"/>
      <w:marBottom w:val="0"/>
      <w:divBdr>
        <w:top w:val="none" w:sz="0" w:space="0" w:color="auto"/>
        <w:left w:val="none" w:sz="0" w:space="0" w:color="auto"/>
        <w:bottom w:val="none" w:sz="0" w:space="0" w:color="auto"/>
        <w:right w:val="none" w:sz="0" w:space="0" w:color="auto"/>
      </w:divBdr>
      <w:divsChild>
        <w:div w:id="527526785">
          <w:marLeft w:val="547"/>
          <w:marRight w:val="0"/>
          <w:marTop w:val="200"/>
          <w:marBottom w:val="0"/>
          <w:divBdr>
            <w:top w:val="none" w:sz="0" w:space="0" w:color="auto"/>
            <w:left w:val="none" w:sz="0" w:space="0" w:color="auto"/>
            <w:bottom w:val="none" w:sz="0" w:space="0" w:color="auto"/>
            <w:right w:val="none" w:sz="0" w:space="0" w:color="auto"/>
          </w:divBdr>
        </w:div>
      </w:divsChild>
    </w:div>
    <w:div w:id="1968003633">
      <w:bodyDiv w:val="1"/>
      <w:marLeft w:val="0"/>
      <w:marRight w:val="0"/>
      <w:marTop w:val="0"/>
      <w:marBottom w:val="0"/>
      <w:divBdr>
        <w:top w:val="none" w:sz="0" w:space="0" w:color="auto"/>
        <w:left w:val="none" w:sz="0" w:space="0" w:color="auto"/>
        <w:bottom w:val="none" w:sz="0" w:space="0" w:color="auto"/>
        <w:right w:val="none" w:sz="0" w:space="0" w:color="auto"/>
      </w:divBdr>
    </w:div>
    <w:div w:id="1976250986">
      <w:bodyDiv w:val="1"/>
      <w:marLeft w:val="0"/>
      <w:marRight w:val="0"/>
      <w:marTop w:val="0"/>
      <w:marBottom w:val="0"/>
      <w:divBdr>
        <w:top w:val="none" w:sz="0" w:space="0" w:color="auto"/>
        <w:left w:val="none" w:sz="0" w:space="0" w:color="auto"/>
        <w:bottom w:val="none" w:sz="0" w:space="0" w:color="auto"/>
        <w:right w:val="none" w:sz="0" w:space="0" w:color="auto"/>
      </w:divBdr>
      <w:divsChild>
        <w:div w:id="562376629">
          <w:marLeft w:val="446"/>
          <w:marRight w:val="0"/>
          <w:marTop w:val="115"/>
          <w:marBottom w:val="120"/>
          <w:divBdr>
            <w:top w:val="none" w:sz="0" w:space="0" w:color="auto"/>
            <w:left w:val="none" w:sz="0" w:space="0" w:color="auto"/>
            <w:bottom w:val="none" w:sz="0" w:space="0" w:color="auto"/>
            <w:right w:val="none" w:sz="0" w:space="0" w:color="auto"/>
          </w:divBdr>
        </w:div>
        <w:div w:id="1692338930">
          <w:marLeft w:val="720"/>
          <w:marRight w:val="0"/>
          <w:marTop w:val="115"/>
          <w:marBottom w:val="120"/>
          <w:divBdr>
            <w:top w:val="none" w:sz="0" w:space="0" w:color="auto"/>
            <w:left w:val="none" w:sz="0" w:space="0" w:color="auto"/>
            <w:bottom w:val="none" w:sz="0" w:space="0" w:color="auto"/>
            <w:right w:val="none" w:sz="0" w:space="0" w:color="auto"/>
          </w:divBdr>
        </w:div>
        <w:div w:id="892078174">
          <w:marLeft w:val="720"/>
          <w:marRight w:val="0"/>
          <w:marTop w:val="115"/>
          <w:marBottom w:val="120"/>
          <w:divBdr>
            <w:top w:val="none" w:sz="0" w:space="0" w:color="auto"/>
            <w:left w:val="none" w:sz="0" w:space="0" w:color="auto"/>
            <w:bottom w:val="none" w:sz="0" w:space="0" w:color="auto"/>
            <w:right w:val="none" w:sz="0" w:space="0" w:color="auto"/>
          </w:divBdr>
        </w:div>
        <w:div w:id="439878067">
          <w:marLeft w:val="720"/>
          <w:marRight w:val="0"/>
          <w:marTop w:val="115"/>
          <w:marBottom w:val="120"/>
          <w:divBdr>
            <w:top w:val="none" w:sz="0" w:space="0" w:color="auto"/>
            <w:left w:val="none" w:sz="0" w:space="0" w:color="auto"/>
            <w:bottom w:val="none" w:sz="0" w:space="0" w:color="auto"/>
            <w:right w:val="none" w:sz="0" w:space="0" w:color="auto"/>
          </w:divBdr>
        </w:div>
        <w:div w:id="1137339453">
          <w:marLeft w:val="720"/>
          <w:marRight w:val="0"/>
          <w:marTop w:val="115"/>
          <w:marBottom w:val="120"/>
          <w:divBdr>
            <w:top w:val="none" w:sz="0" w:space="0" w:color="auto"/>
            <w:left w:val="none" w:sz="0" w:space="0" w:color="auto"/>
            <w:bottom w:val="none" w:sz="0" w:space="0" w:color="auto"/>
            <w:right w:val="none" w:sz="0" w:space="0" w:color="auto"/>
          </w:divBdr>
        </w:div>
        <w:div w:id="1712223446">
          <w:marLeft w:val="720"/>
          <w:marRight w:val="0"/>
          <w:marTop w:val="115"/>
          <w:marBottom w:val="120"/>
          <w:divBdr>
            <w:top w:val="none" w:sz="0" w:space="0" w:color="auto"/>
            <w:left w:val="none" w:sz="0" w:space="0" w:color="auto"/>
            <w:bottom w:val="none" w:sz="0" w:space="0" w:color="auto"/>
            <w:right w:val="none" w:sz="0" w:space="0" w:color="auto"/>
          </w:divBdr>
        </w:div>
        <w:div w:id="1658799957">
          <w:marLeft w:val="720"/>
          <w:marRight w:val="0"/>
          <w:marTop w:val="115"/>
          <w:marBottom w:val="120"/>
          <w:divBdr>
            <w:top w:val="none" w:sz="0" w:space="0" w:color="auto"/>
            <w:left w:val="none" w:sz="0" w:space="0" w:color="auto"/>
            <w:bottom w:val="none" w:sz="0" w:space="0" w:color="auto"/>
            <w:right w:val="none" w:sz="0" w:space="0" w:color="auto"/>
          </w:divBdr>
        </w:div>
        <w:div w:id="1937906560">
          <w:marLeft w:val="720"/>
          <w:marRight w:val="0"/>
          <w:marTop w:val="115"/>
          <w:marBottom w:val="120"/>
          <w:divBdr>
            <w:top w:val="none" w:sz="0" w:space="0" w:color="auto"/>
            <w:left w:val="none" w:sz="0" w:space="0" w:color="auto"/>
            <w:bottom w:val="none" w:sz="0" w:space="0" w:color="auto"/>
            <w:right w:val="none" w:sz="0" w:space="0" w:color="auto"/>
          </w:divBdr>
        </w:div>
        <w:div w:id="1761563533">
          <w:marLeft w:val="720"/>
          <w:marRight w:val="0"/>
          <w:marTop w:val="115"/>
          <w:marBottom w:val="120"/>
          <w:divBdr>
            <w:top w:val="none" w:sz="0" w:space="0" w:color="auto"/>
            <w:left w:val="none" w:sz="0" w:space="0" w:color="auto"/>
            <w:bottom w:val="none" w:sz="0" w:space="0" w:color="auto"/>
            <w:right w:val="none" w:sz="0" w:space="0" w:color="auto"/>
          </w:divBdr>
        </w:div>
      </w:divsChild>
    </w:div>
    <w:div w:id="2015524634">
      <w:bodyDiv w:val="1"/>
      <w:marLeft w:val="0"/>
      <w:marRight w:val="0"/>
      <w:marTop w:val="0"/>
      <w:marBottom w:val="0"/>
      <w:divBdr>
        <w:top w:val="none" w:sz="0" w:space="0" w:color="auto"/>
        <w:left w:val="none" w:sz="0" w:space="0" w:color="auto"/>
        <w:bottom w:val="none" w:sz="0" w:space="0" w:color="auto"/>
        <w:right w:val="none" w:sz="0" w:space="0" w:color="auto"/>
      </w:divBdr>
    </w:div>
    <w:div w:id="2030452409">
      <w:bodyDiv w:val="1"/>
      <w:marLeft w:val="0"/>
      <w:marRight w:val="0"/>
      <w:marTop w:val="0"/>
      <w:marBottom w:val="0"/>
      <w:divBdr>
        <w:top w:val="none" w:sz="0" w:space="0" w:color="auto"/>
        <w:left w:val="none" w:sz="0" w:space="0" w:color="auto"/>
        <w:bottom w:val="none" w:sz="0" w:space="0" w:color="auto"/>
        <w:right w:val="none" w:sz="0" w:space="0" w:color="auto"/>
      </w:divBdr>
      <w:divsChild>
        <w:div w:id="616761011">
          <w:marLeft w:val="0"/>
          <w:marRight w:val="0"/>
          <w:marTop w:val="0"/>
          <w:marBottom w:val="0"/>
          <w:divBdr>
            <w:top w:val="none" w:sz="0" w:space="0" w:color="auto"/>
            <w:left w:val="none" w:sz="0" w:space="0" w:color="auto"/>
            <w:bottom w:val="none" w:sz="0" w:space="0" w:color="auto"/>
            <w:right w:val="none" w:sz="0" w:space="0" w:color="auto"/>
          </w:divBdr>
          <w:divsChild>
            <w:div w:id="1296909619">
              <w:marLeft w:val="0"/>
              <w:marRight w:val="0"/>
              <w:marTop w:val="0"/>
              <w:marBottom w:val="0"/>
              <w:divBdr>
                <w:top w:val="none" w:sz="0" w:space="0" w:color="auto"/>
                <w:left w:val="none" w:sz="0" w:space="0" w:color="auto"/>
                <w:bottom w:val="none" w:sz="0" w:space="0" w:color="auto"/>
                <w:right w:val="none" w:sz="0" w:space="0" w:color="auto"/>
              </w:divBdr>
            </w:div>
            <w:div w:id="1535074748">
              <w:marLeft w:val="0"/>
              <w:marRight w:val="0"/>
              <w:marTop w:val="0"/>
              <w:marBottom w:val="0"/>
              <w:divBdr>
                <w:top w:val="none" w:sz="0" w:space="0" w:color="auto"/>
                <w:left w:val="none" w:sz="0" w:space="0" w:color="auto"/>
                <w:bottom w:val="none" w:sz="0" w:space="0" w:color="auto"/>
                <w:right w:val="none" w:sz="0" w:space="0" w:color="auto"/>
              </w:divBdr>
            </w:div>
            <w:div w:id="437679026">
              <w:marLeft w:val="0"/>
              <w:marRight w:val="0"/>
              <w:marTop w:val="0"/>
              <w:marBottom w:val="0"/>
              <w:divBdr>
                <w:top w:val="none" w:sz="0" w:space="0" w:color="auto"/>
                <w:left w:val="none" w:sz="0" w:space="0" w:color="auto"/>
                <w:bottom w:val="none" w:sz="0" w:space="0" w:color="auto"/>
                <w:right w:val="none" w:sz="0" w:space="0" w:color="auto"/>
              </w:divBdr>
            </w:div>
            <w:div w:id="407651259">
              <w:marLeft w:val="0"/>
              <w:marRight w:val="0"/>
              <w:marTop w:val="0"/>
              <w:marBottom w:val="0"/>
              <w:divBdr>
                <w:top w:val="none" w:sz="0" w:space="0" w:color="auto"/>
                <w:left w:val="none" w:sz="0" w:space="0" w:color="auto"/>
                <w:bottom w:val="none" w:sz="0" w:space="0" w:color="auto"/>
                <w:right w:val="none" w:sz="0" w:space="0" w:color="auto"/>
              </w:divBdr>
            </w:div>
            <w:div w:id="1954097051">
              <w:marLeft w:val="0"/>
              <w:marRight w:val="0"/>
              <w:marTop w:val="0"/>
              <w:marBottom w:val="0"/>
              <w:divBdr>
                <w:top w:val="none" w:sz="0" w:space="0" w:color="auto"/>
                <w:left w:val="none" w:sz="0" w:space="0" w:color="auto"/>
                <w:bottom w:val="none" w:sz="0" w:space="0" w:color="auto"/>
                <w:right w:val="none" w:sz="0" w:space="0" w:color="auto"/>
              </w:divBdr>
            </w:div>
            <w:div w:id="2141459474">
              <w:marLeft w:val="0"/>
              <w:marRight w:val="0"/>
              <w:marTop w:val="0"/>
              <w:marBottom w:val="0"/>
              <w:divBdr>
                <w:top w:val="none" w:sz="0" w:space="0" w:color="auto"/>
                <w:left w:val="none" w:sz="0" w:space="0" w:color="auto"/>
                <w:bottom w:val="none" w:sz="0" w:space="0" w:color="auto"/>
                <w:right w:val="none" w:sz="0" w:space="0" w:color="auto"/>
              </w:divBdr>
            </w:div>
            <w:div w:id="106393848">
              <w:marLeft w:val="0"/>
              <w:marRight w:val="0"/>
              <w:marTop w:val="0"/>
              <w:marBottom w:val="0"/>
              <w:divBdr>
                <w:top w:val="none" w:sz="0" w:space="0" w:color="auto"/>
                <w:left w:val="none" w:sz="0" w:space="0" w:color="auto"/>
                <w:bottom w:val="none" w:sz="0" w:space="0" w:color="auto"/>
                <w:right w:val="none" w:sz="0" w:space="0" w:color="auto"/>
              </w:divBdr>
            </w:div>
            <w:div w:id="2039695844">
              <w:marLeft w:val="0"/>
              <w:marRight w:val="0"/>
              <w:marTop w:val="0"/>
              <w:marBottom w:val="0"/>
              <w:divBdr>
                <w:top w:val="none" w:sz="0" w:space="0" w:color="auto"/>
                <w:left w:val="none" w:sz="0" w:space="0" w:color="auto"/>
                <w:bottom w:val="none" w:sz="0" w:space="0" w:color="auto"/>
                <w:right w:val="none" w:sz="0" w:space="0" w:color="auto"/>
              </w:divBdr>
            </w:div>
            <w:div w:id="1137337037">
              <w:marLeft w:val="0"/>
              <w:marRight w:val="0"/>
              <w:marTop w:val="0"/>
              <w:marBottom w:val="0"/>
              <w:divBdr>
                <w:top w:val="none" w:sz="0" w:space="0" w:color="auto"/>
                <w:left w:val="none" w:sz="0" w:space="0" w:color="auto"/>
                <w:bottom w:val="none" w:sz="0" w:space="0" w:color="auto"/>
                <w:right w:val="none" w:sz="0" w:space="0" w:color="auto"/>
              </w:divBdr>
            </w:div>
            <w:div w:id="1897400028">
              <w:marLeft w:val="0"/>
              <w:marRight w:val="0"/>
              <w:marTop w:val="0"/>
              <w:marBottom w:val="0"/>
              <w:divBdr>
                <w:top w:val="none" w:sz="0" w:space="0" w:color="auto"/>
                <w:left w:val="none" w:sz="0" w:space="0" w:color="auto"/>
                <w:bottom w:val="none" w:sz="0" w:space="0" w:color="auto"/>
                <w:right w:val="none" w:sz="0" w:space="0" w:color="auto"/>
              </w:divBdr>
            </w:div>
            <w:div w:id="703755148">
              <w:marLeft w:val="0"/>
              <w:marRight w:val="0"/>
              <w:marTop w:val="0"/>
              <w:marBottom w:val="0"/>
              <w:divBdr>
                <w:top w:val="none" w:sz="0" w:space="0" w:color="auto"/>
                <w:left w:val="none" w:sz="0" w:space="0" w:color="auto"/>
                <w:bottom w:val="none" w:sz="0" w:space="0" w:color="auto"/>
                <w:right w:val="none" w:sz="0" w:space="0" w:color="auto"/>
              </w:divBdr>
            </w:div>
            <w:div w:id="1696734891">
              <w:marLeft w:val="0"/>
              <w:marRight w:val="0"/>
              <w:marTop w:val="0"/>
              <w:marBottom w:val="0"/>
              <w:divBdr>
                <w:top w:val="none" w:sz="0" w:space="0" w:color="auto"/>
                <w:left w:val="none" w:sz="0" w:space="0" w:color="auto"/>
                <w:bottom w:val="none" w:sz="0" w:space="0" w:color="auto"/>
                <w:right w:val="none" w:sz="0" w:space="0" w:color="auto"/>
              </w:divBdr>
            </w:div>
            <w:div w:id="248661457">
              <w:marLeft w:val="0"/>
              <w:marRight w:val="0"/>
              <w:marTop w:val="0"/>
              <w:marBottom w:val="0"/>
              <w:divBdr>
                <w:top w:val="none" w:sz="0" w:space="0" w:color="auto"/>
                <w:left w:val="none" w:sz="0" w:space="0" w:color="auto"/>
                <w:bottom w:val="none" w:sz="0" w:space="0" w:color="auto"/>
                <w:right w:val="none" w:sz="0" w:space="0" w:color="auto"/>
              </w:divBdr>
            </w:div>
            <w:div w:id="2070181197">
              <w:marLeft w:val="0"/>
              <w:marRight w:val="0"/>
              <w:marTop w:val="0"/>
              <w:marBottom w:val="0"/>
              <w:divBdr>
                <w:top w:val="none" w:sz="0" w:space="0" w:color="auto"/>
                <w:left w:val="none" w:sz="0" w:space="0" w:color="auto"/>
                <w:bottom w:val="none" w:sz="0" w:space="0" w:color="auto"/>
                <w:right w:val="none" w:sz="0" w:space="0" w:color="auto"/>
              </w:divBdr>
            </w:div>
            <w:div w:id="1111322718">
              <w:marLeft w:val="0"/>
              <w:marRight w:val="0"/>
              <w:marTop w:val="0"/>
              <w:marBottom w:val="0"/>
              <w:divBdr>
                <w:top w:val="none" w:sz="0" w:space="0" w:color="auto"/>
                <w:left w:val="none" w:sz="0" w:space="0" w:color="auto"/>
                <w:bottom w:val="none" w:sz="0" w:space="0" w:color="auto"/>
                <w:right w:val="none" w:sz="0" w:space="0" w:color="auto"/>
              </w:divBdr>
            </w:div>
            <w:div w:id="1963685982">
              <w:marLeft w:val="0"/>
              <w:marRight w:val="0"/>
              <w:marTop w:val="0"/>
              <w:marBottom w:val="0"/>
              <w:divBdr>
                <w:top w:val="none" w:sz="0" w:space="0" w:color="auto"/>
                <w:left w:val="none" w:sz="0" w:space="0" w:color="auto"/>
                <w:bottom w:val="none" w:sz="0" w:space="0" w:color="auto"/>
                <w:right w:val="none" w:sz="0" w:space="0" w:color="auto"/>
              </w:divBdr>
            </w:div>
            <w:div w:id="1541866651">
              <w:marLeft w:val="0"/>
              <w:marRight w:val="0"/>
              <w:marTop w:val="0"/>
              <w:marBottom w:val="0"/>
              <w:divBdr>
                <w:top w:val="none" w:sz="0" w:space="0" w:color="auto"/>
                <w:left w:val="none" w:sz="0" w:space="0" w:color="auto"/>
                <w:bottom w:val="none" w:sz="0" w:space="0" w:color="auto"/>
                <w:right w:val="none" w:sz="0" w:space="0" w:color="auto"/>
              </w:divBdr>
            </w:div>
            <w:div w:id="1114592775">
              <w:marLeft w:val="0"/>
              <w:marRight w:val="0"/>
              <w:marTop w:val="0"/>
              <w:marBottom w:val="0"/>
              <w:divBdr>
                <w:top w:val="none" w:sz="0" w:space="0" w:color="auto"/>
                <w:left w:val="none" w:sz="0" w:space="0" w:color="auto"/>
                <w:bottom w:val="none" w:sz="0" w:space="0" w:color="auto"/>
                <w:right w:val="none" w:sz="0" w:space="0" w:color="auto"/>
              </w:divBdr>
            </w:div>
            <w:div w:id="2057385240">
              <w:marLeft w:val="0"/>
              <w:marRight w:val="0"/>
              <w:marTop w:val="0"/>
              <w:marBottom w:val="0"/>
              <w:divBdr>
                <w:top w:val="none" w:sz="0" w:space="0" w:color="auto"/>
                <w:left w:val="none" w:sz="0" w:space="0" w:color="auto"/>
                <w:bottom w:val="none" w:sz="0" w:space="0" w:color="auto"/>
                <w:right w:val="none" w:sz="0" w:space="0" w:color="auto"/>
              </w:divBdr>
            </w:div>
            <w:div w:id="2102799438">
              <w:marLeft w:val="0"/>
              <w:marRight w:val="0"/>
              <w:marTop w:val="0"/>
              <w:marBottom w:val="0"/>
              <w:divBdr>
                <w:top w:val="none" w:sz="0" w:space="0" w:color="auto"/>
                <w:left w:val="none" w:sz="0" w:space="0" w:color="auto"/>
                <w:bottom w:val="none" w:sz="0" w:space="0" w:color="auto"/>
                <w:right w:val="none" w:sz="0" w:space="0" w:color="auto"/>
              </w:divBdr>
            </w:div>
            <w:div w:id="1133477074">
              <w:marLeft w:val="0"/>
              <w:marRight w:val="0"/>
              <w:marTop w:val="0"/>
              <w:marBottom w:val="0"/>
              <w:divBdr>
                <w:top w:val="none" w:sz="0" w:space="0" w:color="auto"/>
                <w:left w:val="none" w:sz="0" w:space="0" w:color="auto"/>
                <w:bottom w:val="none" w:sz="0" w:space="0" w:color="auto"/>
                <w:right w:val="none" w:sz="0" w:space="0" w:color="auto"/>
              </w:divBdr>
            </w:div>
            <w:div w:id="1035161546">
              <w:marLeft w:val="0"/>
              <w:marRight w:val="0"/>
              <w:marTop w:val="0"/>
              <w:marBottom w:val="0"/>
              <w:divBdr>
                <w:top w:val="none" w:sz="0" w:space="0" w:color="auto"/>
                <w:left w:val="none" w:sz="0" w:space="0" w:color="auto"/>
                <w:bottom w:val="none" w:sz="0" w:space="0" w:color="auto"/>
                <w:right w:val="none" w:sz="0" w:space="0" w:color="auto"/>
              </w:divBdr>
            </w:div>
            <w:div w:id="568006701">
              <w:marLeft w:val="0"/>
              <w:marRight w:val="0"/>
              <w:marTop w:val="0"/>
              <w:marBottom w:val="0"/>
              <w:divBdr>
                <w:top w:val="none" w:sz="0" w:space="0" w:color="auto"/>
                <w:left w:val="none" w:sz="0" w:space="0" w:color="auto"/>
                <w:bottom w:val="none" w:sz="0" w:space="0" w:color="auto"/>
                <w:right w:val="none" w:sz="0" w:space="0" w:color="auto"/>
              </w:divBdr>
            </w:div>
            <w:div w:id="303512945">
              <w:marLeft w:val="0"/>
              <w:marRight w:val="0"/>
              <w:marTop w:val="0"/>
              <w:marBottom w:val="0"/>
              <w:divBdr>
                <w:top w:val="none" w:sz="0" w:space="0" w:color="auto"/>
                <w:left w:val="none" w:sz="0" w:space="0" w:color="auto"/>
                <w:bottom w:val="none" w:sz="0" w:space="0" w:color="auto"/>
                <w:right w:val="none" w:sz="0" w:space="0" w:color="auto"/>
              </w:divBdr>
            </w:div>
            <w:div w:id="873662956">
              <w:marLeft w:val="0"/>
              <w:marRight w:val="0"/>
              <w:marTop w:val="0"/>
              <w:marBottom w:val="0"/>
              <w:divBdr>
                <w:top w:val="none" w:sz="0" w:space="0" w:color="auto"/>
                <w:left w:val="none" w:sz="0" w:space="0" w:color="auto"/>
                <w:bottom w:val="none" w:sz="0" w:space="0" w:color="auto"/>
                <w:right w:val="none" w:sz="0" w:space="0" w:color="auto"/>
              </w:divBdr>
            </w:div>
            <w:div w:id="1015232545">
              <w:marLeft w:val="0"/>
              <w:marRight w:val="0"/>
              <w:marTop w:val="0"/>
              <w:marBottom w:val="0"/>
              <w:divBdr>
                <w:top w:val="none" w:sz="0" w:space="0" w:color="auto"/>
                <w:left w:val="none" w:sz="0" w:space="0" w:color="auto"/>
                <w:bottom w:val="none" w:sz="0" w:space="0" w:color="auto"/>
                <w:right w:val="none" w:sz="0" w:space="0" w:color="auto"/>
              </w:divBdr>
            </w:div>
            <w:div w:id="1872571691">
              <w:marLeft w:val="0"/>
              <w:marRight w:val="0"/>
              <w:marTop w:val="0"/>
              <w:marBottom w:val="0"/>
              <w:divBdr>
                <w:top w:val="none" w:sz="0" w:space="0" w:color="auto"/>
                <w:left w:val="none" w:sz="0" w:space="0" w:color="auto"/>
                <w:bottom w:val="none" w:sz="0" w:space="0" w:color="auto"/>
                <w:right w:val="none" w:sz="0" w:space="0" w:color="auto"/>
              </w:divBdr>
            </w:div>
            <w:div w:id="1509710562">
              <w:marLeft w:val="0"/>
              <w:marRight w:val="0"/>
              <w:marTop w:val="0"/>
              <w:marBottom w:val="0"/>
              <w:divBdr>
                <w:top w:val="none" w:sz="0" w:space="0" w:color="auto"/>
                <w:left w:val="none" w:sz="0" w:space="0" w:color="auto"/>
                <w:bottom w:val="none" w:sz="0" w:space="0" w:color="auto"/>
                <w:right w:val="none" w:sz="0" w:space="0" w:color="auto"/>
              </w:divBdr>
            </w:div>
            <w:div w:id="1060782667">
              <w:marLeft w:val="0"/>
              <w:marRight w:val="0"/>
              <w:marTop w:val="0"/>
              <w:marBottom w:val="0"/>
              <w:divBdr>
                <w:top w:val="none" w:sz="0" w:space="0" w:color="auto"/>
                <w:left w:val="none" w:sz="0" w:space="0" w:color="auto"/>
                <w:bottom w:val="none" w:sz="0" w:space="0" w:color="auto"/>
                <w:right w:val="none" w:sz="0" w:space="0" w:color="auto"/>
              </w:divBdr>
            </w:div>
            <w:div w:id="1451704004">
              <w:marLeft w:val="0"/>
              <w:marRight w:val="0"/>
              <w:marTop w:val="0"/>
              <w:marBottom w:val="0"/>
              <w:divBdr>
                <w:top w:val="none" w:sz="0" w:space="0" w:color="auto"/>
                <w:left w:val="none" w:sz="0" w:space="0" w:color="auto"/>
                <w:bottom w:val="none" w:sz="0" w:space="0" w:color="auto"/>
                <w:right w:val="none" w:sz="0" w:space="0" w:color="auto"/>
              </w:divBdr>
            </w:div>
            <w:div w:id="287472504">
              <w:marLeft w:val="0"/>
              <w:marRight w:val="0"/>
              <w:marTop w:val="0"/>
              <w:marBottom w:val="0"/>
              <w:divBdr>
                <w:top w:val="none" w:sz="0" w:space="0" w:color="auto"/>
                <w:left w:val="none" w:sz="0" w:space="0" w:color="auto"/>
                <w:bottom w:val="none" w:sz="0" w:space="0" w:color="auto"/>
                <w:right w:val="none" w:sz="0" w:space="0" w:color="auto"/>
              </w:divBdr>
            </w:div>
            <w:div w:id="1245189525">
              <w:marLeft w:val="0"/>
              <w:marRight w:val="0"/>
              <w:marTop w:val="0"/>
              <w:marBottom w:val="0"/>
              <w:divBdr>
                <w:top w:val="none" w:sz="0" w:space="0" w:color="auto"/>
                <w:left w:val="none" w:sz="0" w:space="0" w:color="auto"/>
                <w:bottom w:val="none" w:sz="0" w:space="0" w:color="auto"/>
                <w:right w:val="none" w:sz="0" w:space="0" w:color="auto"/>
              </w:divBdr>
            </w:div>
            <w:div w:id="29889960">
              <w:marLeft w:val="0"/>
              <w:marRight w:val="0"/>
              <w:marTop w:val="0"/>
              <w:marBottom w:val="0"/>
              <w:divBdr>
                <w:top w:val="none" w:sz="0" w:space="0" w:color="auto"/>
                <w:left w:val="none" w:sz="0" w:space="0" w:color="auto"/>
                <w:bottom w:val="none" w:sz="0" w:space="0" w:color="auto"/>
                <w:right w:val="none" w:sz="0" w:space="0" w:color="auto"/>
              </w:divBdr>
            </w:div>
            <w:div w:id="1501845890">
              <w:marLeft w:val="0"/>
              <w:marRight w:val="0"/>
              <w:marTop w:val="0"/>
              <w:marBottom w:val="0"/>
              <w:divBdr>
                <w:top w:val="none" w:sz="0" w:space="0" w:color="auto"/>
                <w:left w:val="none" w:sz="0" w:space="0" w:color="auto"/>
                <w:bottom w:val="none" w:sz="0" w:space="0" w:color="auto"/>
                <w:right w:val="none" w:sz="0" w:space="0" w:color="auto"/>
              </w:divBdr>
            </w:div>
            <w:div w:id="78141503">
              <w:marLeft w:val="0"/>
              <w:marRight w:val="0"/>
              <w:marTop w:val="0"/>
              <w:marBottom w:val="0"/>
              <w:divBdr>
                <w:top w:val="none" w:sz="0" w:space="0" w:color="auto"/>
                <w:left w:val="none" w:sz="0" w:space="0" w:color="auto"/>
                <w:bottom w:val="none" w:sz="0" w:space="0" w:color="auto"/>
                <w:right w:val="none" w:sz="0" w:space="0" w:color="auto"/>
              </w:divBdr>
            </w:div>
            <w:div w:id="2087455738">
              <w:marLeft w:val="0"/>
              <w:marRight w:val="0"/>
              <w:marTop w:val="0"/>
              <w:marBottom w:val="0"/>
              <w:divBdr>
                <w:top w:val="none" w:sz="0" w:space="0" w:color="auto"/>
                <w:left w:val="none" w:sz="0" w:space="0" w:color="auto"/>
                <w:bottom w:val="none" w:sz="0" w:space="0" w:color="auto"/>
                <w:right w:val="none" w:sz="0" w:space="0" w:color="auto"/>
              </w:divBdr>
            </w:div>
            <w:div w:id="290939251">
              <w:marLeft w:val="0"/>
              <w:marRight w:val="0"/>
              <w:marTop w:val="0"/>
              <w:marBottom w:val="0"/>
              <w:divBdr>
                <w:top w:val="none" w:sz="0" w:space="0" w:color="auto"/>
                <w:left w:val="none" w:sz="0" w:space="0" w:color="auto"/>
                <w:bottom w:val="none" w:sz="0" w:space="0" w:color="auto"/>
                <w:right w:val="none" w:sz="0" w:space="0" w:color="auto"/>
              </w:divBdr>
            </w:div>
            <w:div w:id="514659892">
              <w:marLeft w:val="0"/>
              <w:marRight w:val="0"/>
              <w:marTop w:val="0"/>
              <w:marBottom w:val="0"/>
              <w:divBdr>
                <w:top w:val="none" w:sz="0" w:space="0" w:color="auto"/>
                <w:left w:val="none" w:sz="0" w:space="0" w:color="auto"/>
                <w:bottom w:val="none" w:sz="0" w:space="0" w:color="auto"/>
                <w:right w:val="none" w:sz="0" w:space="0" w:color="auto"/>
              </w:divBdr>
            </w:div>
            <w:div w:id="1651255013">
              <w:marLeft w:val="0"/>
              <w:marRight w:val="0"/>
              <w:marTop w:val="0"/>
              <w:marBottom w:val="0"/>
              <w:divBdr>
                <w:top w:val="none" w:sz="0" w:space="0" w:color="auto"/>
                <w:left w:val="none" w:sz="0" w:space="0" w:color="auto"/>
                <w:bottom w:val="none" w:sz="0" w:space="0" w:color="auto"/>
                <w:right w:val="none" w:sz="0" w:space="0" w:color="auto"/>
              </w:divBdr>
            </w:div>
            <w:div w:id="995298826">
              <w:marLeft w:val="0"/>
              <w:marRight w:val="0"/>
              <w:marTop w:val="0"/>
              <w:marBottom w:val="0"/>
              <w:divBdr>
                <w:top w:val="none" w:sz="0" w:space="0" w:color="auto"/>
                <w:left w:val="none" w:sz="0" w:space="0" w:color="auto"/>
                <w:bottom w:val="none" w:sz="0" w:space="0" w:color="auto"/>
                <w:right w:val="none" w:sz="0" w:space="0" w:color="auto"/>
              </w:divBdr>
            </w:div>
            <w:div w:id="411197531">
              <w:marLeft w:val="0"/>
              <w:marRight w:val="0"/>
              <w:marTop w:val="0"/>
              <w:marBottom w:val="0"/>
              <w:divBdr>
                <w:top w:val="none" w:sz="0" w:space="0" w:color="auto"/>
                <w:left w:val="none" w:sz="0" w:space="0" w:color="auto"/>
                <w:bottom w:val="none" w:sz="0" w:space="0" w:color="auto"/>
                <w:right w:val="none" w:sz="0" w:space="0" w:color="auto"/>
              </w:divBdr>
            </w:div>
            <w:div w:id="816920458">
              <w:marLeft w:val="0"/>
              <w:marRight w:val="0"/>
              <w:marTop w:val="0"/>
              <w:marBottom w:val="0"/>
              <w:divBdr>
                <w:top w:val="none" w:sz="0" w:space="0" w:color="auto"/>
                <w:left w:val="none" w:sz="0" w:space="0" w:color="auto"/>
                <w:bottom w:val="none" w:sz="0" w:space="0" w:color="auto"/>
                <w:right w:val="none" w:sz="0" w:space="0" w:color="auto"/>
              </w:divBdr>
            </w:div>
            <w:div w:id="876892485">
              <w:marLeft w:val="0"/>
              <w:marRight w:val="0"/>
              <w:marTop w:val="0"/>
              <w:marBottom w:val="0"/>
              <w:divBdr>
                <w:top w:val="none" w:sz="0" w:space="0" w:color="auto"/>
                <w:left w:val="none" w:sz="0" w:space="0" w:color="auto"/>
                <w:bottom w:val="none" w:sz="0" w:space="0" w:color="auto"/>
                <w:right w:val="none" w:sz="0" w:space="0" w:color="auto"/>
              </w:divBdr>
            </w:div>
            <w:div w:id="1940599557">
              <w:marLeft w:val="0"/>
              <w:marRight w:val="0"/>
              <w:marTop w:val="0"/>
              <w:marBottom w:val="0"/>
              <w:divBdr>
                <w:top w:val="none" w:sz="0" w:space="0" w:color="auto"/>
                <w:left w:val="none" w:sz="0" w:space="0" w:color="auto"/>
                <w:bottom w:val="none" w:sz="0" w:space="0" w:color="auto"/>
                <w:right w:val="none" w:sz="0" w:space="0" w:color="auto"/>
              </w:divBdr>
            </w:div>
            <w:div w:id="1451315583">
              <w:marLeft w:val="0"/>
              <w:marRight w:val="0"/>
              <w:marTop w:val="0"/>
              <w:marBottom w:val="0"/>
              <w:divBdr>
                <w:top w:val="none" w:sz="0" w:space="0" w:color="auto"/>
                <w:left w:val="none" w:sz="0" w:space="0" w:color="auto"/>
                <w:bottom w:val="none" w:sz="0" w:space="0" w:color="auto"/>
                <w:right w:val="none" w:sz="0" w:space="0" w:color="auto"/>
              </w:divBdr>
            </w:div>
            <w:div w:id="549806888">
              <w:marLeft w:val="0"/>
              <w:marRight w:val="0"/>
              <w:marTop w:val="0"/>
              <w:marBottom w:val="0"/>
              <w:divBdr>
                <w:top w:val="none" w:sz="0" w:space="0" w:color="auto"/>
                <w:left w:val="none" w:sz="0" w:space="0" w:color="auto"/>
                <w:bottom w:val="none" w:sz="0" w:space="0" w:color="auto"/>
                <w:right w:val="none" w:sz="0" w:space="0" w:color="auto"/>
              </w:divBdr>
            </w:div>
            <w:div w:id="573467354">
              <w:marLeft w:val="0"/>
              <w:marRight w:val="0"/>
              <w:marTop w:val="0"/>
              <w:marBottom w:val="0"/>
              <w:divBdr>
                <w:top w:val="none" w:sz="0" w:space="0" w:color="auto"/>
                <w:left w:val="none" w:sz="0" w:space="0" w:color="auto"/>
                <w:bottom w:val="none" w:sz="0" w:space="0" w:color="auto"/>
                <w:right w:val="none" w:sz="0" w:space="0" w:color="auto"/>
              </w:divBdr>
            </w:div>
            <w:div w:id="1363290499">
              <w:marLeft w:val="0"/>
              <w:marRight w:val="0"/>
              <w:marTop w:val="0"/>
              <w:marBottom w:val="0"/>
              <w:divBdr>
                <w:top w:val="none" w:sz="0" w:space="0" w:color="auto"/>
                <w:left w:val="none" w:sz="0" w:space="0" w:color="auto"/>
                <w:bottom w:val="none" w:sz="0" w:space="0" w:color="auto"/>
                <w:right w:val="none" w:sz="0" w:space="0" w:color="auto"/>
              </w:divBdr>
            </w:div>
            <w:div w:id="387850709">
              <w:marLeft w:val="0"/>
              <w:marRight w:val="0"/>
              <w:marTop w:val="0"/>
              <w:marBottom w:val="0"/>
              <w:divBdr>
                <w:top w:val="none" w:sz="0" w:space="0" w:color="auto"/>
                <w:left w:val="none" w:sz="0" w:space="0" w:color="auto"/>
                <w:bottom w:val="none" w:sz="0" w:space="0" w:color="auto"/>
                <w:right w:val="none" w:sz="0" w:space="0" w:color="auto"/>
              </w:divBdr>
            </w:div>
            <w:div w:id="1754469885">
              <w:marLeft w:val="0"/>
              <w:marRight w:val="0"/>
              <w:marTop w:val="0"/>
              <w:marBottom w:val="0"/>
              <w:divBdr>
                <w:top w:val="none" w:sz="0" w:space="0" w:color="auto"/>
                <w:left w:val="none" w:sz="0" w:space="0" w:color="auto"/>
                <w:bottom w:val="none" w:sz="0" w:space="0" w:color="auto"/>
                <w:right w:val="none" w:sz="0" w:space="0" w:color="auto"/>
              </w:divBdr>
            </w:div>
            <w:div w:id="313148845">
              <w:marLeft w:val="0"/>
              <w:marRight w:val="0"/>
              <w:marTop w:val="0"/>
              <w:marBottom w:val="0"/>
              <w:divBdr>
                <w:top w:val="none" w:sz="0" w:space="0" w:color="auto"/>
                <w:left w:val="none" w:sz="0" w:space="0" w:color="auto"/>
                <w:bottom w:val="none" w:sz="0" w:space="0" w:color="auto"/>
                <w:right w:val="none" w:sz="0" w:space="0" w:color="auto"/>
              </w:divBdr>
            </w:div>
            <w:div w:id="196361174">
              <w:marLeft w:val="0"/>
              <w:marRight w:val="0"/>
              <w:marTop w:val="0"/>
              <w:marBottom w:val="0"/>
              <w:divBdr>
                <w:top w:val="none" w:sz="0" w:space="0" w:color="auto"/>
                <w:left w:val="none" w:sz="0" w:space="0" w:color="auto"/>
                <w:bottom w:val="none" w:sz="0" w:space="0" w:color="auto"/>
                <w:right w:val="none" w:sz="0" w:space="0" w:color="auto"/>
              </w:divBdr>
            </w:div>
            <w:div w:id="680354268">
              <w:marLeft w:val="0"/>
              <w:marRight w:val="0"/>
              <w:marTop w:val="0"/>
              <w:marBottom w:val="0"/>
              <w:divBdr>
                <w:top w:val="none" w:sz="0" w:space="0" w:color="auto"/>
                <w:left w:val="none" w:sz="0" w:space="0" w:color="auto"/>
                <w:bottom w:val="none" w:sz="0" w:space="0" w:color="auto"/>
                <w:right w:val="none" w:sz="0" w:space="0" w:color="auto"/>
              </w:divBdr>
            </w:div>
            <w:div w:id="1377774096">
              <w:marLeft w:val="0"/>
              <w:marRight w:val="0"/>
              <w:marTop w:val="0"/>
              <w:marBottom w:val="0"/>
              <w:divBdr>
                <w:top w:val="none" w:sz="0" w:space="0" w:color="auto"/>
                <w:left w:val="none" w:sz="0" w:space="0" w:color="auto"/>
                <w:bottom w:val="none" w:sz="0" w:space="0" w:color="auto"/>
                <w:right w:val="none" w:sz="0" w:space="0" w:color="auto"/>
              </w:divBdr>
            </w:div>
            <w:div w:id="807674517">
              <w:marLeft w:val="0"/>
              <w:marRight w:val="0"/>
              <w:marTop w:val="0"/>
              <w:marBottom w:val="0"/>
              <w:divBdr>
                <w:top w:val="none" w:sz="0" w:space="0" w:color="auto"/>
                <w:left w:val="none" w:sz="0" w:space="0" w:color="auto"/>
                <w:bottom w:val="none" w:sz="0" w:space="0" w:color="auto"/>
                <w:right w:val="none" w:sz="0" w:space="0" w:color="auto"/>
              </w:divBdr>
            </w:div>
            <w:div w:id="850265377">
              <w:marLeft w:val="0"/>
              <w:marRight w:val="0"/>
              <w:marTop w:val="0"/>
              <w:marBottom w:val="0"/>
              <w:divBdr>
                <w:top w:val="none" w:sz="0" w:space="0" w:color="auto"/>
                <w:left w:val="none" w:sz="0" w:space="0" w:color="auto"/>
                <w:bottom w:val="none" w:sz="0" w:space="0" w:color="auto"/>
                <w:right w:val="none" w:sz="0" w:space="0" w:color="auto"/>
              </w:divBdr>
            </w:div>
            <w:div w:id="1225217011">
              <w:marLeft w:val="0"/>
              <w:marRight w:val="0"/>
              <w:marTop w:val="0"/>
              <w:marBottom w:val="0"/>
              <w:divBdr>
                <w:top w:val="none" w:sz="0" w:space="0" w:color="auto"/>
                <w:left w:val="none" w:sz="0" w:space="0" w:color="auto"/>
                <w:bottom w:val="none" w:sz="0" w:space="0" w:color="auto"/>
                <w:right w:val="none" w:sz="0" w:space="0" w:color="auto"/>
              </w:divBdr>
            </w:div>
            <w:div w:id="644622985">
              <w:marLeft w:val="0"/>
              <w:marRight w:val="0"/>
              <w:marTop w:val="0"/>
              <w:marBottom w:val="0"/>
              <w:divBdr>
                <w:top w:val="none" w:sz="0" w:space="0" w:color="auto"/>
                <w:left w:val="none" w:sz="0" w:space="0" w:color="auto"/>
                <w:bottom w:val="none" w:sz="0" w:space="0" w:color="auto"/>
                <w:right w:val="none" w:sz="0" w:space="0" w:color="auto"/>
              </w:divBdr>
            </w:div>
            <w:div w:id="1769735955">
              <w:marLeft w:val="0"/>
              <w:marRight w:val="0"/>
              <w:marTop w:val="0"/>
              <w:marBottom w:val="0"/>
              <w:divBdr>
                <w:top w:val="none" w:sz="0" w:space="0" w:color="auto"/>
                <w:left w:val="none" w:sz="0" w:space="0" w:color="auto"/>
                <w:bottom w:val="none" w:sz="0" w:space="0" w:color="auto"/>
                <w:right w:val="none" w:sz="0" w:space="0" w:color="auto"/>
              </w:divBdr>
            </w:div>
            <w:div w:id="2066105532">
              <w:marLeft w:val="0"/>
              <w:marRight w:val="0"/>
              <w:marTop w:val="0"/>
              <w:marBottom w:val="0"/>
              <w:divBdr>
                <w:top w:val="none" w:sz="0" w:space="0" w:color="auto"/>
                <w:left w:val="none" w:sz="0" w:space="0" w:color="auto"/>
                <w:bottom w:val="none" w:sz="0" w:space="0" w:color="auto"/>
                <w:right w:val="none" w:sz="0" w:space="0" w:color="auto"/>
              </w:divBdr>
            </w:div>
            <w:div w:id="1798066970">
              <w:marLeft w:val="0"/>
              <w:marRight w:val="0"/>
              <w:marTop w:val="0"/>
              <w:marBottom w:val="0"/>
              <w:divBdr>
                <w:top w:val="none" w:sz="0" w:space="0" w:color="auto"/>
                <w:left w:val="none" w:sz="0" w:space="0" w:color="auto"/>
                <w:bottom w:val="none" w:sz="0" w:space="0" w:color="auto"/>
                <w:right w:val="none" w:sz="0" w:space="0" w:color="auto"/>
              </w:divBdr>
            </w:div>
            <w:div w:id="522399337">
              <w:marLeft w:val="0"/>
              <w:marRight w:val="0"/>
              <w:marTop w:val="0"/>
              <w:marBottom w:val="0"/>
              <w:divBdr>
                <w:top w:val="none" w:sz="0" w:space="0" w:color="auto"/>
                <w:left w:val="none" w:sz="0" w:space="0" w:color="auto"/>
                <w:bottom w:val="none" w:sz="0" w:space="0" w:color="auto"/>
                <w:right w:val="none" w:sz="0" w:space="0" w:color="auto"/>
              </w:divBdr>
            </w:div>
            <w:div w:id="188567958">
              <w:marLeft w:val="0"/>
              <w:marRight w:val="0"/>
              <w:marTop w:val="0"/>
              <w:marBottom w:val="0"/>
              <w:divBdr>
                <w:top w:val="none" w:sz="0" w:space="0" w:color="auto"/>
                <w:left w:val="none" w:sz="0" w:space="0" w:color="auto"/>
                <w:bottom w:val="none" w:sz="0" w:space="0" w:color="auto"/>
                <w:right w:val="none" w:sz="0" w:space="0" w:color="auto"/>
              </w:divBdr>
            </w:div>
            <w:div w:id="2006585861">
              <w:marLeft w:val="0"/>
              <w:marRight w:val="0"/>
              <w:marTop w:val="0"/>
              <w:marBottom w:val="0"/>
              <w:divBdr>
                <w:top w:val="none" w:sz="0" w:space="0" w:color="auto"/>
                <w:left w:val="none" w:sz="0" w:space="0" w:color="auto"/>
                <w:bottom w:val="none" w:sz="0" w:space="0" w:color="auto"/>
                <w:right w:val="none" w:sz="0" w:space="0" w:color="auto"/>
              </w:divBdr>
            </w:div>
            <w:div w:id="1257903278">
              <w:marLeft w:val="0"/>
              <w:marRight w:val="0"/>
              <w:marTop w:val="0"/>
              <w:marBottom w:val="0"/>
              <w:divBdr>
                <w:top w:val="none" w:sz="0" w:space="0" w:color="auto"/>
                <w:left w:val="none" w:sz="0" w:space="0" w:color="auto"/>
                <w:bottom w:val="none" w:sz="0" w:space="0" w:color="auto"/>
                <w:right w:val="none" w:sz="0" w:space="0" w:color="auto"/>
              </w:divBdr>
            </w:div>
            <w:div w:id="1616904385">
              <w:marLeft w:val="0"/>
              <w:marRight w:val="0"/>
              <w:marTop w:val="0"/>
              <w:marBottom w:val="0"/>
              <w:divBdr>
                <w:top w:val="none" w:sz="0" w:space="0" w:color="auto"/>
                <w:left w:val="none" w:sz="0" w:space="0" w:color="auto"/>
                <w:bottom w:val="none" w:sz="0" w:space="0" w:color="auto"/>
                <w:right w:val="none" w:sz="0" w:space="0" w:color="auto"/>
              </w:divBdr>
            </w:div>
            <w:div w:id="2028554751">
              <w:marLeft w:val="0"/>
              <w:marRight w:val="0"/>
              <w:marTop w:val="0"/>
              <w:marBottom w:val="0"/>
              <w:divBdr>
                <w:top w:val="none" w:sz="0" w:space="0" w:color="auto"/>
                <w:left w:val="none" w:sz="0" w:space="0" w:color="auto"/>
                <w:bottom w:val="none" w:sz="0" w:space="0" w:color="auto"/>
                <w:right w:val="none" w:sz="0" w:space="0" w:color="auto"/>
              </w:divBdr>
            </w:div>
            <w:div w:id="1310596167">
              <w:marLeft w:val="0"/>
              <w:marRight w:val="0"/>
              <w:marTop w:val="0"/>
              <w:marBottom w:val="0"/>
              <w:divBdr>
                <w:top w:val="none" w:sz="0" w:space="0" w:color="auto"/>
                <w:left w:val="none" w:sz="0" w:space="0" w:color="auto"/>
                <w:bottom w:val="none" w:sz="0" w:space="0" w:color="auto"/>
                <w:right w:val="none" w:sz="0" w:space="0" w:color="auto"/>
              </w:divBdr>
            </w:div>
            <w:div w:id="1761754058">
              <w:marLeft w:val="0"/>
              <w:marRight w:val="0"/>
              <w:marTop w:val="0"/>
              <w:marBottom w:val="0"/>
              <w:divBdr>
                <w:top w:val="none" w:sz="0" w:space="0" w:color="auto"/>
                <w:left w:val="none" w:sz="0" w:space="0" w:color="auto"/>
                <w:bottom w:val="none" w:sz="0" w:space="0" w:color="auto"/>
                <w:right w:val="none" w:sz="0" w:space="0" w:color="auto"/>
              </w:divBdr>
            </w:div>
            <w:div w:id="1310478596">
              <w:marLeft w:val="0"/>
              <w:marRight w:val="0"/>
              <w:marTop w:val="0"/>
              <w:marBottom w:val="0"/>
              <w:divBdr>
                <w:top w:val="none" w:sz="0" w:space="0" w:color="auto"/>
                <w:left w:val="none" w:sz="0" w:space="0" w:color="auto"/>
                <w:bottom w:val="none" w:sz="0" w:space="0" w:color="auto"/>
                <w:right w:val="none" w:sz="0" w:space="0" w:color="auto"/>
              </w:divBdr>
            </w:div>
            <w:div w:id="346491659">
              <w:marLeft w:val="0"/>
              <w:marRight w:val="0"/>
              <w:marTop w:val="0"/>
              <w:marBottom w:val="0"/>
              <w:divBdr>
                <w:top w:val="none" w:sz="0" w:space="0" w:color="auto"/>
                <w:left w:val="none" w:sz="0" w:space="0" w:color="auto"/>
                <w:bottom w:val="none" w:sz="0" w:space="0" w:color="auto"/>
                <w:right w:val="none" w:sz="0" w:space="0" w:color="auto"/>
              </w:divBdr>
            </w:div>
            <w:div w:id="564991716">
              <w:marLeft w:val="0"/>
              <w:marRight w:val="0"/>
              <w:marTop w:val="0"/>
              <w:marBottom w:val="0"/>
              <w:divBdr>
                <w:top w:val="none" w:sz="0" w:space="0" w:color="auto"/>
                <w:left w:val="none" w:sz="0" w:space="0" w:color="auto"/>
                <w:bottom w:val="none" w:sz="0" w:space="0" w:color="auto"/>
                <w:right w:val="none" w:sz="0" w:space="0" w:color="auto"/>
              </w:divBdr>
            </w:div>
            <w:div w:id="1085343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68455">
      <w:bodyDiv w:val="1"/>
      <w:marLeft w:val="0"/>
      <w:marRight w:val="0"/>
      <w:marTop w:val="0"/>
      <w:marBottom w:val="0"/>
      <w:divBdr>
        <w:top w:val="none" w:sz="0" w:space="0" w:color="auto"/>
        <w:left w:val="none" w:sz="0" w:space="0" w:color="auto"/>
        <w:bottom w:val="none" w:sz="0" w:space="0" w:color="auto"/>
        <w:right w:val="none" w:sz="0" w:space="0" w:color="auto"/>
      </w:divBdr>
    </w:div>
    <w:div w:id="2068914786">
      <w:bodyDiv w:val="1"/>
      <w:marLeft w:val="0"/>
      <w:marRight w:val="0"/>
      <w:marTop w:val="0"/>
      <w:marBottom w:val="0"/>
      <w:divBdr>
        <w:top w:val="none" w:sz="0" w:space="0" w:color="auto"/>
        <w:left w:val="none" w:sz="0" w:space="0" w:color="auto"/>
        <w:bottom w:val="none" w:sz="0" w:space="0" w:color="auto"/>
        <w:right w:val="none" w:sz="0" w:space="0" w:color="auto"/>
      </w:divBdr>
      <w:divsChild>
        <w:div w:id="1354065657">
          <w:marLeft w:val="547"/>
          <w:marRight w:val="0"/>
          <w:marTop w:val="200"/>
          <w:marBottom w:val="0"/>
          <w:divBdr>
            <w:top w:val="none" w:sz="0" w:space="0" w:color="auto"/>
            <w:left w:val="none" w:sz="0" w:space="0" w:color="auto"/>
            <w:bottom w:val="none" w:sz="0" w:space="0" w:color="auto"/>
            <w:right w:val="none" w:sz="0" w:space="0" w:color="auto"/>
          </w:divBdr>
        </w:div>
      </w:divsChild>
    </w:div>
    <w:div w:id="2075929511">
      <w:bodyDiv w:val="1"/>
      <w:marLeft w:val="0"/>
      <w:marRight w:val="0"/>
      <w:marTop w:val="0"/>
      <w:marBottom w:val="0"/>
      <w:divBdr>
        <w:top w:val="none" w:sz="0" w:space="0" w:color="auto"/>
        <w:left w:val="none" w:sz="0" w:space="0" w:color="auto"/>
        <w:bottom w:val="none" w:sz="0" w:space="0" w:color="auto"/>
        <w:right w:val="none" w:sz="0" w:space="0" w:color="auto"/>
      </w:divBdr>
      <w:divsChild>
        <w:div w:id="1987080220">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em</b:Tag>
    <b:SourceType>InternetSite</b:SourceType>
    <b:Guid>{9ED20F0E-03EA-4333-8EEC-4E226882F936}</b:Guid>
    <b:Title>Pengolahan Citra Digital, Pengolahan Video, Pengenalan Pola, dan Data Mining</b:Title>
    <b:Author>
      <b:Author>
        <b:NameList>
          <b:Person>
            <b:Last>Matlab</b:Last>
            <b:First>Pemrograman</b:First>
          </b:Person>
        </b:NameList>
      </b:Author>
    </b:Author>
    <b:InternetSiteTitle>pemrogramanmatlab.com</b:InternetSiteTitle>
    <b:URL>https://pemrogramanmatlab.com/tag/dasar-dasar-pengolahan-citra-digital/</b:URL>
    <b:RefOrder>12</b:RefOrder>
  </b:Source>
  <b:Source>
    <b:Tag>Ana</b:Tag>
    <b:SourceType>InternetSite</b:SourceType>
    <b:Guid>{3EBB0373-D5CE-4184-A668-077D0DBE033E}</b:Guid>
    <b:Author>
      <b:Author>
        <b:NameList>
          <b:Person>
            <b:Last>IT</b:Last>
            <b:First>Anak</b:First>
          </b:Person>
        </b:NameList>
      </b:Author>
    </b:Author>
    <b:Title>Cara Membuat Flipping Vertikal Citra di Matlab</b:Title>
    <b:InternetSiteTitle>anakit.com</b:InternetSiteTitle>
    <b:URL>https://www.anakit.id/2018/08/cara-membuat-flipping-vertikal-citra-di.html</b:URL>
    <b:RefOrder>13</b:RefOrder>
  </b:Source>
  <b:Source>
    <b:Tag>Jih18</b:Tag>
    <b:SourceType>InternetSite</b:SourceType>
    <b:Guid>{179B5772-49AA-4FB8-B49E-DEEBE122472C}</b:Guid>
    <b:Author>
      <b:Author>
        <b:NameList>
          <b:Person>
            <b:Last>Akbar</b:Last>
            <b:First>Jihadil</b:First>
          </b:Person>
        </b:NameList>
      </b:Author>
    </b:Author>
    <b:Title>Apa itu Pixel per Inch (PPI) dan bagaimana cara menghitungnya?</b:Title>
    <b:InternetSiteTitle>PuGam</b:InternetSiteTitle>
    <b:Year>2018</b:Year>
    <b:Month>April</b:Month>
    <b:Day>5</b:Day>
    <b:URL>https://www.pugam.com/1691/apa-itu-pixel-per-inch-ppi-dan-bagaimana-cara-menghitungnya/</b:URL>
    <b:RefOrder>1</b:RefOrder>
  </b:Source>
  <b:Source>
    <b:Tag>Pra</b:Tag>
    <b:SourceType>InternetSite</b:SourceType>
    <b:Guid>{746BC9F1-7C60-4E15-BDD7-E3931B4FF02D}</b:Guid>
    <b:Author>
      <b:Author>
        <b:NameList>
          <b:Person>
            <b:Last>Pranata</b:Last>
          </b:Person>
        </b:NameList>
      </b:Author>
    </b:Author>
    <b:Title>Perbedaan PPI, DPI dan LPI dalam Desain Grafif</b:Title>
    <b:InternetSiteTitle>PRANATA Printing</b:InternetSiteTitle>
    <b:URL>https://www.pranataprinting.com/perbedaan-ppi-dpi-dan-lpi-dalam-desain-grafis/</b:URL>
    <b:RefOrder>2</b:RefOrder>
  </b:Source>
  <b:Source>
    <b:Tag>Yus21</b:Tag>
    <b:SourceType>InternetSite</b:SourceType>
    <b:Guid>{DBC7F44E-4FF5-4EAE-B090-DB874292540C}</b:Guid>
    <b:Author>
      <b:Author>
        <b:NameList>
          <b:Person>
            <b:Last>Ibnu</b:Last>
            <b:First>Yusril</b:First>
          </b:Person>
        </b:NameList>
      </b:Author>
    </b:Author>
    <b:Title>Ketahui Bedanya PPI, DPI dan LPI dalam Desain Grafis</b:Title>
    <b:InternetSiteTitle>PortalDekave</b:InternetSiteTitle>
    <b:Year>2021</b:Year>
    <b:Month>Agustus</b:Month>
    <b:Day>13</b:Day>
    <b:URL>https://www.portaldekave.com/artikel/yuk-ketahui-bedanya-ppi-dpi-dan-lpi-dalam-desain-grafis</b:URL>
    <b:RefOrder>3</b:RefOrder>
  </b:Source>
  <b:Source>
    <b:Tag>Tek21</b:Tag>
    <b:SourceType>InternetSite</b:SourceType>
    <b:Guid>{7204339A-CDB7-4B86-994C-EFFBBAE7D067}</b:Guid>
    <b:Author>
      <b:Author>
        <b:NameList>
          <b:Person>
            <b:Last>Sains</b:Last>
            <b:First>Tekno</b:First>
            <b:Middle>&amp;</b:Middle>
          </b:Person>
        </b:NameList>
      </b:Author>
    </b:Author>
    <b:Title>DPI: Istilah yang harus kamu ketahui dalam Dunia Fotografi</b:Title>
    <b:InternetSiteTitle>Kumparan</b:InternetSiteTitle>
    <b:Year>2021</b:Year>
    <b:Month>Juli</b:Month>
    <b:Day>7</b:Day>
    <b:URL>https://kumparan.com/how-to-tekno/dpi-istilah-yang-harus-kamu-ketahui-dalam-dunia-fotografi-1w5MXefZCD2/1</b:URL>
    <b:RefOrder>4</b:RefOrder>
  </b:Source>
  <b:Source>
    <b:Tag>Kha21</b:Tag>
    <b:SourceType>InternetSite</b:SourceType>
    <b:Guid>{D6130970-5D61-472C-B9F0-CC24DB8AF823}</b:Guid>
    <b:Author>
      <b:Author>
        <b:NameList>
          <b:Person>
            <b:Last>Hidayati</b:Last>
            <b:First>Khairina</b:First>
            <b:Middle>F.</b:Middle>
          </b:Person>
        </b:NameList>
      </b:Author>
    </b:Author>
    <b:Title>Ingin Mendesain Gambar Digital? Pahami dulu seluk-beluk RGB!</b:Title>
    <b:InternetSiteTitle>Glints</b:InternetSiteTitle>
    <b:Year>2021</b:Year>
    <b:Month>April</b:Month>
    <b:Day>19</b:Day>
    <b:URL>https://glints.com/id/lowongan/warna-rgb-adalah</b:URL>
    <b:RefOrder>5</b:RefOrder>
  </b:Source>
  <b:Source>
    <b:Tag>Jej19</b:Tag>
    <b:SourceType>InternetSite</b:SourceType>
    <b:Guid>{35FE50B4-919B-41F4-A7A1-1A00FB2AF236}</b:Guid>
    <b:Author>
      <b:Author>
        <b:NameList>
          <b:Person>
            <b:Last>Jejaring</b:Last>
          </b:Person>
        </b:NameList>
      </b:Author>
    </b:Author>
    <b:Title>Pengertian Grayscale</b:Title>
    <b:InternetSiteTitle>Jejaring - Portal Belajar Indonesia</b:InternetSiteTitle>
    <b:Year>2019</b:Year>
    <b:Month>February</b:Month>
    <b:Day>20</b:Day>
    <b:URL>https://www.jejaring.web.id/pengertian-grayscale/</b:URL>
    <b:RefOrder>6</b:RefOrder>
  </b:Source>
  <b:Source>
    <b:Tag>Pan19</b:Tag>
    <b:SourceType>InternetSite</b:SourceType>
    <b:Guid>{EE96ECC2-CC25-461E-85DB-80E4EF0E0161}</b:Guid>
    <b:Author>
      <b:Author>
        <b:NameList>
          <b:Person>
            <b:Last>Pann</b:Last>
          </b:Person>
        </b:NameList>
      </b:Author>
    </b:Author>
    <b:Title>Grayscale - Apa Itu Grayscale?</b:Title>
    <b:InternetSiteTitle>Glosarium Online</b:InternetSiteTitle>
    <b:Year>2019</b:Year>
    <b:Month>April</b:Month>
    <b:Day>14</b:Day>
    <b:URL>https://glosarium.org/arti-grayscale-di-komputer/</b:URL>
    <b:RefOrder>7</b:RefOrder>
  </b:Source>
  <b:Source>
    <b:Tag>Adi16</b:Tag>
    <b:SourceType>InternetSite</b:SourceType>
    <b:Guid>{1B500877-3BE5-42D8-820A-B713F46FE4B4}</b:Guid>
    <b:Author>
      <b:Author>
        <b:NameList>
          <b:Person>
            <b:Last>Adi Pamungkas</b:Last>
            <b:First>M.Si</b:First>
          </b:Person>
        </b:NameList>
      </b:Author>
    </b:Author>
    <b:Title>Thresholding | Pemrograman Matlab</b:Title>
    <b:InternetSiteTitle>Pemrograman Matlab</b:InternetSiteTitle>
    <b:Year>2016</b:Year>
    <b:Month>September</b:Month>
    <b:URL>https://pemrogramanmatlab.com/pengolahan-citra-digital/segmentasi-citra/thresholding-menggunakan-matlab/</b:URL>
    <b:RefOrder>8</b:RefOrder>
  </b:Source>
  <b:Source>
    <b:Tag>Adi15</b:Tag>
    <b:SourceType>InternetSite</b:SourceType>
    <b:Guid>{E5CDA0D7-6E15-4542-A101-F0CCA5384383}</b:Guid>
    <b:Author>
      <b:Author>
        <b:NameList>
          <b:Person>
            <b:Last>Adi Pamungkas</b:Last>
            <b:First>M.Si</b:First>
          </b:Person>
        </b:NameList>
      </b:Author>
    </b:Author>
    <b:Title>Pengolahan Citra Digital</b:Title>
    <b:InternetSiteTitle>Pemrograman Matlab</b:InternetSiteTitle>
    <b:Year>2015</b:Year>
    <b:Month>Desember</b:Month>
    <b:Day>27</b:Day>
    <b:URL>https://pemrogramanmatlab.com/2015/12/27/pengolahan-citra-digital-rgb-grayscale-biner-menggunakan-gui-matlab/</b:URL>
    <b:RefOrder>9</b:RefOrder>
  </b:Source>
  <b:Source>
    <b:Tag>Den16</b:Tag>
    <b:SourceType>InternetSite</b:SourceType>
    <b:Guid>{8C149605-511C-46B5-9F82-677AAE018FDE}</b:Guid>
    <b:Author>
      <b:Author>
        <b:NameList>
          <b:Person>
            <b:Last>Dyantama</b:Last>
            <b:First>Dendy</b:First>
          </b:Person>
        </b:NameList>
      </b:Author>
    </b:Author>
    <b:Title>Citra Negatif</b:Title>
    <b:InternetSiteTitle>Dendy Dyantama's Blog</b:InternetSiteTitle>
    <b:Year>2016</b:Year>
    <b:Month>December</b:Month>
    <b:Day>14</b:Day>
    <b:URL>https://student.blog.dinus.ac.id/dendy/2016/12/14/pengolahan-citra-digital-citra-negatif/</b:URL>
    <b:RefOrder>10</b:RefOrder>
  </b:Source>
  <b:Source>
    <b:Tag>Adi151</b:Tag>
    <b:SourceType>InternetSite</b:SourceType>
    <b:Guid>{99C9E510-135A-4BB9-8B05-F573472FAF16}</b:Guid>
    <b:Author>
      <b:Author>
        <b:NameList>
          <b:Person>
            <b:Last>Adi Pamungkas</b:Last>
            <b:First>M.Si</b:First>
          </b:Person>
        </b:NameList>
      </b:Author>
    </b:Author>
    <b:Title>Complement Image (Negative Image)</b:Title>
    <b:InternetSiteTitle>Pemrograman Matlab</b:InternetSiteTitle>
    <b:Year>2015</b:Year>
    <b:Month>September</b:Month>
    <b:Day>29</b:Day>
    <b:URL>https://pemrogramanmatlab.com/tag/citra-negatif/</b:URL>
    <b:RefOrder>11</b:RefOrder>
  </b:Source>
</b:Sources>
</file>

<file path=customXml/itemProps1.xml><?xml version="1.0" encoding="utf-8"?>
<ds:datastoreItem xmlns:ds="http://schemas.openxmlformats.org/officeDocument/2006/customXml" ds:itemID="{37214E44-B4B3-41BE-956A-34561A8F1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36</TotalTime>
  <Pages>1</Pages>
  <Words>4749</Words>
  <Characters>27075</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Indonesia</Company>
  <LinksUpToDate>false</LinksUpToDate>
  <CharactersWithSpaces>317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qillah</dc:creator>
  <cp:keywords/>
  <dc:description/>
  <cp:lastModifiedBy>Mayor Kucing</cp:lastModifiedBy>
  <cp:revision>5990</cp:revision>
  <cp:lastPrinted>2021-09-26T13:04:00Z</cp:lastPrinted>
  <dcterms:created xsi:type="dcterms:W3CDTF">2015-03-23T17:09:00Z</dcterms:created>
  <dcterms:modified xsi:type="dcterms:W3CDTF">2021-09-26T1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bad415-0246-3753-8e6e-748292ca8327</vt:lpwstr>
  </property>
  <property fmtid="{D5CDD505-2E9C-101B-9397-08002B2CF9AE}" pid="24" name="Mendeley Citation Style_1">
    <vt:lpwstr>http://www.zotero.org/styles/american-medical-association</vt:lpwstr>
  </property>
</Properties>
</file>